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86787E" w14:textId="691A745D" w:rsidR="001138F1" w:rsidRDefault="00054292" w:rsidP="001138F1">
      <w:pPr>
        <w:pStyle w:val="Heading1"/>
        <w:rPr>
          <w:rStyle w:val="Strong"/>
          <w:b/>
          <w:szCs w:val="24"/>
        </w:rPr>
      </w:pPr>
      <w:r>
        <w:rPr>
          <w:rStyle w:val="Strong"/>
          <w:b/>
          <w:bCs/>
        </w:rPr>
        <w:t>Clinical characteristics and lung function in older children vertically infected with HIV in Malawi</w:t>
      </w:r>
    </w:p>
    <w:p w14:paraId="12697F4F" w14:textId="77777777" w:rsidR="00250AE9" w:rsidRDefault="00250AE9" w:rsidP="00D948B7">
      <w:pPr>
        <w:pStyle w:val="Heading2"/>
        <w:rPr>
          <w:rStyle w:val="Strong"/>
          <w:b/>
          <w:szCs w:val="24"/>
        </w:rPr>
      </w:pPr>
      <w:r>
        <w:rPr>
          <w:rStyle w:val="Strong"/>
          <w:b/>
          <w:szCs w:val="24"/>
        </w:rPr>
        <w:t>Running title</w:t>
      </w:r>
    </w:p>
    <w:p w14:paraId="7445BFD4" w14:textId="03262995" w:rsidR="00030F56" w:rsidRDefault="002B5458" w:rsidP="00D948B7">
      <w:pPr>
        <w:spacing w:after="0"/>
        <w:rPr>
          <w:rStyle w:val="Strong"/>
          <w:b w:val="0"/>
          <w:szCs w:val="24"/>
        </w:rPr>
      </w:pPr>
      <w:r>
        <w:rPr>
          <w:rStyle w:val="Strong"/>
          <w:b w:val="0"/>
          <w:szCs w:val="24"/>
        </w:rPr>
        <w:t>Lung health in</w:t>
      </w:r>
      <w:r w:rsidR="001138F1">
        <w:rPr>
          <w:rStyle w:val="Strong"/>
          <w:b w:val="0"/>
          <w:szCs w:val="24"/>
        </w:rPr>
        <w:t xml:space="preserve"> ve</w:t>
      </w:r>
      <w:r w:rsidR="0038211A">
        <w:rPr>
          <w:rStyle w:val="Strong"/>
          <w:b w:val="0"/>
          <w:szCs w:val="24"/>
        </w:rPr>
        <w:t>rtic</w:t>
      </w:r>
      <w:r w:rsidR="006E0D9B">
        <w:rPr>
          <w:rStyle w:val="Strong"/>
          <w:b w:val="0"/>
          <w:szCs w:val="24"/>
        </w:rPr>
        <w:t>ally acquired HIV</w:t>
      </w:r>
    </w:p>
    <w:p w14:paraId="6ABBB034" w14:textId="4DD65AF9" w:rsidR="006133F0" w:rsidRDefault="006133F0" w:rsidP="006133F0">
      <w:pPr>
        <w:spacing w:after="0"/>
        <w:rPr>
          <w:rStyle w:val="Strong"/>
          <w:b w:val="0"/>
          <w:i/>
        </w:rPr>
      </w:pPr>
      <w:r>
        <w:rPr>
          <w:rStyle w:val="Strong"/>
          <w:b w:val="0"/>
          <w:i/>
        </w:rPr>
        <w:t>Main text w</w:t>
      </w:r>
      <w:r w:rsidR="00B243EF">
        <w:rPr>
          <w:rStyle w:val="Strong"/>
          <w:b w:val="0"/>
          <w:i/>
        </w:rPr>
        <w:t xml:space="preserve">ord count: </w:t>
      </w:r>
      <w:r w:rsidR="00B463C9">
        <w:rPr>
          <w:rStyle w:val="Strong"/>
          <w:b w:val="0"/>
          <w:i/>
        </w:rPr>
        <w:t>2997</w:t>
      </w:r>
      <w:r w:rsidR="00517005">
        <w:rPr>
          <w:rStyle w:val="Strong"/>
          <w:b w:val="0"/>
          <w:i/>
        </w:rPr>
        <w:t xml:space="preserve"> (excluding headings)</w:t>
      </w:r>
    </w:p>
    <w:p w14:paraId="3D63B792" w14:textId="77777777" w:rsidR="00313889" w:rsidRDefault="00313889" w:rsidP="00D948B7">
      <w:pPr>
        <w:pStyle w:val="Heading2"/>
      </w:pPr>
      <w:r>
        <w:t>Authors</w:t>
      </w:r>
    </w:p>
    <w:p w14:paraId="35863F78" w14:textId="5D84AC5F" w:rsidR="00313889" w:rsidRDefault="0015117A" w:rsidP="00D948B7">
      <w:r w:rsidRPr="008E66D0">
        <w:t>Thandie Mwalukomo</w:t>
      </w:r>
      <w:r w:rsidRPr="008E66D0">
        <w:rPr>
          <w:vertAlign w:val="superscript"/>
        </w:rPr>
        <w:t>3,4</w:t>
      </w:r>
      <w:r w:rsidRPr="0015117A">
        <w:t>,</w:t>
      </w:r>
      <w:r>
        <w:rPr>
          <w:vertAlign w:val="superscript"/>
        </w:rPr>
        <w:t xml:space="preserve"> </w:t>
      </w:r>
      <w:r w:rsidR="00503C8E">
        <w:t xml:space="preserve">Sarah </w:t>
      </w:r>
      <w:r w:rsidR="006E0D9B">
        <w:t xml:space="preserve">J </w:t>
      </w:r>
      <w:r w:rsidR="00705506">
        <w:t>Rylance</w:t>
      </w:r>
      <w:r w:rsidR="008E66D0" w:rsidRPr="008E66D0">
        <w:rPr>
          <w:vertAlign w:val="superscript"/>
        </w:rPr>
        <w:t>3</w:t>
      </w:r>
      <w:r w:rsidR="008E66D0">
        <w:t xml:space="preserve">, , </w:t>
      </w:r>
      <w:r w:rsidR="008E66D0" w:rsidRPr="008E66D0">
        <w:t xml:space="preserve">Emily </w:t>
      </w:r>
      <w:r w:rsidR="001D0C0D">
        <w:t xml:space="preserve">L </w:t>
      </w:r>
      <w:r w:rsidR="008E66D0" w:rsidRPr="008E66D0">
        <w:t>Webb</w:t>
      </w:r>
      <w:r w:rsidR="008E66D0">
        <w:rPr>
          <w:vertAlign w:val="superscript"/>
        </w:rPr>
        <w:t>4</w:t>
      </w:r>
      <w:r w:rsidR="008E66D0" w:rsidRPr="008E66D0">
        <w:t xml:space="preserve">, </w:t>
      </w:r>
      <w:r w:rsidR="00E21EDF">
        <w:t>Suzanne Anderson</w:t>
      </w:r>
      <w:r w:rsidR="00EA3E9E" w:rsidRPr="00EA3E9E">
        <w:rPr>
          <w:vertAlign w:val="superscript"/>
        </w:rPr>
        <w:t>6</w:t>
      </w:r>
      <w:r w:rsidR="00E21EDF">
        <w:t xml:space="preserve">, </w:t>
      </w:r>
      <w:r w:rsidR="008E66D0" w:rsidRPr="008E66D0">
        <w:t>Bernadette O'Hare</w:t>
      </w:r>
      <w:r w:rsidR="008E66D0" w:rsidRPr="008E66D0">
        <w:rPr>
          <w:vertAlign w:val="superscript"/>
        </w:rPr>
        <w:t>3</w:t>
      </w:r>
      <w:r w:rsidR="00103E22">
        <w:rPr>
          <w:vertAlign w:val="superscript"/>
        </w:rPr>
        <w:t>7</w:t>
      </w:r>
      <w:r w:rsidR="008E66D0" w:rsidRPr="008E66D0">
        <w:t>, Joep</w:t>
      </w:r>
      <w:r w:rsidR="001D0C0D">
        <w:t xml:space="preserve"> J </w:t>
      </w:r>
      <w:r w:rsidR="008E66D0" w:rsidRPr="008E66D0">
        <w:t>van Oosterhout</w:t>
      </w:r>
      <w:r w:rsidR="008E66D0" w:rsidRPr="008E66D0">
        <w:rPr>
          <w:vertAlign w:val="superscript"/>
        </w:rPr>
        <w:t>3</w:t>
      </w:r>
      <w:r w:rsidR="00BF1AF2">
        <w:rPr>
          <w:vertAlign w:val="superscript"/>
        </w:rPr>
        <w:t>,5</w:t>
      </w:r>
      <w:r w:rsidR="008E66D0">
        <w:t xml:space="preserve">, </w:t>
      </w:r>
      <w:r w:rsidR="008E66D0" w:rsidRPr="008E66D0">
        <w:t xml:space="preserve">Rashida </w:t>
      </w:r>
      <w:r w:rsidR="001D0C0D">
        <w:t xml:space="preserve">A </w:t>
      </w:r>
      <w:r w:rsidR="008E66D0" w:rsidRPr="008E66D0">
        <w:t>Ferrand</w:t>
      </w:r>
      <w:r w:rsidR="008E66D0" w:rsidRPr="008E66D0">
        <w:rPr>
          <w:vertAlign w:val="superscript"/>
        </w:rPr>
        <w:t>4</w:t>
      </w:r>
      <w:r>
        <w:t>,</w:t>
      </w:r>
      <w:r w:rsidRPr="0015117A">
        <w:t xml:space="preserve"> </w:t>
      </w:r>
      <w:r>
        <w:t>Elizabeth L Corbett</w:t>
      </w:r>
      <w:r w:rsidRPr="008E66D0">
        <w:rPr>
          <w:vertAlign w:val="superscript"/>
        </w:rPr>
        <w:t>3,4</w:t>
      </w:r>
      <w:r>
        <w:t>,Jamie Rylance</w:t>
      </w:r>
      <w:r w:rsidRPr="0058750C">
        <w:rPr>
          <w:vertAlign w:val="superscript"/>
        </w:rPr>
        <w:t>1,2</w:t>
      </w:r>
    </w:p>
    <w:p w14:paraId="7A3DB9DA" w14:textId="77777777" w:rsidR="008E66D0" w:rsidRDefault="008E66D0" w:rsidP="00D948B7">
      <w:pPr>
        <w:spacing w:after="0"/>
        <w:ind w:left="567"/>
      </w:pPr>
      <w:r>
        <w:t xml:space="preserve">1 </w:t>
      </w:r>
      <w:r w:rsidRPr="008E66D0">
        <w:t xml:space="preserve">Malawi-Liverpool-Wellcome </w:t>
      </w:r>
      <w:r>
        <w:t xml:space="preserve">Trust </w:t>
      </w:r>
      <w:r w:rsidRPr="008E66D0">
        <w:t>Clinical Research Programme, Blantyre, Malawi</w:t>
      </w:r>
    </w:p>
    <w:p w14:paraId="2D0FE98A" w14:textId="77777777" w:rsidR="00313889" w:rsidRDefault="00313889" w:rsidP="00D948B7">
      <w:pPr>
        <w:spacing w:after="0"/>
        <w:ind w:left="567"/>
      </w:pPr>
      <w:r>
        <w:t xml:space="preserve">2 </w:t>
      </w:r>
      <w:r w:rsidR="00503C8E">
        <w:t>Liverpool School of Tropical Medicine</w:t>
      </w:r>
      <w:r>
        <w:t>, Liverpool, UK</w:t>
      </w:r>
    </w:p>
    <w:p w14:paraId="567F2B06" w14:textId="77777777" w:rsidR="00503C8E" w:rsidRDefault="00503C8E" w:rsidP="00D948B7">
      <w:pPr>
        <w:spacing w:after="0"/>
        <w:ind w:left="567"/>
      </w:pPr>
      <w:r>
        <w:t>3 College of Medicine, University of Malawi</w:t>
      </w:r>
    </w:p>
    <w:p w14:paraId="67A2617D" w14:textId="6BC32633" w:rsidR="00313889" w:rsidRDefault="008E66D0" w:rsidP="00D948B7">
      <w:pPr>
        <w:spacing w:after="0"/>
        <w:ind w:left="567"/>
      </w:pPr>
      <w:r w:rsidRPr="008E66D0">
        <w:t>4</w:t>
      </w:r>
      <w:r w:rsidR="00E21EDF">
        <w:t xml:space="preserve"> </w:t>
      </w:r>
      <w:r w:rsidRPr="008E66D0">
        <w:t>London School of Hygiene &amp; Tropical Medicine, UK</w:t>
      </w:r>
    </w:p>
    <w:p w14:paraId="6F35E7CD" w14:textId="351BC25F" w:rsidR="00E21EDF" w:rsidRDefault="00E21EDF" w:rsidP="00D948B7">
      <w:pPr>
        <w:spacing w:after="0"/>
        <w:ind w:left="567"/>
      </w:pPr>
      <w:r>
        <w:t>5</w:t>
      </w:r>
      <w:r w:rsidR="00BF1AF2">
        <w:t xml:space="preserve"> </w:t>
      </w:r>
      <w:proofErr w:type="spellStart"/>
      <w:r w:rsidR="00BF1AF2">
        <w:t>Dignitas</w:t>
      </w:r>
      <w:proofErr w:type="spellEnd"/>
      <w:r w:rsidR="00BF1AF2">
        <w:t xml:space="preserve"> International, </w:t>
      </w:r>
      <w:proofErr w:type="spellStart"/>
      <w:r w:rsidR="00BF1AF2">
        <w:t>Zomba</w:t>
      </w:r>
      <w:proofErr w:type="spellEnd"/>
      <w:r w:rsidR="00BF1AF2">
        <w:t>, Malawi</w:t>
      </w:r>
    </w:p>
    <w:p w14:paraId="37BDE16F" w14:textId="62AE73F3" w:rsidR="00EA3E9E" w:rsidRDefault="00EA3E9E" w:rsidP="00D948B7">
      <w:pPr>
        <w:spacing w:after="0"/>
        <w:ind w:left="567"/>
      </w:pPr>
      <w:r>
        <w:t>6 M</w:t>
      </w:r>
      <w:r w:rsidR="00B27C45">
        <w:t xml:space="preserve">edical </w:t>
      </w:r>
      <w:r>
        <w:t>R</w:t>
      </w:r>
      <w:r w:rsidR="00B27C45">
        <w:t xml:space="preserve">esearch </w:t>
      </w:r>
      <w:r>
        <w:t>C</w:t>
      </w:r>
      <w:r w:rsidR="00B27C45">
        <w:t>ouncil Unit</w:t>
      </w:r>
      <w:r>
        <w:t>, Gambia</w:t>
      </w:r>
    </w:p>
    <w:p w14:paraId="45D59FC3" w14:textId="2F5EE138" w:rsidR="00103E22" w:rsidRDefault="00103E22" w:rsidP="00D948B7">
      <w:pPr>
        <w:spacing w:after="0"/>
        <w:ind w:left="567"/>
      </w:pPr>
      <w:r>
        <w:t>7 University of St Andrews, UK</w:t>
      </w:r>
    </w:p>
    <w:p w14:paraId="5B82F038" w14:textId="77777777" w:rsidR="00030F56" w:rsidRDefault="00030F56" w:rsidP="00D948B7">
      <w:pPr>
        <w:pStyle w:val="Heading2"/>
      </w:pPr>
      <w:r>
        <w:t>Correspondence</w:t>
      </w:r>
    </w:p>
    <w:p w14:paraId="49467F31" w14:textId="77777777" w:rsidR="006E0D9B" w:rsidRDefault="00313889" w:rsidP="00D948B7">
      <w:pPr>
        <w:spacing w:after="0"/>
      </w:pPr>
      <w:r>
        <w:t xml:space="preserve">Dr Jamie Rylance, </w:t>
      </w:r>
      <w:r w:rsidR="00E4012B">
        <w:t>Liverpool School of Tropical Medicine, Pembroke Place, Liverpool, L35QA</w:t>
      </w:r>
      <w:r>
        <w:t xml:space="preserve">, </w:t>
      </w:r>
      <w:r w:rsidR="00E4012B">
        <w:t>UK</w:t>
      </w:r>
    </w:p>
    <w:p w14:paraId="308A5564" w14:textId="77777777" w:rsidR="00313889" w:rsidRDefault="006E0D9B" w:rsidP="00D948B7">
      <w:pPr>
        <w:spacing w:after="0"/>
      </w:pPr>
      <w:r>
        <w:t xml:space="preserve">Email: </w:t>
      </w:r>
      <w:hyperlink r:id="rId8" w:history="1">
        <w:r w:rsidRPr="00584928">
          <w:rPr>
            <w:rStyle w:val="Hyperlink"/>
          </w:rPr>
          <w:t>jrylance@liv.ac.uk</w:t>
        </w:r>
      </w:hyperlink>
    </w:p>
    <w:p w14:paraId="45FAA7F5" w14:textId="77777777" w:rsidR="006E0D9B" w:rsidRDefault="006E0D9B" w:rsidP="00D948B7">
      <w:pPr>
        <w:spacing w:after="0"/>
      </w:pPr>
      <w:r>
        <w:t>Phone: +44 1517053712</w:t>
      </w:r>
    </w:p>
    <w:p w14:paraId="3C0A388C" w14:textId="77777777" w:rsidR="006E0D9B" w:rsidRDefault="00D948B7" w:rsidP="00D948B7">
      <w:pPr>
        <w:spacing w:after="0"/>
      </w:pPr>
      <w:r>
        <w:t xml:space="preserve">Fax: </w:t>
      </w:r>
      <w:r w:rsidRPr="00D948B7">
        <w:t>+44 151 7053370</w:t>
      </w:r>
    </w:p>
    <w:p w14:paraId="6F2824D4" w14:textId="77777777" w:rsidR="00250AE9" w:rsidRDefault="00250AE9" w:rsidP="00D948B7">
      <w:pPr>
        <w:pStyle w:val="Heading2"/>
      </w:pPr>
      <w:r>
        <w:t>Contributors</w:t>
      </w:r>
    </w:p>
    <w:p w14:paraId="630B5DF8" w14:textId="225A64A4" w:rsidR="00250AE9" w:rsidRDefault="00263ECC" w:rsidP="00D948B7">
      <w:r>
        <w:lastRenderedPageBreak/>
        <w:t xml:space="preserve">Conception and design: JR, SR, TM, </w:t>
      </w:r>
      <w:proofErr w:type="gramStart"/>
      <w:r>
        <w:t>EC</w:t>
      </w:r>
      <w:proofErr w:type="gramEnd"/>
      <w:r>
        <w:t xml:space="preserve">, RF. Clinical advice: </w:t>
      </w:r>
      <w:proofErr w:type="spellStart"/>
      <w:r w:rsidR="00250AE9">
        <w:t>BoH</w:t>
      </w:r>
      <w:proofErr w:type="spellEnd"/>
      <w:r>
        <w:t xml:space="preserve">, </w:t>
      </w:r>
      <w:proofErr w:type="spellStart"/>
      <w:r w:rsidR="00250AE9">
        <w:t>JvO</w:t>
      </w:r>
      <w:proofErr w:type="spellEnd"/>
      <w:r>
        <w:t>, SA</w:t>
      </w:r>
      <w:r w:rsidR="00250AE9">
        <w:t xml:space="preserve">. </w:t>
      </w:r>
      <w:r>
        <w:t xml:space="preserve">Statistical support: </w:t>
      </w:r>
      <w:r w:rsidR="00250AE9">
        <w:t>EW.</w:t>
      </w:r>
      <w:r>
        <w:t xml:space="preserve"> </w:t>
      </w:r>
      <w:r w:rsidR="00250AE9">
        <w:t>All authors contributed to writing the article, and approved the final version.</w:t>
      </w:r>
    </w:p>
    <w:p w14:paraId="4620EDC0" w14:textId="7AB966AC" w:rsidR="00250AE9" w:rsidRDefault="00250AE9" w:rsidP="00D948B7">
      <w:pPr>
        <w:pStyle w:val="Heading2"/>
      </w:pPr>
      <w:r>
        <w:t>Acknowledgments</w:t>
      </w:r>
      <w:r w:rsidR="00EF0F59">
        <w:t xml:space="preserve"> and funding</w:t>
      </w:r>
    </w:p>
    <w:p w14:paraId="6FD67E27" w14:textId="00E777EF" w:rsidR="0082531C" w:rsidRPr="0074753F" w:rsidRDefault="00AD3604" w:rsidP="002B6E35">
      <w:pPr>
        <w:autoSpaceDE w:val="0"/>
        <w:autoSpaceDN w:val="0"/>
        <w:adjustRightInd w:val="0"/>
        <w:spacing w:after="0"/>
        <w:rPr>
          <w:rFonts w:eastAsia="Times New Roman"/>
        </w:rPr>
      </w:pPr>
      <w:r w:rsidRPr="001C5A62">
        <w:rPr>
          <w:noProof/>
        </w:rPr>
        <w:t>TSM was fund</w:t>
      </w:r>
      <w:r>
        <w:rPr>
          <w:noProof/>
        </w:rPr>
        <w:t>ed by the Commonwealth scholarship</w:t>
      </w:r>
      <w:r w:rsidR="007C3191">
        <w:rPr>
          <w:noProof/>
        </w:rPr>
        <w:t>,</w:t>
      </w:r>
      <w:r w:rsidR="002B6E35">
        <w:rPr>
          <w:noProof/>
        </w:rPr>
        <w:t xml:space="preserve"> with research costs from a grant fom</w:t>
      </w:r>
      <w:r w:rsidR="007C3191">
        <w:rPr>
          <w:noProof/>
        </w:rPr>
        <w:t xml:space="preserve"> </w:t>
      </w:r>
      <w:proofErr w:type="spellStart"/>
      <w:r w:rsidR="002B6E35" w:rsidRPr="001C5A62">
        <w:rPr>
          <w:rFonts w:cs="Calibri"/>
        </w:rPr>
        <w:t>Helse</w:t>
      </w:r>
      <w:proofErr w:type="spellEnd"/>
      <w:r w:rsidR="002B6E35" w:rsidRPr="001C5A62">
        <w:rPr>
          <w:rFonts w:cs="Calibri"/>
        </w:rPr>
        <w:t xml:space="preserve"> Nord RHF, Norway</w:t>
      </w:r>
      <w:r w:rsidR="002B6E35">
        <w:rPr>
          <w:rFonts w:cs="Calibri"/>
        </w:rPr>
        <w:t>.</w:t>
      </w:r>
      <w:r w:rsidR="002B6E35">
        <w:rPr>
          <w:noProof/>
        </w:rPr>
        <w:t xml:space="preserve"> ELC,</w:t>
      </w:r>
      <w:r w:rsidR="007C3191">
        <w:rPr>
          <w:noProof/>
        </w:rPr>
        <w:t xml:space="preserve"> </w:t>
      </w:r>
      <w:r w:rsidRPr="001C5A62">
        <w:rPr>
          <w:noProof/>
        </w:rPr>
        <w:t>RAF</w:t>
      </w:r>
      <w:r w:rsidR="007C3191">
        <w:rPr>
          <w:noProof/>
        </w:rPr>
        <w:t xml:space="preserve"> and JR</w:t>
      </w:r>
      <w:r w:rsidRPr="001C5A62">
        <w:rPr>
          <w:noProof/>
        </w:rPr>
        <w:t xml:space="preserve"> are supported by Wellcome Trust Fellowships (Senior Fellowship in Clinical Sciences </w:t>
      </w:r>
      <w:r w:rsidR="007C3191">
        <w:rPr>
          <w:rFonts w:cs="Calibri"/>
        </w:rPr>
        <w:t>WT091769,</w:t>
      </w:r>
      <w:r w:rsidRPr="001C5A62">
        <w:rPr>
          <w:rFonts w:cs="Calibri"/>
        </w:rPr>
        <w:t xml:space="preserve"> Ca</w:t>
      </w:r>
      <w:r w:rsidR="007C3191">
        <w:rPr>
          <w:rFonts w:cs="Calibri"/>
        </w:rPr>
        <w:t xml:space="preserve">reer Development Fellowship </w:t>
      </w:r>
      <w:r w:rsidRPr="001C5A62">
        <w:rPr>
          <w:rFonts w:cs="Calibri"/>
        </w:rPr>
        <w:t>WT095878</w:t>
      </w:r>
      <w:r w:rsidR="007C3191">
        <w:rPr>
          <w:rFonts w:cs="Calibri"/>
        </w:rPr>
        <w:t xml:space="preserve"> and Clinical PhD Fellowship </w:t>
      </w:r>
      <w:r w:rsidR="007C3191" w:rsidRPr="00E22F8C">
        <w:t>086756/B/08/Z</w:t>
      </w:r>
      <w:r w:rsidR="002B6E35">
        <w:rPr>
          <w:rFonts w:cs="Calibri"/>
        </w:rPr>
        <w:t xml:space="preserve"> respectively). </w:t>
      </w:r>
      <w:r w:rsidR="0082531C" w:rsidRPr="001C5A62">
        <w:rPr>
          <w:noProof/>
        </w:rPr>
        <w:t xml:space="preserve">We </w:t>
      </w:r>
      <w:r w:rsidR="002B6E35">
        <w:rPr>
          <w:noProof/>
        </w:rPr>
        <w:t>wish</w:t>
      </w:r>
      <w:r w:rsidR="0082531C" w:rsidRPr="001C5A62">
        <w:rPr>
          <w:noProof/>
        </w:rPr>
        <w:t xml:space="preserve"> to thank all the</w:t>
      </w:r>
      <w:r w:rsidR="002B6E35">
        <w:rPr>
          <w:noProof/>
        </w:rPr>
        <w:t xml:space="preserve"> participants,</w:t>
      </w:r>
      <w:r w:rsidR="0082531C">
        <w:rPr>
          <w:noProof/>
        </w:rPr>
        <w:t xml:space="preserve"> their parents and guardians and </w:t>
      </w:r>
      <w:r w:rsidR="0082531C" w:rsidRPr="001C5A62">
        <w:rPr>
          <w:noProof/>
        </w:rPr>
        <w:t>clinic staff.</w:t>
      </w:r>
      <w:r w:rsidR="0082531C">
        <w:rPr>
          <w:noProof/>
        </w:rPr>
        <w:t xml:space="preserve"> We acknowledge the authors of CFQ-R: </w:t>
      </w:r>
      <w:r w:rsidR="0082531C">
        <w:rPr>
          <w:rFonts w:eastAsia="Times New Roman"/>
        </w:rPr>
        <w:t xml:space="preserve">Alexandra L. </w:t>
      </w:r>
      <w:proofErr w:type="spellStart"/>
      <w:r w:rsidR="0082531C">
        <w:rPr>
          <w:rFonts w:eastAsia="Times New Roman"/>
        </w:rPr>
        <w:t>Quittner</w:t>
      </w:r>
      <w:proofErr w:type="spellEnd"/>
      <w:r w:rsidR="00BA1027">
        <w:rPr>
          <w:rFonts w:eastAsia="Times New Roman"/>
        </w:rPr>
        <w:t>;</w:t>
      </w:r>
      <w:r w:rsidR="0082531C">
        <w:rPr>
          <w:rFonts w:eastAsia="Times New Roman"/>
        </w:rPr>
        <w:t xml:space="preserve"> </w:t>
      </w:r>
      <w:r w:rsidR="00BA1027">
        <w:rPr>
          <w:rFonts w:eastAsia="Times New Roman"/>
        </w:rPr>
        <w:t xml:space="preserve">Anne </w:t>
      </w:r>
      <w:proofErr w:type="spellStart"/>
      <w:r w:rsidR="00BA1027">
        <w:rPr>
          <w:rFonts w:eastAsia="Times New Roman"/>
        </w:rPr>
        <w:t>Buu</w:t>
      </w:r>
      <w:proofErr w:type="spellEnd"/>
      <w:r w:rsidR="00BA1027">
        <w:rPr>
          <w:rFonts w:eastAsia="Times New Roman"/>
        </w:rPr>
        <w:t xml:space="preserve">; Marc </w:t>
      </w:r>
      <w:proofErr w:type="spellStart"/>
      <w:r w:rsidR="00BA1027">
        <w:rPr>
          <w:rFonts w:eastAsia="Times New Roman"/>
        </w:rPr>
        <w:t>Watrous</w:t>
      </w:r>
      <w:proofErr w:type="spellEnd"/>
      <w:r w:rsidR="00BA1027">
        <w:rPr>
          <w:rFonts w:eastAsia="Times New Roman"/>
        </w:rPr>
        <w:t>;</w:t>
      </w:r>
      <w:r w:rsidR="0082531C" w:rsidRPr="0074753F">
        <w:rPr>
          <w:rFonts w:eastAsia="Times New Roman"/>
        </w:rPr>
        <w:t xml:space="preserve"> Melissa A. Davis</w:t>
      </w:r>
      <w:r w:rsidR="0082531C">
        <w:rPr>
          <w:rFonts w:eastAsia="Times New Roman"/>
        </w:rPr>
        <w:t>.</w:t>
      </w:r>
    </w:p>
    <w:p w14:paraId="2B6C8F8C" w14:textId="77777777" w:rsidR="0076790C" w:rsidRDefault="0076790C" w:rsidP="0076790C">
      <w:pPr>
        <w:pStyle w:val="Heading3"/>
        <w:spacing w:line="480" w:lineRule="auto"/>
      </w:pPr>
      <w:r>
        <w:t>Keywords</w:t>
      </w:r>
    </w:p>
    <w:p w14:paraId="7ECBCAEB" w14:textId="77777777" w:rsidR="0076790C" w:rsidRDefault="0076790C" w:rsidP="0076790C">
      <w:pPr>
        <w:spacing w:line="276" w:lineRule="auto"/>
      </w:pPr>
      <w:r>
        <w:t>HIV</w:t>
      </w:r>
    </w:p>
    <w:p w14:paraId="6B348A23" w14:textId="77777777" w:rsidR="0076790C" w:rsidRDefault="0076790C" w:rsidP="0076790C">
      <w:pPr>
        <w:spacing w:line="276" w:lineRule="auto"/>
      </w:pPr>
      <w:r w:rsidRPr="00BA1027">
        <w:t>Infectious Disease Transmission, Vertical</w:t>
      </w:r>
    </w:p>
    <w:p w14:paraId="59A448CA" w14:textId="77777777" w:rsidR="0076790C" w:rsidRDefault="0076790C" w:rsidP="0076790C">
      <w:pPr>
        <w:spacing w:line="276" w:lineRule="auto"/>
      </w:pPr>
      <w:r>
        <w:t>Respiratory function tests</w:t>
      </w:r>
    </w:p>
    <w:p w14:paraId="0E8952C4" w14:textId="77777777" w:rsidR="0076790C" w:rsidRDefault="0076790C" w:rsidP="0076790C">
      <w:pPr>
        <w:spacing w:line="276" w:lineRule="auto"/>
      </w:pPr>
      <w:r>
        <w:t>Case definition</w:t>
      </w:r>
    </w:p>
    <w:p w14:paraId="4538D376" w14:textId="77777777" w:rsidR="0076790C" w:rsidRDefault="0076790C" w:rsidP="0076790C">
      <w:pPr>
        <w:spacing w:line="276" w:lineRule="auto"/>
      </w:pPr>
      <w:r>
        <w:t>Chronic lung disease</w:t>
      </w:r>
    </w:p>
    <w:p w14:paraId="6BD171B2" w14:textId="77777777" w:rsidR="00250AE9" w:rsidRPr="00250AE9" w:rsidRDefault="00250AE9" w:rsidP="00D948B7"/>
    <w:p w14:paraId="5D03BD16" w14:textId="77777777" w:rsidR="00313889" w:rsidRDefault="00313889" w:rsidP="005710AD">
      <w:pPr>
        <w:pStyle w:val="Heading2"/>
      </w:pPr>
      <w:r>
        <w:br w:type="page"/>
      </w:r>
      <w:r>
        <w:lastRenderedPageBreak/>
        <w:t>Abstract</w:t>
      </w:r>
    </w:p>
    <w:p w14:paraId="7379E5E8" w14:textId="77777777" w:rsidR="00313889" w:rsidRDefault="000225CB" w:rsidP="00957D4E">
      <w:pPr>
        <w:pStyle w:val="Heading3"/>
        <w:spacing w:line="480" w:lineRule="auto"/>
      </w:pPr>
      <w:r>
        <w:t>Rationale</w:t>
      </w:r>
    </w:p>
    <w:p w14:paraId="2583BA21" w14:textId="4D1DD0FA" w:rsidR="009D12EE" w:rsidRPr="00125747" w:rsidRDefault="009D12EE" w:rsidP="00957D4E">
      <w:r>
        <w:t xml:space="preserve">Antiretroviral therapy has led to increased survival of children with vertically acquired HIV infection. Significant morbidity arises from respiratory symptoms, but aetiology and pulmonary function abnormalities </w:t>
      </w:r>
      <w:r w:rsidR="000C18D5">
        <w:t>have</w:t>
      </w:r>
      <w:r>
        <w:t xml:space="preserve"> not been systematically studied.</w:t>
      </w:r>
    </w:p>
    <w:p w14:paraId="14CD9997" w14:textId="77777777" w:rsidR="00503C8E" w:rsidRDefault="00503C8E" w:rsidP="00957D4E">
      <w:pPr>
        <w:pStyle w:val="Heading3"/>
        <w:spacing w:line="480" w:lineRule="auto"/>
      </w:pPr>
      <w:r>
        <w:t>Method</w:t>
      </w:r>
    </w:p>
    <w:p w14:paraId="2E89EBF5" w14:textId="6F6B5D8D" w:rsidR="00CC28A1" w:rsidRPr="00CF6BA0" w:rsidRDefault="00CC28A1" w:rsidP="00957D4E">
      <w:r w:rsidRPr="00CF6BA0">
        <w:t>HIV positive children age</w:t>
      </w:r>
      <w:r w:rsidR="00C52410" w:rsidRPr="00CF6BA0">
        <w:t>d</w:t>
      </w:r>
      <w:r w:rsidRPr="00CF6BA0">
        <w:t xml:space="preserve"> 8-16</w:t>
      </w:r>
      <w:r w:rsidR="00C52410" w:rsidRPr="00CF6BA0">
        <w:t xml:space="preserve"> years</w:t>
      </w:r>
      <w:r w:rsidRPr="00CF6BA0">
        <w:t xml:space="preserve"> were </w:t>
      </w:r>
      <w:r w:rsidR="00EE0475">
        <w:t xml:space="preserve">systematically </w:t>
      </w:r>
      <w:r w:rsidRPr="00CF6BA0">
        <w:t xml:space="preserve">recruited </w:t>
      </w:r>
      <w:r w:rsidR="00C90EE9" w:rsidRPr="00CF6BA0">
        <w:t xml:space="preserve">within clinics in Blantyre, Malawi. Clinical </w:t>
      </w:r>
      <w:r w:rsidR="00AD3604" w:rsidRPr="00CF6BA0">
        <w:t>review</w:t>
      </w:r>
      <w:r w:rsidR="00BF1AF2" w:rsidRPr="00CF6BA0">
        <w:t>,</w:t>
      </w:r>
      <w:r w:rsidR="00AD3604" w:rsidRPr="00CF6BA0">
        <w:t xml:space="preserve"> quality of life assessment,</w:t>
      </w:r>
      <w:r w:rsidR="002D264A" w:rsidRPr="00CF6BA0">
        <w:t xml:space="preserve"> </w:t>
      </w:r>
      <w:r w:rsidR="00C90EE9" w:rsidRPr="00CF6BA0">
        <w:t>spiro</w:t>
      </w:r>
      <w:r w:rsidR="004E5F0A" w:rsidRPr="00CF6BA0">
        <w:t>metry</w:t>
      </w:r>
      <w:r w:rsidR="00BF1AF2" w:rsidRPr="00CF6BA0">
        <w:t xml:space="preserve"> and chest </w:t>
      </w:r>
      <w:r w:rsidR="00AD3604" w:rsidRPr="00CF6BA0">
        <w:t>radiography</w:t>
      </w:r>
      <w:r w:rsidR="00C90EE9" w:rsidRPr="00CF6BA0">
        <w:t xml:space="preserve"> were performed</w:t>
      </w:r>
      <w:r w:rsidR="004E5F0A" w:rsidRPr="00CF6BA0">
        <w:t>.</w:t>
      </w:r>
    </w:p>
    <w:p w14:paraId="7C2DCF05" w14:textId="77777777" w:rsidR="00503C8E" w:rsidRDefault="00503C8E" w:rsidP="00957D4E">
      <w:pPr>
        <w:pStyle w:val="Heading3"/>
        <w:spacing w:line="480" w:lineRule="auto"/>
      </w:pPr>
      <w:r>
        <w:t>Results</w:t>
      </w:r>
    </w:p>
    <w:p w14:paraId="046BFBCA" w14:textId="0129C866" w:rsidR="0038211A" w:rsidRPr="007D3561" w:rsidRDefault="00152A05" w:rsidP="00957D4E">
      <w:r>
        <w:t xml:space="preserve">160 </w:t>
      </w:r>
      <w:r w:rsidR="00C52410" w:rsidRPr="007D3561">
        <w:t>participants</w:t>
      </w:r>
      <w:r w:rsidR="00C90EE9" w:rsidRPr="007D3561">
        <w:t xml:space="preserve"> </w:t>
      </w:r>
      <w:r>
        <w:t>had mean age</w:t>
      </w:r>
      <w:r w:rsidR="00C90EE9" w:rsidRPr="007D3561">
        <w:t xml:space="preserve"> 11.1 </w:t>
      </w:r>
      <w:r w:rsidR="00BF1AF2" w:rsidRPr="007D3561">
        <w:t xml:space="preserve">(range 8-16) </w:t>
      </w:r>
      <w:r w:rsidR="00C90EE9" w:rsidRPr="007D3561">
        <w:t>years and 50</w:t>
      </w:r>
      <w:r w:rsidR="00AD3604" w:rsidRPr="007D3561">
        <w:t>.0</w:t>
      </w:r>
      <w:r w:rsidR="00095467" w:rsidRPr="007D3561">
        <w:t xml:space="preserve">% were female. </w:t>
      </w:r>
      <w:r w:rsidR="005507F7">
        <w:t xml:space="preserve">Cough was present in 60 (37.5%), 55 </w:t>
      </w:r>
      <w:r w:rsidR="005507F7" w:rsidRPr="007D3561">
        <w:t>(34.4%)</w:t>
      </w:r>
      <w:r w:rsidR="005507F7">
        <w:t xml:space="preserve"> </w:t>
      </w:r>
      <w:r w:rsidR="0038211A" w:rsidRPr="007D3561">
        <w:t xml:space="preserve">had moderate or </w:t>
      </w:r>
      <w:r w:rsidR="00C90EE9" w:rsidRPr="007D3561">
        <w:t>severe dyspnoea</w:t>
      </w:r>
      <w:r w:rsidR="00EC57BD">
        <w:t>.</w:t>
      </w:r>
      <w:r w:rsidR="00C90EE9" w:rsidRPr="007D3561">
        <w:t xml:space="preserve"> 34</w:t>
      </w:r>
      <w:r w:rsidR="0038211A" w:rsidRPr="007D3561">
        <w:t xml:space="preserve"> </w:t>
      </w:r>
      <w:r w:rsidR="00C90EE9" w:rsidRPr="007D3561">
        <w:t>(</w:t>
      </w:r>
      <w:r w:rsidR="005507F7">
        <w:t>22.1</w:t>
      </w:r>
      <w:r w:rsidR="0038211A" w:rsidRPr="007D3561">
        <w:t>%</w:t>
      </w:r>
      <w:r w:rsidR="00C90EE9" w:rsidRPr="007D3561">
        <w:t>)</w:t>
      </w:r>
      <w:r w:rsidR="00957D4E">
        <w:t xml:space="preserve"> had digital clubbing</w:t>
      </w:r>
      <w:r w:rsidR="00EC57BD">
        <w:t>.</w:t>
      </w:r>
      <w:r w:rsidR="001E69CE">
        <w:t xml:space="preserve"> 33 (20.6%) were hypoxic at rest</w:t>
      </w:r>
      <w:r w:rsidR="0038211A" w:rsidRPr="007D3561">
        <w:t>.</w:t>
      </w:r>
      <w:r w:rsidR="00957D4E">
        <w:t xml:space="preserve"> </w:t>
      </w:r>
      <w:r w:rsidR="002E5E7C" w:rsidRPr="007D3561">
        <w:t>118 (73.8%) of children were receiving antiretroviral therapy (ART); median CD4 count was 698 cells/µl in these compared with 406 cells/µl in ART-naïve individuals</w:t>
      </w:r>
      <w:r w:rsidR="002E5E7C">
        <w:t xml:space="preserve"> (p&lt;0.001).</w:t>
      </w:r>
      <w:r w:rsidR="00EC57BD">
        <w:t xml:space="preserve"> </w:t>
      </w:r>
      <w:r w:rsidR="000C18D5">
        <w:t>From 145</w:t>
      </w:r>
      <w:r w:rsidR="00C52410" w:rsidRPr="007D3561">
        <w:t xml:space="preserve"> spirometry traces </w:t>
      </w:r>
      <w:r w:rsidR="00C2654F" w:rsidRPr="007D3561">
        <w:t>(90.6%)</w:t>
      </w:r>
      <w:r w:rsidR="000C18D5">
        <w:t>,</w:t>
      </w:r>
      <w:r w:rsidR="0038211A" w:rsidRPr="007D3561">
        <w:t xml:space="preserve"> mean </w:t>
      </w:r>
      <w:r w:rsidR="00EC66C8" w:rsidRPr="007D3561">
        <w:t>FEV</w:t>
      </w:r>
      <w:r w:rsidR="00EC66C8" w:rsidRPr="007D3561">
        <w:rPr>
          <w:vertAlign w:val="subscript"/>
        </w:rPr>
        <w:t>1</w:t>
      </w:r>
      <w:r w:rsidR="0038211A" w:rsidRPr="007D3561">
        <w:t xml:space="preserve"> and FVC</w:t>
      </w:r>
      <w:r w:rsidR="00C52410" w:rsidRPr="007D3561">
        <w:t xml:space="preserve"> were 1.06 and 0.89 s</w:t>
      </w:r>
      <w:r w:rsidR="005507F7">
        <w:t>tandard deviation</w:t>
      </w:r>
      <w:r w:rsidR="000E51F2">
        <w:t>s</w:t>
      </w:r>
      <w:r w:rsidR="005507F7">
        <w:t xml:space="preserve"> </w:t>
      </w:r>
      <w:r w:rsidR="0038211A" w:rsidRPr="007D3561">
        <w:t>below predicted</w:t>
      </w:r>
      <w:r w:rsidR="000C18D5">
        <w:t xml:space="preserve"> respectively.</w:t>
      </w:r>
      <w:r w:rsidR="00BF1AF2" w:rsidRPr="007D3561">
        <w:t xml:space="preserve"> </w:t>
      </w:r>
      <w:r w:rsidR="005507F7">
        <w:t>21 (14.5</w:t>
      </w:r>
      <w:r w:rsidR="0038211A" w:rsidRPr="007D3561">
        <w:t>%) traces demonstrated obstructive defect</w:t>
      </w:r>
      <w:r w:rsidR="00C2654F" w:rsidRPr="007D3561">
        <w:t>s</w:t>
      </w:r>
      <w:r w:rsidR="00C52410" w:rsidRPr="007D3561">
        <w:t xml:space="preserve"> and 26 (17.9%) reduced FVC. L</w:t>
      </w:r>
      <w:r w:rsidR="0038211A" w:rsidRPr="007D3561">
        <w:t xml:space="preserve">ung function abnormality was </w:t>
      </w:r>
      <w:r w:rsidR="005507F7">
        <w:t xml:space="preserve">not </w:t>
      </w:r>
      <w:r w:rsidR="0038211A" w:rsidRPr="007D3561">
        <w:t>assoc</w:t>
      </w:r>
      <w:r w:rsidR="005507F7">
        <w:t xml:space="preserve">iated with any </w:t>
      </w:r>
      <w:r w:rsidR="0038211A" w:rsidRPr="007D3561">
        <w:t xml:space="preserve">clinical findings. Of the 51 individuals with abnormal lung function, the mean increase in </w:t>
      </w:r>
      <w:r w:rsidR="00EC66C8" w:rsidRPr="007D3561">
        <w:t>FEV</w:t>
      </w:r>
      <w:r w:rsidR="00EC66C8" w:rsidRPr="007D3561">
        <w:rPr>
          <w:vertAlign w:val="subscript"/>
        </w:rPr>
        <w:t>1</w:t>
      </w:r>
      <w:r w:rsidR="0038211A" w:rsidRPr="007D3561">
        <w:t xml:space="preserve"> after salbutamol was 3.8% (</w:t>
      </w:r>
      <w:r w:rsidR="006531C0">
        <w:t>95%CI</w:t>
      </w:r>
      <w:r w:rsidR="0038211A" w:rsidRPr="007D3561">
        <w:t xml:space="preserve"> 0.02 to 7.53). “Tramlines” and ring shadows were seen on chest radiographs in over half</w:t>
      </w:r>
      <w:r w:rsidR="00FA7CD6">
        <w:t xml:space="preserve"> of cases</w:t>
      </w:r>
      <w:r w:rsidR="0038211A" w:rsidRPr="007D3561">
        <w:t>.</w:t>
      </w:r>
    </w:p>
    <w:p w14:paraId="3DA7295C" w14:textId="77777777" w:rsidR="000225CB" w:rsidRDefault="00503C8E" w:rsidP="00957D4E">
      <w:pPr>
        <w:pStyle w:val="Heading3"/>
        <w:spacing w:line="480" w:lineRule="auto"/>
      </w:pPr>
      <w:r>
        <w:t>Conclusion</w:t>
      </w:r>
    </w:p>
    <w:p w14:paraId="50EA7202" w14:textId="013ECCA1" w:rsidR="004E5F0A" w:rsidRPr="00CF6BA0" w:rsidRDefault="00DE599E" w:rsidP="00957D4E">
      <w:r>
        <w:t>Symptoms of chronic lung disease were highly prevalent with tw</w:t>
      </w:r>
      <w:r w:rsidR="002D76B7">
        <w:t>o</w:t>
      </w:r>
      <w:r>
        <w:t xml:space="preserve"> main clinical phenotypes: “cough” and “hypoxia”. </w:t>
      </w:r>
      <w:r w:rsidR="004E5F0A" w:rsidRPr="00CF6BA0">
        <w:t xml:space="preserve">Lung function </w:t>
      </w:r>
      <w:r w:rsidR="000C18D5">
        <w:t>abnormalities are common,</w:t>
      </w:r>
      <w:r>
        <w:t xml:space="preserve"> poorly responsive to bronchodilators</w:t>
      </w:r>
      <w:r w:rsidR="000C18D5">
        <w:t xml:space="preserve"> and </w:t>
      </w:r>
      <w:r w:rsidR="00EB64AD">
        <w:t>apparent throughout</w:t>
      </w:r>
      <w:r w:rsidR="004E7C22">
        <w:t xml:space="preserve"> the age range of our cohort</w:t>
      </w:r>
      <w:r w:rsidR="000C18D5">
        <w:t>.</w:t>
      </w:r>
      <w:r>
        <w:t xml:space="preserve"> </w:t>
      </w:r>
      <w:r w:rsidR="000C18D5">
        <w:t>Pathological cause</w:t>
      </w:r>
      <w:r w:rsidR="005710AD" w:rsidRPr="00CF6BA0">
        <w:t>s remain to be elucidated</w:t>
      </w:r>
      <w:r>
        <w:t>.</w:t>
      </w:r>
      <w:r w:rsidR="00FA7CD6">
        <w:t xml:space="preserve"> </w:t>
      </w:r>
      <w:r w:rsidR="00FA7CD6">
        <w:lastRenderedPageBreak/>
        <w:t>“</w:t>
      </w:r>
      <w:r w:rsidR="000C18D5">
        <w:t>C</w:t>
      </w:r>
      <w:r w:rsidR="00FA7CD6">
        <w:t xml:space="preserve">ough” and “hypoxic” phenotypes could be </w:t>
      </w:r>
      <w:r w:rsidR="000C18D5">
        <w:t xml:space="preserve">a useful </w:t>
      </w:r>
      <w:r w:rsidR="004846D3">
        <w:t xml:space="preserve">part of </w:t>
      </w:r>
      <w:r w:rsidR="000C18D5">
        <w:t>d</w:t>
      </w:r>
      <w:r w:rsidR="004846D3">
        <w:t xml:space="preserve">iagnostic </w:t>
      </w:r>
      <w:proofErr w:type="gramStart"/>
      <w:r w:rsidR="004846D3">
        <w:t>algorithm</w:t>
      </w:r>
      <w:r w:rsidR="000C18D5">
        <w:t>s</w:t>
      </w:r>
      <w:r w:rsidR="004846D3">
        <w:t xml:space="preserve"> </w:t>
      </w:r>
      <w:r w:rsidR="00FA7CD6">
        <w:t xml:space="preserve"> if</w:t>
      </w:r>
      <w:proofErr w:type="gramEnd"/>
      <w:r w:rsidR="00FA7CD6">
        <w:t xml:space="preserve"> further validated.</w:t>
      </w:r>
    </w:p>
    <w:p w14:paraId="4D248A6C" w14:textId="77777777" w:rsidR="006133F0" w:rsidRDefault="006133F0" w:rsidP="00957D4E">
      <w:pPr>
        <w:pStyle w:val="Heading3"/>
        <w:spacing w:line="480" w:lineRule="auto"/>
      </w:pPr>
    </w:p>
    <w:p w14:paraId="0DDF26F5" w14:textId="613CF4AF" w:rsidR="00C90EE9" w:rsidRDefault="00FA7CD6" w:rsidP="00957D4E">
      <w:pPr>
        <w:spacing w:after="0"/>
        <w:rPr>
          <w:rStyle w:val="Strong"/>
          <w:b w:val="0"/>
          <w:i/>
        </w:rPr>
      </w:pPr>
      <w:r>
        <w:rPr>
          <w:rStyle w:val="Strong"/>
          <w:b w:val="0"/>
          <w:i/>
        </w:rPr>
        <w:t>Abstract word count: 2</w:t>
      </w:r>
      <w:r w:rsidR="00762787">
        <w:rPr>
          <w:rStyle w:val="Strong"/>
          <w:b w:val="0"/>
          <w:i/>
        </w:rPr>
        <w:t>37</w:t>
      </w:r>
    </w:p>
    <w:p w14:paraId="248A69BE" w14:textId="26D5D0AC" w:rsidR="00313889" w:rsidRDefault="00313889" w:rsidP="005710AD">
      <w:pPr>
        <w:rPr>
          <w:sz w:val="26"/>
          <w:szCs w:val="26"/>
        </w:rPr>
      </w:pPr>
      <w:r>
        <w:br w:type="page"/>
      </w:r>
    </w:p>
    <w:p w14:paraId="6D07649A" w14:textId="77777777" w:rsidR="00313889" w:rsidRDefault="00313889" w:rsidP="00D948B7">
      <w:pPr>
        <w:pStyle w:val="Heading2"/>
      </w:pPr>
      <w:r>
        <w:lastRenderedPageBreak/>
        <w:t>Introduction</w:t>
      </w:r>
    </w:p>
    <w:p w14:paraId="0B7D7F5C" w14:textId="0F30FBC9" w:rsidR="007E7513" w:rsidRDefault="00D836B1" w:rsidP="001F3540">
      <w:bookmarkStart w:id="0" w:name="_GoBack"/>
      <w:r>
        <w:t>An estimated 3.</w:t>
      </w:r>
      <w:r w:rsidR="00C45451">
        <w:t>2</w:t>
      </w:r>
      <w:r w:rsidR="001F3540">
        <w:t xml:space="preserve"> million children </w:t>
      </w:r>
      <w:r w:rsidR="00C52410">
        <w:t xml:space="preserve">are </w:t>
      </w:r>
      <w:r w:rsidR="001F3540">
        <w:t>living with HIV</w:t>
      </w:r>
      <w:hyperlink w:anchor="_ENREF_1" w:tooltip="UNAIDS, 2013 #124" w:history="1">
        <w:r w:rsidR="00B10541">
          <w:fldChar w:fldCharType="begin"/>
        </w:r>
        <w:r w:rsidR="00B10541">
          <w:instrText xml:space="preserve"> ADDIN EN.CITE &lt;EndNote&gt;&lt;Cite&gt;&lt;Author&gt;UNAIDS&lt;/Author&gt;&lt;Year&gt;2013&lt;/Year&gt;&lt;RecNum&gt;124&lt;/RecNum&gt;&lt;DisplayText&gt;&lt;style face="superscript"&gt;1&lt;/style&gt;&lt;/DisplayText&gt;&lt;record&gt;&lt;rec-number&gt;124&lt;/rec-number&gt;&lt;foreign-keys&gt;&lt;key app="EN" db-id="05wr5dzzqz5vtlet5su5eaxefsffx2fstftv"&gt;124&lt;/key&gt;&lt;/foreign-keys&gt;&lt;ref-type name="Electronic Book"&gt;44&lt;/ref-type&gt;&lt;contributors&gt;&lt;authors&gt;&lt;author&gt;UNAIDS, .&lt;/author&gt;&lt;/authors&gt;&lt;/contributors&gt;&lt;titles&gt;&lt;title&gt;2014 progress report on the Global Plan&lt;/title&gt;&lt;/titles&gt;&lt;dates&gt;&lt;year&gt;2013&lt;/year&gt;&lt;/dates&gt;&lt;pub-location&gt;Geneva&lt;/pub-location&gt;&lt;publisher&gt;UNAIDS&lt;/publisher&gt;&lt;urls&gt;&lt;/urls&gt;&lt;/record&gt;&lt;/Cite&gt;&lt;/EndNote&gt;</w:instrText>
        </w:r>
        <w:r w:rsidR="00B10541">
          <w:fldChar w:fldCharType="separate"/>
        </w:r>
        <w:r w:rsidR="00B10541" w:rsidRPr="00D836B1">
          <w:rPr>
            <w:noProof/>
            <w:vertAlign w:val="superscript"/>
          </w:rPr>
          <w:t>1</w:t>
        </w:r>
        <w:r w:rsidR="00B10541">
          <w:fldChar w:fldCharType="end"/>
        </w:r>
      </w:hyperlink>
      <w:r w:rsidR="00181F3D">
        <w:t xml:space="preserve">, </w:t>
      </w:r>
      <w:r w:rsidR="00CC55BB">
        <w:t>m</w:t>
      </w:r>
      <w:r w:rsidR="005E0D26">
        <w:t>ost of whom</w:t>
      </w:r>
      <w:r w:rsidR="00CC55BB">
        <w:t xml:space="preserve"> live in sub-Saharan Africa.</w:t>
      </w:r>
      <w:r w:rsidR="001F3540">
        <w:t xml:space="preserve"> </w:t>
      </w:r>
      <w:r w:rsidR="00C45451">
        <w:t>199</w:t>
      </w:r>
      <w:r w:rsidR="005E0D26">
        <w:t>,000 children were newly infected in 201</w:t>
      </w:r>
      <w:r w:rsidR="00C45451">
        <w:t>3</w:t>
      </w:r>
      <w:r w:rsidR="005E0D26">
        <w:t xml:space="preserve">. </w:t>
      </w:r>
      <w:r w:rsidR="00CC55BB">
        <w:t>Scal</w:t>
      </w:r>
      <w:r w:rsidR="00762787">
        <w:t>e</w:t>
      </w:r>
      <w:r w:rsidR="00CC55BB">
        <w:t xml:space="preserve">-up of </w:t>
      </w:r>
      <w:r w:rsidR="00491C79">
        <w:t>antiretroviral (</w:t>
      </w:r>
      <w:r w:rsidR="00CC55BB">
        <w:t>ART</w:t>
      </w:r>
      <w:r w:rsidR="00491C79">
        <w:t>)</w:t>
      </w:r>
      <w:r w:rsidR="00CC55BB">
        <w:t xml:space="preserve"> provision</w:t>
      </w:r>
      <w:r w:rsidR="001F3540">
        <w:t xml:space="preserve"> is likely to contribute to improvements</w:t>
      </w:r>
      <w:r w:rsidR="00CC55BB">
        <w:t xml:space="preserve"> in survival amongst children with HIV</w:t>
      </w:r>
      <w:hyperlink w:anchor="_ENREF_2" w:tooltip="Sutcliffe, 2008 #40" w:history="1">
        <w:r w:rsidR="00B10541">
          <w:fldChar w:fldCharType="begin">
            <w:fldData xml:space="preserve">PEVuZE5vdGU+PENpdGU+PEF1dGhvcj5TdXRjbGlmZmU8L0F1dGhvcj48WWVhcj4yMDA4PC9ZZWFy
PjxSZWNOdW0+NDA8L1JlY051bT48RGlzcGxheVRleHQ+PHN0eWxlIGZhY2U9InN1cGVyc2NyaXB0
Ij4yPC9zdHlsZT48L0Rpc3BsYXlUZXh0PjxyZWNvcmQ+PHJlYy1udW1iZXI+NDA8L3JlYy1udW1i
ZXI+PGZvcmVpZ24ta2V5cz48a2V5IGFwcD0iRU4iIGRiLWlkPSIwNXdyNWR6enF6NXZ0bGV0NXN1
NWVheGVmc2ZmeDJmc3RmdHYiPjQwPC9rZXk+PC9mb3JlaWduLWtleXM+PHJlZi10eXBlIG5hbWU9
IkpvdXJuYWwgQXJ0aWNsZSI+MTc8L3JlZi10eXBlPjxjb250cmlidXRvcnM+PGF1dGhvcnM+PGF1
dGhvcj5TdXRjbGlmZmUsIEMuIEcuPC9hdXRob3I+PGF1dGhvcj52YW4gRGlqaywgSi4gSC48L2F1
dGhvcj48YXV0aG9yPkJvbHRvbiwgQy48L2F1dGhvcj48YXV0aG9yPlBlcnNhdWQsIEQuPC9hdXRo
b3I+PGF1dGhvcj5Nb3NzLCBXLiBKLjwvYXV0aG9yPjwvYXV0aG9ycz48L2NvbnRyaWJ1dG9ycz48
YXV0aC1hZGRyZXNzPkRlcGFydG1lbnQgb2YgRXBpZGVtaW9sb2d5LCBCbG9vbWJlcmcgU2Nob29s
IG9mIFB1YmxpYyBIZWFsdGgsIEpvaG5zIEhvcGtpbnMgVW5pdmVyc2l0eSwgQmFsdGltb3JlLCBN
RCwgVVNBLiBjc3V0Y2xpZkBpaHNwaC5lZHU8L2F1dGgtYWRkcmVzcz48dGl0bGVzPjx0aXRsZT5F
ZmZlY3RpdmVuZXNzIG9mIGFudGlyZXRyb3ZpcmFsIHRoZXJhcHkgYW1vbmcgSElWLWluZmVjdGVk
IGNoaWxkcmVuIGluIHN1Yi1TYWhhcmFuIEFmcmljYTwvdGl0bGU+PHNlY29uZGFyeS10aXRsZT5M
YW5jZXQgSW5mZWN0IERpczwvc2Vjb25kYXJ5LXRpdGxlPjxhbHQtdGl0bGU+VGhlIExhbmNldCBp
bmZlY3Rpb3VzIGRpc2Vhc2VzPC9hbHQtdGl0bGU+PC90aXRsZXM+PHBlcmlvZGljYWw+PGZ1bGwt
dGl0bGU+TGFuY2V0IEluZmVjdCBEaXM8L2Z1bGwtdGl0bGU+PGFiYnItMT5UaGUgTGFuY2V0IGlu
ZmVjdGlvdXMgZGlzZWFzZXM8L2FiYnItMT48L3BlcmlvZGljYWw+PGFsdC1wZXJpb2RpY2FsPjxm
dWxsLXRpdGxlPkxhbmNldCBJbmZlY3QgRGlzPC9mdWxsLXRpdGxlPjxhYmJyLTE+VGhlIExhbmNl
dCBpbmZlY3Rpb3VzIGRpc2Vhc2VzPC9hYmJyLTE+PC9hbHQtcGVyaW9kaWNhbD48cGFnZXM+NDc3
LTg5PC9wYWdlcz48dm9sdW1lPjg8L3ZvbHVtZT48bnVtYmVyPjg8L251bWJlcj48ZWRpdGlvbj4y
MDA4LzA3LzI2PC9lZGl0aW9uPjxrZXl3b3Jkcz48a2V5d29yZD5BZG9sZXNjZW50PC9rZXl3b3Jk
PjxrZXl3b3JkPkFmcmljYSBTb3V0aCBvZiB0aGUgU2FoYXJhPC9rZXl3b3JkPjxrZXl3b3JkPkFu
dGktSElWIEFnZW50cy9hZG1pbmlzdHJhdGlvbiAmYW1wOyBkb3NhZ2UvKnRoZXJhcGV1dGljIHVz
ZTwva2V5d29yZD48a2V5d29yZD5DaGlsZDwva2V5d29yZD48a2V5d29yZD5DaGlsZCwgUHJlc2No
b29sPC9rZXl3b3JkPjxrZXl3b3JkPkRydWcgVGhlcmFweSwgQ29tYmluYXRpb248L2tleXdvcmQ+
PGtleXdvcmQ+RmVtYWxlPC9rZXl3b3JkPjxrZXl3b3JkPipISVYgSW5mZWN0aW9ucy9kcnVnIHRo
ZXJhcHkvaW1tdW5vbG9neS9tb3J0YWxpdHkvdmlyb2xvZ3k8L2tleXdvcmQ+PGtleXdvcmQ+SElW
LTEvKmRydWcgZWZmZWN0czwva2V5d29yZD48a2V5d29yZD5IdW1hbnM8L2tleXdvcmQ+PGtleXdv
cmQ+SW5mYW50PC9rZXl3b3JkPjxrZXl3b3JkPk1hbGU8L2tleXdvcmQ+PGtleXdvcmQ+TmF0aW9u
YWwgSGVhbHRoIFByb2dyYW1zPC9rZXl3b3JkPjxrZXl3b3JkPlBhdGllbnQgQ29tcGxpYW5jZTwv
a2V5d29yZD48a2V5d29yZD5SZXZlcnNlIFRyYW5zY3JpcHRhc2UgSW5oaWJpdG9ycy9hZG1pbmlz
dHJhdGlvbiAmYW1wOyBkb3NhZ2UvKnRoZXJhcGV1dGljIHVzZTwva2V5d29yZD48a2V5d29yZD5U
cmVhdG1lbnQgT3V0Y29tZTwva2V5d29yZD48L2tleXdvcmRzPjxkYXRlcz48eWVhcj4yMDA4PC95
ZWFyPjxwdWItZGF0ZXM+PGRhdGU+QXVnPC9kYXRlPjwvcHViLWRhdGVzPjwvZGF0ZXM+PGlzYm4+
MTQ3My0zMDk5IChQcmludCkmI3hEOzE0NzMtMzA5OSAoTGlua2luZyk8L2lzYm4+PGFjY2Vzc2lv
bi1udW0+MTg2NTI5OTQ8L2FjY2Vzc2lvbi1udW0+PHdvcmstdHlwZT5SZXNlYXJjaCBTdXBwb3J0
LCBOb24tVS5TLiBHb3YmYXBvczt0JiN4RDtSZXZpZXc8L3dvcmstdHlwZT48dXJscz48cmVsYXRl
ZC11cmxzPjx1cmw+aHR0cDovL3d3dy5uY2JpLm5sbS5uaWguZ292L3B1Ym1lZC8xODY1Mjk5NDwv
dXJsPjwvcmVsYXRlZC11cmxzPjwvdXJscz48ZWxlY3Ryb25pYy1yZXNvdXJjZS1udW0+MTAuMTAx
Ni9TMTQ3My0zMDk5KDA4KTcwMTgwLTQ8L2VsZWN0cm9uaWMtcmVzb3VyY2UtbnVtPjxsYW5ndWFn
ZT5lbmc8L2xhbmd1YWdlPjwvcmVjb3JkPjwvQ2l0ZT48L0VuZE5vdGU+AG==
</w:fldData>
          </w:fldChar>
        </w:r>
        <w:r w:rsidR="00B10541">
          <w:instrText xml:space="preserve"> ADDIN EN.CITE </w:instrText>
        </w:r>
        <w:r w:rsidR="00B10541">
          <w:fldChar w:fldCharType="begin">
            <w:fldData xml:space="preserve">PEVuZE5vdGU+PENpdGU+PEF1dGhvcj5TdXRjbGlmZmU8L0F1dGhvcj48WWVhcj4yMDA4PC9ZZWFy
PjxSZWNOdW0+NDA8L1JlY051bT48RGlzcGxheVRleHQ+PHN0eWxlIGZhY2U9InN1cGVyc2NyaXB0
Ij4yPC9zdHlsZT48L0Rpc3BsYXlUZXh0PjxyZWNvcmQ+PHJlYy1udW1iZXI+NDA8L3JlYy1udW1i
ZXI+PGZvcmVpZ24ta2V5cz48a2V5IGFwcD0iRU4iIGRiLWlkPSIwNXdyNWR6enF6NXZ0bGV0NXN1
NWVheGVmc2ZmeDJmc3RmdHYiPjQwPC9rZXk+PC9mb3JlaWduLWtleXM+PHJlZi10eXBlIG5hbWU9
IkpvdXJuYWwgQXJ0aWNsZSI+MTc8L3JlZi10eXBlPjxjb250cmlidXRvcnM+PGF1dGhvcnM+PGF1
dGhvcj5TdXRjbGlmZmUsIEMuIEcuPC9hdXRob3I+PGF1dGhvcj52YW4gRGlqaywgSi4gSC48L2F1
dGhvcj48YXV0aG9yPkJvbHRvbiwgQy48L2F1dGhvcj48YXV0aG9yPlBlcnNhdWQsIEQuPC9hdXRo
b3I+PGF1dGhvcj5Nb3NzLCBXLiBKLjwvYXV0aG9yPjwvYXV0aG9ycz48L2NvbnRyaWJ1dG9ycz48
YXV0aC1hZGRyZXNzPkRlcGFydG1lbnQgb2YgRXBpZGVtaW9sb2d5LCBCbG9vbWJlcmcgU2Nob29s
IG9mIFB1YmxpYyBIZWFsdGgsIEpvaG5zIEhvcGtpbnMgVW5pdmVyc2l0eSwgQmFsdGltb3JlLCBN
RCwgVVNBLiBjc3V0Y2xpZkBpaHNwaC5lZHU8L2F1dGgtYWRkcmVzcz48dGl0bGVzPjx0aXRsZT5F
ZmZlY3RpdmVuZXNzIG9mIGFudGlyZXRyb3ZpcmFsIHRoZXJhcHkgYW1vbmcgSElWLWluZmVjdGVk
IGNoaWxkcmVuIGluIHN1Yi1TYWhhcmFuIEFmcmljYTwvdGl0bGU+PHNlY29uZGFyeS10aXRsZT5M
YW5jZXQgSW5mZWN0IERpczwvc2Vjb25kYXJ5LXRpdGxlPjxhbHQtdGl0bGU+VGhlIExhbmNldCBp
bmZlY3Rpb3VzIGRpc2Vhc2VzPC9hbHQtdGl0bGU+PC90aXRsZXM+PHBlcmlvZGljYWw+PGZ1bGwt
dGl0bGU+TGFuY2V0IEluZmVjdCBEaXM8L2Z1bGwtdGl0bGU+PGFiYnItMT5UaGUgTGFuY2V0IGlu
ZmVjdGlvdXMgZGlzZWFzZXM8L2FiYnItMT48L3BlcmlvZGljYWw+PGFsdC1wZXJpb2RpY2FsPjxm
dWxsLXRpdGxlPkxhbmNldCBJbmZlY3QgRGlzPC9mdWxsLXRpdGxlPjxhYmJyLTE+VGhlIExhbmNl
dCBpbmZlY3Rpb3VzIGRpc2Vhc2VzPC9hYmJyLTE+PC9hbHQtcGVyaW9kaWNhbD48cGFnZXM+NDc3
LTg5PC9wYWdlcz48dm9sdW1lPjg8L3ZvbHVtZT48bnVtYmVyPjg8L251bWJlcj48ZWRpdGlvbj4y
MDA4LzA3LzI2PC9lZGl0aW9uPjxrZXl3b3Jkcz48a2V5d29yZD5BZG9sZXNjZW50PC9rZXl3b3Jk
PjxrZXl3b3JkPkFmcmljYSBTb3V0aCBvZiB0aGUgU2FoYXJhPC9rZXl3b3JkPjxrZXl3b3JkPkFu
dGktSElWIEFnZW50cy9hZG1pbmlzdHJhdGlvbiAmYW1wOyBkb3NhZ2UvKnRoZXJhcGV1dGljIHVz
ZTwva2V5d29yZD48a2V5d29yZD5DaGlsZDwva2V5d29yZD48a2V5d29yZD5DaGlsZCwgUHJlc2No
b29sPC9rZXl3b3JkPjxrZXl3b3JkPkRydWcgVGhlcmFweSwgQ29tYmluYXRpb248L2tleXdvcmQ+
PGtleXdvcmQ+RmVtYWxlPC9rZXl3b3JkPjxrZXl3b3JkPipISVYgSW5mZWN0aW9ucy9kcnVnIHRo
ZXJhcHkvaW1tdW5vbG9neS9tb3J0YWxpdHkvdmlyb2xvZ3k8L2tleXdvcmQ+PGtleXdvcmQ+SElW
LTEvKmRydWcgZWZmZWN0czwva2V5d29yZD48a2V5d29yZD5IdW1hbnM8L2tleXdvcmQ+PGtleXdv
cmQ+SW5mYW50PC9rZXl3b3JkPjxrZXl3b3JkPk1hbGU8L2tleXdvcmQ+PGtleXdvcmQ+TmF0aW9u
YWwgSGVhbHRoIFByb2dyYW1zPC9rZXl3b3JkPjxrZXl3b3JkPlBhdGllbnQgQ29tcGxpYW5jZTwv
a2V5d29yZD48a2V5d29yZD5SZXZlcnNlIFRyYW5zY3JpcHRhc2UgSW5oaWJpdG9ycy9hZG1pbmlz
dHJhdGlvbiAmYW1wOyBkb3NhZ2UvKnRoZXJhcGV1dGljIHVzZTwva2V5d29yZD48a2V5d29yZD5U
cmVhdG1lbnQgT3V0Y29tZTwva2V5d29yZD48L2tleXdvcmRzPjxkYXRlcz48eWVhcj4yMDA4PC95
ZWFyPjxwdWItZGF0ZXM+PGRhdGU+QXVnPC9kYXRlPjwvcHViLWRhdGVzPjwvZGF0ZXM+PGlzYm4+
MTQ3My0zMDk5IChQcmludCkmI3hEOzE0NzMtMzA5OSAoTGlua2luZyk8L2lzYm4+PGFjY2Vzc2lv
bi1udW0+MTg2NTI5OTQ8L2FjY2Vzc2lvbi1udW0+PHdvcmstdHlwZT5SZXNlYXJjaCBTdXBwb3J0
LCBOb24tVS5TLiBHb3YmYXBvczt0JiN4RDtSZXZpZXc8L3dvcmstdHlwZT48dXJscz48cmVsYXRl
ZC11cmxzPjx1cmw+aHR0cDovL3d3dy5uY2JpLm5sbS5uaWguZ292L3B1Ym1lZC8xODY1Mjk5NDwv
dXJsPjwvcmVsYXRlZC11cmxzPjwvdXJscz48ZWxlY3Ryb25pYy1yZXNvdXJjZS1udW0+MTAuMTAx
Ni9TMTQ3My0zMDk5KDA4KTcwMTgwLTQ8L2VsZWN0cm9uaWMtcmVzb3VyY2UtbnVtPjxsYW5ndWFn
ZT5lbmc8L2xhbmd1YWdlPjwvcmVjb3JkPjwvQ2l0ZT48L0VuZE5vdGU+AG==
</w:fldData>
          </w:fldChar>
        </w:r>
        <w:r w:rsidR="00B10541">
          <w:instrText xml:space="preserve"> ADDIN EN.CITE.DATA </w:instrText>
        </w:r>
        <w:r w:rsidR="00B10541">
          <w:fldChar w:fldCharType="end"/>
        </w:r>
        <w:r w:rsidR="00B10541">
          <w:fldChar w:fldCharType="separate"/>
        </w:r>
        <w:r w:rsidR="00B10541" w:rsidRPr="00D836B1">
          <w:rPr>
            <w:noProof/>
            <w:vertAlign w:val="superscript"/>
          </w:rPr>
          <w:t>2</w:t>
        </w:r>
        <w:r w:rsidR="00B10541">
          <w:fldChar w:fldCharType="end"/>
        </w:r>
      </w:hyperlink>
      <w:r w:rsidR="00AD3604">
        <w:t>.</w:t>
      </w:r>
      <w:r w:rsidR="00CC55BB">
        <w:t xml:space="preserve"> </w:t>
      </w:r>
      <w:r w:rsidR="00762787">
        <w:t>However, i</w:t>
      </w:r>
      <w:r w:rsidR="00410D3A">
        <w:t xml:space="preserve">n </w:t>
      </w:r>
      <w:r w:rsidR="00491C79">
        <w:t>sub-Saharan Africa</w:t>
      </w:r>
      <w:r w:rsidR="00410D3A">
        <w:t xml:space="preserve">, </w:t>
      </w:r>
      <w:r w:rsidR="00AB55C9">
        <w:t xml:space="preserve">only </w:t>
      </w:r>
      <w:r w:rsidR="001F3540">
        <w:t>2</w:t>
      </w:r>
      <w:r w:rsidR="00C45451">
        <w:t>2</w:t>
      </w:r>
      <w:r w:rsidR="001F3540">
        <w:t xml:space="preserve">% of </w:t>
      </w:r>
      <w:r w:rsidR="00B6535B">
        <w:t xml:space="preserve">HIV positive </w:t>
      </w:r>
      <w:r w:rsidR="00EB64AD">
        <w:t>children</w:t>
      </w:r>
      <w:r w:rsidR="001F3540">
        <w:t xml:space="preserve"> </w:t>
      </w:r>
      <w:r w:rsidR="00B6535B">
        <w:t>are receiving</w:t>
      </w:r>
      <w:r w:rsidR="00B6535B">
        <w:t xml:space="preserve"> </w:t>
      </w:r>
      <w:r w:rsidR="001F3540">
        <w:t>ART</w:t>
      </w:r>
      <w:r w:rsidR="009D12EE">
        <w:t xml:space="preserve">, </w:t>
      </w:r>
      <w:r w:rsidR="00F0021D">
        <w:t xml:space="preserve">lagging behind </w:t>
      </w:r>
      <w:r w:rsidR="00B6535B">
        <w:t>39</w:t>
      </w:r>
      <w:r w:rsidR="00491C79">
        <w:t xml:space="preserve">% </w:t>
      </w:r>
      <w:r w:rsidR="009D12EE">
        <w:t xml:space="preserve">coverage in </w:t>
      </w:r>
      <w:r w:rsidR="00F0021D">
        <w:t>adults</w:t>
      </w:r>
      <w:hyperlink w:anchor="_ENREF_1" w:tooltip="UNAIDS, 2013 #124" w:history="1">
        <w:r w:rsidR="00B10541">
          <w:fldChar w:fldCharType="begin"/>
        </w:r>
        <w:r w:rsidR="00B10541">
          <w:instrText xml:space="preserve"> ADDIN EN.CITE &lt;EndNote&gt;&lt;Cite&gt;&lt;Author&gt;UNAIDS&lt;/Author&gt;&lt;Year&gt;2013&lt;/Year&gt;&lt;RecNum&gt;124&lt;/RecNum&gt;&lt;DisplayText&gt;&lt;style face="superscript"&gt;1&lt;/style&gt;&lt;/DisplayText&gt;&lt;record&gt;&lt;rec-number&gt;124&lt;/rec-number&gt;&lt;foreign-keys&gt;&lt;key app="EN" db-id="05wr5dzzqz5vtlet5su5eaxefsffx2fstftv"&gt;124&lt;/key&gt;&lt;/foreign-keys&gt;&lt;ref-type name="Electronic Book"&gt;44&lt;/ref-type&gt;&lt;contributors&gt;&lt;authors&gt;&lt;author&gt;UNAIDS, .&lt;/author&gt;&lt;/authors&gt;&lt;/contributors&gt;&lt;titles&gt;&lt;title&gt;2014 progress report on the Global Plan&lt;/title&gt;&lt;/titles&gt;&lt;dates&gt;&lt;year&gt;2013&lt;/year&gt;&lt;/dates&gt;&lt;pub-location&gt;Geneva&lt;/pub-location&gt;&lt;publisher&gt;UNAIDS&lt;/publisher&gt;&lt;urls&gt;&lt;/urls&gt;&lt;/record&gt;&lt;/Cite&gt;&lt;/EndNote&gt;</w:instrText>
        </w:r>
        <w:r w:rsidR="00B10541">
          <w:fldChar w:fldCharType="separate"/>
        </w:r>
        <w:r w:rsidR="00B10541" w:rsidRPr="00C45451">
          <w:rPr>
            <w:noProof/>
            <w:vertAlign w:val="superscript"/>
          </w:rPr>
          <w:t>1</w:t>
        </w:r>
        <w:r w:rsidR="00B10541">
          <w:fldChar w:fldCharType="end"/>
        </w:r>
      </w:hyperlink>
      <w:r w:rsidR="001F3540">
        <w:t xml:space="preserve">. </w:t>
      </w:r>
      <w:r w:rsidR="00BA1027">
        <w:t xml:space="preserve">Prevention of vertical infection through </w:t>
      </w:r>
      <w:r w:rsidR="00491C79">
        <w:t>Prevention of Mother to Child Transmission (</w:t>
      </w:r>
      <w:r w:rsidR="00BA1027">
        <w:t>PMTCT</w:t>
      </w:r>
      <w:r w:rsidR="00491C79">
        <w:t>)</w:t>
      </w:r>
      <w:r w:rsidR="00BA1027">
        <w:t xml:space="preserve"> programmes is effective, but worldwide coverage </w:t>
      </w:r>
      <w:r w:rsidR="005E0D26">
        <w:t xml:space="preserve">requiring ART has been </w:t>
      </w:r>
      <w:r w:rsidR="00BA1027">
        <w:t xml:space="preserve">suboptimal. </w:t>
      </w:r>
      <w:r w:rsidR="007E7513">
        <w:t>A</w:t>
      </w:r>
      <w:r w:rsidR="007E7513" w:rsidRPr="001C5A62">
        <w:t>n estimated 1 to 3% of all 10-year-olds in Southern Africa are HIV infected long-term survivors</w:t>
      </w:r>
      <w:r w:rsidR="00491C79">
        <w:t>,</w:t>
      </w:r>
      <w:r w:rsidR="007E7513">
        <w:t xml:space="preserve"> </w:t>
      </w:r>
      <w:r w:rsidR="00491C79">
        <w:t>with</w:t>
      </w:r>
      <w:r w:rsidR="001F3540">
        <w:t xml:space="preserve"> </w:t>
      </w:r>
      <w:r w:rsidR="00C45451">
        <w:t>68</w:t>
      </w:r>
      <w:r w:rsidR="001F3540">
        <w:t>% of eligible women received ART</w:t>
      </w:r>
      <w:r w:rsidR="00491C79">
        <w:t xml:space="preserve"> as PMTCT</w:t>
      </w:r>
      <w:r w:rsidR="001F3540">
        <w:t xml:space="preserve"> in 20</w:t>
      </w:r>
      <w:r w:rsidR="00491C79">
        <w:t>1</w:t>
      </w:r>
      <w:r w:rsidR="00C45451">
        <w:t>3 compared with 33% five years previously</w:t>
      </w:r>
      <w:hyperlink w:anchor="_ENREF_1" w:tooltip="UNAIDS, 2013 #124" w:history="1">
        <w:r w:rsidR="00B10541">
          <w:fldChar w:fldCharType="begin"/>
        </w:r>
        <w:r w:rsidR="00B10541">
          <w:instrText xml:space="preserve"> ADDIN EN.CITE &lt;EndNote&gt;&lt;Cite&gt;&lt;Author&gt;UNAIDS&lt;/Author&gt;&lt;Year&gt;2013&lt;/Year&gt;&lt;RecNum&gt;124&lt;/RecNum&gt;&lt;DisplayText&gt;&lt;style face="superscript"&gt;1&lt;/style&gt;&lt;/DisplayText&gt;&lt;record&gt;&lt;rec-number&gt;124&lt;/rec-number&gt;&lt;foreign-keys&gt;&lt;key app="EN" db-id="05wr5dzzqz5vtlet5su5eaxefsffx2fstftv"&gt;124&lt;/key&gt;&lt;/foreign-keys&gt;&lt;ref-type name="Electronic Book"&gt;44&lt;/ref-type&gt;&lt;contributors&gt;&lt;authors&gt;&lt;author&gt;UNAIDS, .&lt;/author&gt;&lt;/authors&gt;&lt;/contributors&gt;&lt;titles&gt;&lt;title&gt;2014 progress report on the Global Plan&lt;/title&gt;&lt;/titles&gt;&lt;dates&gt;&lt;year&gt;2013&lt;/year&gt;&lt;/dates&gt;&lt;pub-location&gt;Geneva&lt;/pub-location&gt;&lt;publisher&gt;UNAIDS&lt;/publisher&gt;&lt;urls&gt;&lt;/urls&gt;&lt;/record&gt;&lt;/Cite&gt;&lt;/EndNote&gt;</w:instrText>
        </w:r>
        <w:r w:rsidR="00B10541">
          <w:fldChar w:fldCharType="separate"/>
        </w:r>
        <w:r w:rsidR="00B10541" w:rsidRPr="00C45451">
          <w:rPr>
            <w:noProof/>
            <w:vertAlign w:val="superscript"/>
          </w:rPr>
          <w:t>1</w:t>
        </w:r>
        <w:r w:rsidR="00B10541">
          <w:fldChar w:fldCharType="end"/>
        </w:r>
      </w:hyperlink>
      <w:r w:rsidR="007E7513">
        <w:t>. In a hospital based study from Zimbabwe, a</w:t>
      </w:r>
      <w:r w:rsidR="00AD3604" w:rsidRPr="001C5A62">
        <w:t>dvanced HIV infection was the single most common cause of adm</w:t>
      </w:r>
      <w:r w:rsidR="007E7513">
        <w:t>ission and death in adolescents</w:t>
      </w:r>
      <w:hyperlink w:anchor="_ENREF_3" w:tooltip="Ferrand, 2010 #4" w:history="1">
        <w:r w:rsidR="00B10541">
          <w:fldChar w:fldCharType="begin">
            <w:fldData xml:space="preserve">PEVuZE5vdGU+PENpdGU+PEF1dGhvcj5GZXJyYW5kPC9BdXRob3I+PFllYXI+MjAxMDwvWWVhcj48
UmVjTnVtPjQ8L1JlY051bT48RGlzcGxheVRleHQ+PHN0eWxlIGZhY2U9InN1cGVyc2NyaXB0Ij4z
PC9zdHlsZT48L0Rpc3BsYXlUZXh0PjxyZWNvcmQ+PHJlYy1udW1iZXI+NDwvcmVjLW51bWJlcj48
Zm9yZWlnbi1rZXlzPjxrZXkgYXBwPSJFTiIgZGItaWQ9InB4dnIyYWZwY3NzYXAxZXp2MjB2czBk
bTA1cHpkd3Rkc3RwOSI+NDwva2V5PjwvZm9yZWlnbi1rZXlzPjxyZWYtdHlwZSBuYW1lPSJKb3Vy
bmFsIEFydGljbGUiPjE3PC9yZWYtdHlwZT48Y29udHJpYnV0b3JzPjxhdXRob3JzPjxhdXRob3I+
RmVycmFuZCwgUi4gQS48L2F1dGhvcj48YXV0aG9yPkJhbmRhc29uLCBULjwvYXV0aG9yPjxhdXRo
b3I+TXVzdmFpcmUsIFAuPC9hdXRob3I+PGF1dGhvcj5MYXJrZSwgTi48L2F1dGhvcj48YXV0aG9y
Pk5hdGhvbywgSy48L2F1dGhvcj48YXV0aG9yPk11anVydSwgSC48L2F1dGhvcj48YXV0aG9yPk5k
aGxvdnUsIEMuIEUuPC9hdXRob3I+PGF1dGhvcj5NdW55YXRpLCBTLjwvYXV0aG9yPjxhdXRob3I+
Q293YW4sIEYuIE0uPC9hdXRob3I+PGF1dGhvcj5HaWJiLCBELiBNLjwvYXV0aG9yPjxhdXRob3I+
Q29yYmV0dCwgRS4gTC48L2F1dGhvcj48L2F1dGhvcnM+PC9jb250cmlidXRvcnM+PGF1dGgtYWRk
cmVzcz5Mb25kb24gU2Nob29sIG9mIEh5Z2llbmUgJmFtcDsgVHJvcGljYWwgTWVkaWNpbmUsIExv
bmRvbiwgVW5pdGVkIEtpbmdkb20uIHJhYmZlcnJAZ21haWwuY29tPC9hdXRoLWFkZHJlc3M+PHRp
dGxlcz48dGl0bGU+Q2F1c2VzIG9mIGFjdXRlIGhvc3BpdGFsaXphdGlvbiBpbiBhZG9sZXNjZW5j
ZTogYnVyZGVuIGFuZCBzcGVjdHJ1bSBvZiBISVYtcmVsYXRlZCBtb3JiaWRpdHkgaW4gYSBjb3Vu
dHJ5IHdpdGggYW4gZWFybHktb25zZXQgYW5kIHNldmVyZSBISVYgZXBpZGVtaWM6IGEgcHJvc3Bl
Y3RpdmUgc3VydmV5PC90aXRsZT48c2Vjb25kYXJ5LXRpdGxlPlBMb1MgTWVkPC9zZWNvbmRhcnkt
dGl0bGU+PC90aXRsZXM+PHBhZ2VzPmUxMDAwMTc4PC9wYWdlcz48dm9sdW1lPjc8L3ZvbHVtZT48
bnVtYmVyPjI8L251bWJlcj48ZWRpdGlvbj4yMDEwLzAyLzA0PC9lZGl0aW9uPjxrZXl3b3Jkcz48
a2V5d29yZD5BSURTLVJlbGF0ZWQgT3Bwb3J0dW5pc3RpYyBJbmZlY3Rpb25zL2RpYWdub3Npcy8q
ZXBpZGVtaW9sb2d5L21vcnRhbGl0eTwva2V5d29yZD48a2V5d29yZD5BZG9sZXNjZW50PC9rZXl3
b3JkPjxrZXl3b3JkPkFnZSBvZiBPbnNldDwva2V5d29yZD48a2V5d29yZD5DRDQgTHltcGhvY3l0
ZSBDb3VudDwva2V5d29yZD48a2V5d29yZD5DaGlsZDwva2V5d29yZD48a2V5d29yZD4qRGlzZWFz
ZSBPdXRicmVha3M8L2tleXdvcmQ+PGtleXdvcmQ+RmVtYWxlPC9rZXl3b3JkPjxrZXl3b3JkPkhJ
Vjwva2V5d29yZD48a2V5d29yZD5JbmZlY3Rpb25zL2NvbXBsaWNhdGlvbnMvZGlhZ25vc2lzLypl
cGlkZW1pb2xvZ3kvbW9ydGFsaXR5L3RyYW5zbWlzc2lvbjwva2V5d29yZD48a2V5d29yZD5IZWFs
dGggU3VydmV5czwva2V5d29yZD48a2V5d29yZD5Ib3NwaXRhbCBNb3J0YWxpdHk8L2tleXdvcmQ+
PGtleXdvcmQ+SG9zcGl0YWxpemF0aW9uLypzdGF0aXN0aWNzICZhbXA7IG51bWVyaWNhbCBkYXRh
PC9rZXl3b3JkPjxrZXl3b3JkPkh1bWFuczwva2V5d29yZD48a2V5d29yZD5JbmZlY3Rpb3VzIERp
c2Vhc2UgVHJhbnNtaXNzaW9uLCBWZXJ0aWNhbDwva2V5d29yZD48a2V5d29yZD5Mb2dpc3RpYyBN
b2RlbHM8L2tleXdvcmQ+PGtleXdvcmQ+TWFsZTwva2V5d29yZD48a2V5d29yZD5Qcm9zcGVjdGl2
ZSBTdHVkaWVzPC9rZXl3b3JkPjxrZXl3b3JkPlF1ZXN0aW9ubmFpcmVzPC9rZXl3b3JkPjxrZXl3
b3JkPlJpc2sgQXNzZXNzbWVudDwva2V5d29yZD48a2V5d29yZD5SaXNrIEZhY3RvcnM8L2tleXdv
cmQ+PGtleXdvcmQ+U2Vyb2xvZ3k8L2tleXdvcmQ+PGtleXdvcmQ+U3Vydml2b3JzLypzdGF0aXN0
aWNzICZhbXA7IG51bWVyaWNhbCBkYXRhPC9rZXl3b3JkPjxrZXl3b3JkPlppbWJhYndlL2VwaWRl
bWlvbG9neTwva2V5d29yZD48L2tleXdvcmRzPjxkYXRlcz48eWVhcj4yMDEwPC95ZWFyPjxwdWIt
ZGF0ZXM+PGRhdGU+RmViPC9kYXRlPjwvcHViLWRhdGVzPjwvZGF0ZXM+PGlzYm4+MTU0OS0xNjc2
IChFbGVjdHJvbmljKSYjeEQ7MTU0OS0xMjc3IChMaW5raW5nKTwvaXNibj48YWNjZXNzaW9uLW51
bT4yMDEyNjM4MzwvYWNjZXNzaW9uLW51bT48dXJscz48cmVsYXRlZC11cmxzPjx1cmw+aHR0cDov
L3d3dy5uY2JpLm5sbS5uaWguZ292L3B1Ym1lZC8yMDEyNjM4MzwvdXJsPjwvcmVsYXRlZC11cmxz
PjwvdXJscz48Y3VzdG9tMj4yODE0ODI2PC9jdXN0b20yPjxlbGVjdHJvbmljLXJlc291cmNlLW51
bT4xMC4xMzcxL2pvdXJuYWwucG1lZC4xMDAwMTc4PC9lbGVjdHJvbmljLXJlc291cmNlLW51bT48
bGFuZ3VhZ2U+ZW5nPC9sYW5ndWFnZT48L3JlY29yZD48L0NpdGU+PC9FbmROb3RlPn==
</w:fldData>
          </w:fldChar>
        </w:r>
        <w:r w:rsidR="00B10541">
          <w:instrText xml:space="preserve"> ADDIN EN.CITE </w:instrText>
        </w:r>
        <w:r w:rsidR="00B10541">
          <w:fldChar w:fldCharType="begin">
            <w:fldData xml:space="preserve">PEVuZE5vdGU+PENpdGU+PEF1dGhvcj5GZXJyYW5kPC9BdXRob3I+PFllYXI+MjAxMDwvWWVhcj48
UmVjTnVtPjQ8L1JlY051bT48RGlzcGxheVRleHQ+PHN0eWxlIGZhY2U9InN1cGVyc2NyaXB0Ij4z
PC9zdHlsZT48L0Rpc3BsYXlUZXh0PjxyZWNvcmQ+PHJlYy1udW1iZXI+NDwvcmVjLW51bWJlcj48
Zm9yZWlnbi1rZXlzPjxrZXkgYXBwPSJFTiIgZGItaWQ9InB4dnIyYWZwY3NzYXAxZXp2MjB2czBk
bTA1cHpkd3Rkc3RwOSI+NDwva2V5PjwvZm9yZWlnbi1rZXlzPjxyZWYtdHlwZSBuYW1lPSJKb3Vy
bmFsIEFydGljbGUiPjE3PC9yZWYtdHlwZT48Y29udHJpYnV0b3JzPjxhdXRob3JzPjxhdXRob3I+
RmVycmFuZCwgUi4gQS48L2F1dGhvcj48YXV0aG9yPkJhbmRhc29uLCBULjwvYXV0aG9yPjxhdXRo
b3I+TXVzdmFpcmUsIFAuPC9hdXRob3I+PGF1dGhvcj5MYXJrZSwgTi48L2F1dGhvcj48YXV0aG9y
Pk5hdGhvbywgSy48L2F1dGhvcj48YXV0aG9yPk11anVydSwgSC48L2F1dGhvcj48YXV0aG9yPk5k
aGxvdnUsIEMuIEUuPC9hdXRob3I+PGF1dGhvcj5NdW55YXRpLCBTLjwvYXV0aG9yPjxhdXRob3I+
Q293YW4sIEYuIE0uPC9hdXRob3I+PGF1dGhvcj5HaWJiLCBELiBNLjwvYXV0aG9yPjxhdXRob3I+
Q29yYmV0dCwgRS4gTC48L2F1dGhvcj48L2F1dGhvcnM+PC9jb250cmlidXRvcnM+PGF1dGgtYWRk
cmVzcz5Mb25kb24gU2Nob29sIG9mIEh5Z2llbmUgJmFtcDsgVHJvcGljYWwgTWVkaWNpbmUsIExv
bmRvbiwgVW5pdGVkIEtpbmdkb20uIHJhYmZlcnJAZ21haWwuY29tPC9hdXRoLWFkZHJlc3M+PHRp
dGxlcz48dGl0bGU+Q2F1c2VzIG9mIGFjdXRlIGhvc3BpdGFsaXphdGlvbiBpbiBhZG9sZXNjZW5j
ZTogYnVyZGVuIGFuZCBzcGVjdHJ1bSBvZiBISVYtcmVsYXRlZCBtb3JiaWRpdHkgaW4gYSBjb3Vu
dHJ5IHdpdGggYW4gZWFybHktb25zZXQgYW5kIHNldmVyZSBISVYgZXBpZGVtaWM6IGEgcHJvc3Bl
Y3RpdmUgc3VydmV5PC90aXRsZT48c2Vjb25kYXJ5LXRpdGxlPlBMb1MgTWVkPC9zZWNvbmRhcnkt
dGl0bGU+PC90aXRsZXM+PHBhZ2VzPmUxMDAwMTc4PC9wYWdlcz48dm9sdW1lPjc8L3ZvbHVtZT48
bnVtYmVyPjI8L251bWJlcj48ZWRpdGlvbj4yMDEwLzAyLzA0PC9lZGl0aW9uPjxrZXl3b3Jkcz48
a2V5d29yZD5BSURTLVJlbGF0ZWQgT3Bwb3J0dW5pc3RpYyBJbmZlY3Rpb25zL2RpYWdub3Npcy8q
ZXBpZGVtaW9sb2d5L21vcnRhbGl0eTwva2V5d29yZD48a2V5d29yZD5BZG9sZXNjZW50PC9rZXl3
b3JkPjxrZXl3b3JkPkFnZSBvZiBPbnNldDwva2V5d29yZD48a2V5d29yZD5DRDQgTHltcGhvY3l0
ZSBDb3VudDwva2V5d29yZD48a2V5d29yZD5DaGlsZDwva2V5d29yZD48a2V5d29yZD4qRGlzZWFz
ZSBPdXRicmVha3M8L2tleXdvcmQ+PGtleXdvcmQ+RmVtYWxlPC9rZXl3b3JkPjxrZXl3b3JkPkhJ
Vjwva2V5d29yZD48a2V5d29yZD5JbmZlY3Rpb25zL2NvbXBsaWNhdGlvbnMvZGlhZ25vc2lzLypl
cGlkZW1pb2xvZ3kvbW9ydGFsaXR5L3RyYW5zbWlzc2lvbjwva2V5d29yZD48a2V5d29yZD5IZWFs
dGggU3VydmV5czwva2V5d29yZD48a2V5d29yZD5Ib3NwaXRhbCBNb3J0YWxpdHk8L2tleXdvcmQ+
PGtleXdvcmQ+SG9zcGl0YWxpemF0aW9uLypzdGF0aXN0aWNzICZhbXA7IG51bWVyaWNhbCBkYXRh
PC9rZXl3b3JkPjxrZXl3b3JkPkh1bWFuczwva2V5d29yZD48a2V5d29yZD5JbmZlY3Rpb3VzIERp
c2Vhc2UgVHJhbnNtaXNzaW9uLCBWZXJ0aWNhbDwva2V5d29yZD48a2V5d29yZD5Mb2dpc3RpYyBN
b2RlbHM8L2tleXdvcmQ+PGtleXdvcmQ+TWFsZTwva2V5d29yZD48a2V5d29yZD5Qcm9zcGVjdGl2
ZSBTdHVkaWVzPC9rZXl3b3JkPjxrZXl3b3JkPlF1ZXN0aW9ubmFpcmVzPC9rZXl3b3JkPjxrZXl3
b3JkPlJpc2sgQXNzZXNzbWVudDwva2V5d29yZD48a2V5d29yZD5SaXNrIEZhY3RvcnM8L2tleXdv
cmQ+PGtleXdvcmQ+U2Vyb2xvZ3k8L2tleXdvcmQ+PGtleXdvcmQ+U3Vydml2b3JzLypzdGF0aXN0
aWNzICZhbXA7IG51bWVyaWNhbCBkYXRhPC9rZXl3b3JkPjxrZXl3b3JkPlppbWJhYndlL2VwaWRl
bWlvbG9neTwva2V5d29yZD48L2tleXdvcmRzPjxkYXRlcz48eWVhcj4yMDEwPC95ZWFyPjxwdWIt
ZGF0ZXM+PGRhdGU+RmViPC9kYXRlPjwvcHViLWRhdGVzPjwvZGF0ZXM+PGlzYm4+MTU0OS0xNjc2
IChFbGVjdHJvbmljKSYjeEQ7MTU0OS0xMjc3IChMaW5raW5nKTwvaXNibj48YWNjZXNzaW9uLW51
bT4yMDEyNjM4MzwvYWNjZXNzaW9uLW51bT48dXJscz48cmVsYXRlZC11cmxzPjx1cmw+aHR0cDov
L3d3dy5uY2JpLm5sbS5uaWguZ292L3B1Ym1lZC8yMDEyNjM4MzwvdXJsPjwvcmVsYXRlZC11cmxz
PjwvdXJscz48Y3VzdG9tMj4yODE0ODI2PC9jdXN0b20yPjxlbGVjdHJvbmljLXJlc291cmNlLW51
bT4xMC4xMzcxL2pvdXJuYWwucG1lZC4xMDAwMTc4PC9lbGVjdHJvbmljLXJlc291cmNlLW51bT48
bGFuZ3VhZ2U+ZW5nPC9sYW5ndWFnZT48L3JlY29yZD48L0NpdGU+PC9FbmROb3RlPn==
</w:fldData>
          </w:fldChar>
        </w:r>
        <w:r w:rsidR="00B10541">
          <w:instrText xml:space="preserve"> ADDIN EN.CITE.DATA </w:instrText>
        </w:r>
        <w:r w:rsidR="00B10541">
          <w:fldChar w:fldCharType="end"/>
        </w:r>
        <w:r w:rsidR="00B10541">
          <w:fldChar w:fldCharType="separate"/>
        </w:r>
        <w:r w:rsidR="00B10541" w:rsidRPr="00B10541">
          <w:rPr>
            <w:noProof/>
            <w:vertAlign w:val="superscript"/>
          </w:rPr>
          <w:t>3</w:t>
        </w:r>
        <w:r w:rsidR="00B10541">
          <w:fldChar w:fldCharType="end"/>
        </w:r>
      </w:hyperlink>
      <w:r w:rsidR="002D76B7">
        <w:t>.</w:t>
      </w:r>
    </w:p>
    <w:p w14:paraId="148A4395" w14:textId="396AF5E1" w:rsidR="006A6F09" w:rsidRDefault="00054292" w:rsidP="001F3540">
      <w:r w:rsidRPr="00054292">
        <w:t xml:space="preserve">With longer survival, lung </w:t>
      </w:r>
      <w:r w:rsidR="00B6535B">
        <w:t xml:space="preserve">effects of HIV </w:t>
      </w:r>
      <w:r w:rsidRPr="00054292">
        <w:t xml:space="preserve">become more prominent. </w:t>
      </w:r>
      <w:r w:rsidR="004846D3">
        <w:t>HIV-infected children</w:t>
      </w:r>
      <w:r w:rsidRPr="00054292">
        <w:t xml:space="preserve"> in sub-Saharan </w:t>
      </w:r>
      <w:proofErr w:type="gramStart"/>
      <w:r w:rsidRPr="00054292">
        <w:t>Africa  are</w:t>
      </w:r>
      <w:proofErr w:type="gramEnd"/>
      <w:r w:rsidRPr="00054292">
        <w:t xml:space="preserve"> subject to frequent pulmonary infections</w:t>
      </w:r>
      <w:hyperlink w:anchor="_ENREF_4" w:tooltip="Graham, 2005 #48" w:history="1">
        <w:r w:rsidR="00B10541" w:rsidRPr="00054292">
          <w:fldChar w:fldCharType="begin">
            <w:fldData xml:space="preserve">PEVuZE5vdGU+PENpdGU+PEF1dGhvcj5HcmFoYW08L0F1dGhvcj48WWVhcj4yMDA1PC9ZZWFyPjxS
ZWNOdW0+NDg8L1JlY051bT48RGlzcGxheVRleHQ+PHN0eWxlIGZhY2U9InN1cGVyc2NyaXB0Ij40
PC9zdHlsZT48L0Rpc3BsYXlUZXh0PjxyZWNvcmQ+PHJlYy1udW1iZXI+NDg8L3JlYy1udW1iZXI+
PGZvcmVpZ24ta2V5cz48a2V5IGFwcD0iRU4iIGRiLWlkPSIwNXdyNWR6enF6NXZ0bGV0NXN1NWVh
eGVmc2ZmeDJmc3RmdHYiPjQ4PC9rZXk+PC9mb3JlaWduLWtleXM+PHJlZi10eXBlIG5hbWU9Ikpv
dXJuYWwgQXJ0aWNsZSI+MTc8L3JlZi10eXBlPjxjb250cmlidXRvcnM+PGF1dGhvcnM+PGF1dGhv
cj5HcmFoYW0sIFMuIE0uPC9hdXRob3I+PC9hdXRob3JzPjwvY29udHJpYnV0b3JzPjxhdXRoLWFk
ZHJlc3M+Q29sbGVnZSBvZiBNZWRpY2luZSwgTWFsYXdpLUxpdmVycG9vbC1XZWxsY29tZSBUcnVz
dCBDbGluaWNhbCBSZXNlYXJjaCBQcm9ncmFtbWUsIERlcGFydG1lbnQgb2YgUGFlZGlhdHJpY3Ms
IEJsYW50eXJlLCBNYWxhd2kuIHNncmFoYW1AbWx3Lm1lZGNvbC5tdzwvYXV0aC1hZGRyZXNzPjx0
aXRsZXM+PHRpdGxlPk5vbi10dWJlcmN1bG9zaXMgb3Bwb3J0dW5pc3RpYyBpbmZlY3Rpb25zIGFu
ZCBvdGhlciBsdW5nIGRpc2Vhc2VzIGluIEhJVi1pbmZlY3RlZCBpbmZhbnRzIGFuZCBjaGlsZHJl
bjwvdGl0bGU+PHNlY29uZGFyeS10aXRsZT5JbnQgSiBUdWJlcmMgTHVuZyBEaXM8L3NlY29uZGFy
eS10aXRsZT48YWx0LXRpdGxlPlRoZSBpbnRlcm5hdGlvbmFsIGpvdXJuYWwgb2YgdHViZXJjdWxv
c2lzIGFuZCBsdW5nIGRpc2Vhc2UgOiB0aGUgb2ZmaWNpYWwgam91cm5hbCBvZiB0aGUgSW50ZXJu
YXRpb25hbCBVbmlvbiBhZ2FpbnN0IFR1YmVyY3Vsb3NpcyBhbmQgTHVuZyBEaXNlYXNlPC9hbHQt
dGl0bGU+PC90aXRsZXM+PH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3BlcmlvZGljYWw+PGFsdC1wZXJpb2RpY2FsPjxmdWxsLXRpdGxlPkludCBKIFR1
YmVyYyBMdW5nIERpczwvZnVsbC10aXRsZT48YWJici0xPlRoZSBpbnRlcm5hdGlvbmFsIGpvdXJu
YWwgb2YgdHViZXJjdWxvc2lzIGFuZCBsdW5nIGRpc2Vhc2UgOiB0aGUgb2ZmaWNpYWwgam91cm5h
bCBvZiB0aGUgSW50ZXJuYXRpb25hbCBVbmlvbiBhZ2FpbnN0IFR1YmVyY3Vsb3NpcyBhbmQgTHVu
ZyBEaXNlYXNlPC9hYmJyLTE+PC9hbHQtcGVyaW9kaWNhbD48cGFnZXM+NTkyLTYwMjwvcGFnZXM+
PHZvbHVtZT45PC92b2x1bWU+PG51bWJlcj42PC9udW1iZXI+PGVkaXRpb24+MjAwNS8wNi8yNDwv
ZWRpdGlvbj48a2V5d29yZHM+PGtleXdvcmQ+KkFJRFMtUmVsYXRlZCBPcHBvcnR1bmlzdGljIElu
ZmVjdGlvbnMvZGlhZ25vc2lzL2VwaWRlbWlvbG9neS90aGVyYXB5PC9rZXl3b3JkPjxrZXl3b3Jk
PkNoaWxkPC9rZXl3b3JkPjxrZXl3b3JkPkNoaWxkLCBQcmVzY2hvb2w8L2tleXdvcmQ+PGtleXdv
cmQ+SHVtYW5zPC9rZXl3b3JkPjxrZXl3b3JkPkluZmFudDwva2V5d29yZD48a2V5d29yZD5MdW5n
IERpc2Vhc2VzL2RpYWdub3Npcy9lcGlkZW1pb2xvZ3kvdGhlcmFweS8qdmlyb2xvZ3k8L2tleXdv
cmQ+PGtleXdvcmQ+THVuZyBEaXNlYXNlcywgSW50ZXJzdGl0aWFsL2RpYWdub3Npcy9kcnVnIHRo
ZXJhcHkvZXBpZGVtaW9sb2d5L3Zpcm9sb2d5PC9rZXl3b3JkPjxrZXl3b3JkPkx5bXBob3Byb2xp
ZmVyYXRpdmUgRGlzb3JkZXJzL2RpYWdub3Npcy9kcnVnIHRoZXJhcHkvZXBpZGVtaW9sb2d5L3Zp
cm9sb2d5PC9rZXl3b3JkPjxrZXl3b3JkPlBuZXVtb2N5c3RpcyBqaXJvdmVjaWk8L2tleXdvcmQ+
PGtleXdvcmQ+UG5ldW1vbmlhLCBQbmV1bW9jeXN0aXMvZGlhZ25vc2lzL2VwaWRlbWlvbG9neS90
aGVyYXB5L3Zpcm9sb2d5PC9rZXl3b3JkPjxrZXl3b3JkPlBuZXVtb25pYSwgVmlyYWwvZGlhZ25v
c2lzL2VwaWRlbWlvbG9neS92aXJvbG9neTwva2V5d29yZD48L2tleXdvcmRzPjxkYXRlcz48eWVh
cj4yMDA1PC95ZWFyPjxwdWItZGF0ZXM+PGRhdGU+SnVuPC9kYXRlPjwvcHViLWRhdGVzPjwvZGF0
ZXM+PGlzYm4+MTAyNy0zNzE5IChQcmludCkmI3hEOzEwMjctMzcxOSAoTGlua2luZyk8L2lzYm4+
PGFjY2Vzc2lvbi1udW0+MTU5NzEzODU8L2FjY2Vzc2lvbi1udW0+PHdvcmstdHlwZT5SZXZpZXc8
L3dvcmstdHlwZT48dXJscz48cmVsYXRlZC11cmxzPjx1cmw+aHR0cDovL3d3dy5uY2JpLm5sbS5u
aWguZ292L3B1Ym1lZC8xNTk3MTM4NTwvdXJsPjwvcmVsYXRlZC11cmxzPjwvdXJscz48bGFuZ3Vh
Z2U+ZW5nPC9sYW5ndWFnZT48L3JlY29yZD48L0NpdGU+PC9FbmROb3RlPn==
</w:fldData>
          </w:fldChar>
        </w:r>
        <w:r w:rsidR="00B10541">
          <w:instrText xml:space="preserve"> ADDIN EN.CITE </w:instrText>
        </w:r>
        <w:r w:rsidR="00B10541">
          <w:fldChar w:fldCharType="begin">
            <w:fldData xml:space="preserve">PEVuZE5vdGU+PENpdGU+PEF1dGhvcj5HcmFoYW08L0F1dGhvcj48WWVhcj4yMDA1PC9ZZWFyPjxS
ZWNOdW0+NDg8L1JlY051bT48RGlzcGxheVRleHQ+PHN0eWxlIGZhY2U9InN1cGVyc2NyaXB0Ij40
PC9zdHlsZT48L0Rpc3BsYXlUZXh0PjxyZWNvcmQ+PHJlYy1udW1iZXI+NDg8L3JlYy1udW1iZXI+
PGZvcmVpZ24ta2V5cz48a2V5IGFwcD0iRU4iIGRiLWlkPSIwNXdyNWR6enF6NXZ0bGV0NXN1NWVh
eGVmc2ZmeDJmc3RmdHYiPjQ4PC9rZXk+PC9mb3JlaWduLWtleXM+PHJlZi10eXBlIG5hbWU9Ikpv
dXJuYWwgQXJ0aWNsZSI+MTc8L3JlZi10eXBlPjxjb250cmlidXRvcnM+PGF1dGhvcnM+PGF1dGhv
cj5HcmFoYW0sIFMuIE0uPC9hdXRob3I+PC9hdXRob3JzPjwvY29udHJpYnV0b3JzPjxhdXRoLWFk
ZHJlc3M+Q29sbGVnZSBvZiBNZWRpY2luZSwgTWFsYXdpLUxpdmVycG9vbC1XZWxsY29tZSBUcnVz
dCBDbGluaWNhbCBSZXNlYXJjaCBQcm9ncmFtbWUsIERlcGFydG1lbnQgb2YgUGFlZGlhdHJpY3Ms
IEJsYW50eXJlLCBNYWxhd2kuIHNncmFoYW1AbWx3Lm1lZGNvbC5tdzwvYXV0aC1hZGRyZXNzPjx0
aXRsZXM+PHRpdGxlPk5vbi10dWJlcmN1bG9zaXMgb3Bwb3J0dW5pc3RpYyBpbmZlY3Rpb25zIGFu
ZCBvdGhlciBsdW5nIGRpc2Vhc2VzIGluIEhJVi1pbmZlY3RlZCBpbmZhbnRzIGFuZCBjaGlsZHJl
bjwvdGl0bGU+PHNlY29uZGFyeS10aXRsZT5JbnQgSiBUdWJlcmMgTHVuZyBEaXM8L3NlY29uZGFy
eS10aXRsZT48YWx0LXRpdGxlPlRoZSBpbnRlcm5hdGlvbmFsIGpvdXJuYWwgb2YgdHViZXJjdWxv
c2lzIGFuZCBsdW5nIGRpc2Vhc2UgOiB0aGUgb2ZmaWNpYWwgam91cm5hbCBvZiB0aGUgSW50ZXJu
YXRpb25hbCBVbmlvbiBhZ2FpbnN0IFR1YmVyY3Vsb3NpcyBhbmQgTHVuZyBEaXNlYXNlPC9hbHQt
dGl0bGU+PC90aXRsZXM+PHBlcmlvZGljYWw+PGZ1bGwtdGl0bGU+SW50IEogVHViZXJjIEx1bmcg
RGlzPC9mdWxsLXRpdGxlPjxhYmJyLTE+VGhlIGludGVybmF0aW9uYWwgam91cm5hbCBvZiB0dWJl
cmN1bG9zaXMgYW5kIGx1bmcgZGlzZWFzZSA6IHRoZSBvZmZpY2lhbCBqb3VybmFsIG9mIHRoZSBJ
bnRlcm5hdGlvbmFsIFVuaW9uIGFnYWluc3QgVHViZXJjdWxvc2lzIGFuZCBMdW5nIERpc2Vhc2U8
L2FiYnItMT48L3BlcmlvZGljYWw+PGFsdC1wZXJpb2RpY2FsPjxmdWxsLXRpdGxlPkludCBKIFR1
YmVyYyBMdW5nIERpczwvZnVsbC10aXRsZT48YWJici0xPlRoZSBpbnRlcm5hdGlvbmFsIGpvdXJu
YWwgb2YgdHViZXJjdWxvc2lzIGFuZCBsdW5nIGRpc2Vhc2UgOiB0aGUgb2ZmaWNpYWwgam91cm5h
bCBvZiB0aGUgSW50ZXJuYXRpb25hbCBVbmlvbiBhZ2FpbnN0IFR1YmVyY3Vsb3NpcyBhbmQgTHVu
ZyBEaXNlYXNlPC9hYmJyLTE+PC9hbHQtcGVyaW9kaWNhbD48cGFnZXM+NTkyLTYwMjwvcGFnZXM+
PHZvbHVtZT45PC92b2x1bWU+PG51bWJlcj42PC9udW1iZXI+PGVkaXRpb24+MjAwNS8wNi8yNDwv
ZWRpdGlvbj48a2V5d29yZHM+PGtleXdvcmQ+KkFJRFMtUmVsYXRlZCBPcHBvcnR1bmlzdGljIElu
ZmVjdGlvbnMvZGlhZ25vc2lzL2VwaWRlbWlvbG9neS90aGVyYXB5PC9rZXl3b3JkPjxrZXl3b3Jk
PkNoaWxkPC9rZXl3b3JkPjxrZXl3b3JkPkNoaWxkLCBQcmVzY2hvb2w8L2tleXdvcmQ+PGtleXdv
cmQ+SHVtYW5zPC9rZXl3b3JkPjxrZXl3b3JkPkluZmFudDwva2V5d29yZD48a2V5d29yZD5MdW5n
IERpc2Vhc2VzL2RpYWdub3Npcy9lcGlkZW1pb2xvZ3kvdGhlcmFweS8qdmlyb2xvZ3k8L2tleXdv
cmQ+PGtleXdvcmQ+THVuZyBEaXNlYXNlcywgSW50ZXJzdGl0aWFsL2RpYWdub3Npcy9kcnVnIHRo
ZXJhcHkvZXBpZGVtaW9sb2d5L3Zpcm9sb2d5PC9rZXl3b3JkPjxrZXl3b3JkPkx5bXBob3Byb2xp
ZmVyYXRpdmUgRGlzb3JkZXJzL2RpYWdub3Npcy9kcnVnIHRoZXJhcHkvZXBpZGVtaW9sb2d5L3Zp
cm9sb2d5PC9rZXl3b3JkPjxrZXl3b3JkPlBuZXVtb2N5c3RpcyBqaXJvdmVjaWk8L2tleXdvcmQ+
PGtleXdvcmQ+UG5ldW1vbmlhLCBQbmV1bW9jeXN0aXMvZGlhZ25vc2lzL2VwaWRlbWlvbG9neS90
aGVyYXB5L3Zpcm9sb2d5PC9rZXl3b3JkPjxrZXl3b3JkPlBuZXVtb25pYSwgVmlyYWwvZGlhZ25v
c2lzL2VwaWRlbWlvbG9neS92aXJvbG9neTwva2V5d29yZD48L2tleXdvcmRzPjxkYXRlcz48eWVh
cj4yMDA1PC95ZWFyPjxwdWItZGF0ZXM+PGRhdGU+SnVuPC9kYXRlPjwvcHViLWRhdGVzPjwvZGF0
ZXM+PGlzYm4+MTAyNy0zNzE5IChQcmludCkmI3hEOzEwMjctMzcxOSAoTGlua2luZyk8L2lzYm4+
PGFjY2Vzc2lvbi1udW0+MTU5NzEzODU8L2FjY2Vzc2lvbi1udW0+PHdvcmstdHlwZT5SZXZpZXc8
L3dvcmstdHlwZT48dXJscz48cmVsYXRlZC11cmxzPjx1cmw+aHR0cDovL3d3dy5uY2JpLm5sbS5u
aWguZ292L3B1Ym1lZC8xNTk3MTM4NTwvdXJsPjwvcmVsYXRlZC11cmxzPjwvdXJscz48bGFuZ3Vh
Z2U+ZW5nPC9sYW5ndWFnZT48L3JlY29yZD48L0NpdGU+PC9FbmROb3RlPn==
</w:fldData>
          </w:fldChar>
        </w:r>
        <w:r w:rsidR="00B10541">
          <w:instrText xml:space="preserve"> ADDIN EN.CITE.DATA </w:instrText>
        </w:r>
        <w:r w:rsidR="00B10541">
          <w:fldChar w:fldCharType="end"/>
        </w:r>
        <w:r w:rsidR="00B10541" w:rsidRPr="00054292">
          <w:fldChar w:fldCharType="separate"/>
        </w:r>
        <w:r w:rsidR="00B10541" w:rsidRPr="00B10541">
          <w:rPr>
            <w:noProof/>
            <w:vertAlign w:val="superscript"/>
          </w:rPr>
          <w:t>4</w:t>
        </w:r>
        <w:r w:rsidR="00B10541" w:rsidRPr="00054292">
          <w:fldChar w:fldCharType="end"/>
        </w:r>
      </w:hyperlink>
      <w:r w:rsidRPr="00054292">
        <w:t xml:space="preserve">, and commonly develop chronic cough in older childhood. </w:t>
      </w:r>
      <w:r w:rsidR="006A6F09">
        <w:t>I</w:t>
      </w:r>
      <w:r w:rsidRPr="00054292">
        <w:t xml:space="preserve">n </w:t>
      </w:r>
      <w:r w:rsidR="006A6F09">
        <w:t xml:space="preserve">a </w:t>
      </w:r>
      <w:r w:rsidRPr="00054292">
        <w:t>Zimbabwe</w:t>
      </w:r>
      <w:r w:rsidR="00B6535B">
        <w:t>an study</w:t>
      </w:r>
      <w:r w:rsidR="003C648F">
        <w:t xml:space="preserve"> of</w:t>
      </w:r>
      <w:r w:rsidRPr="00054292">
        <w:t xml:space="preserve"> 116 HIV infected adolescents receiving HIV care</w:t>
      </w:r>
      <w:r w:rsidR="006A6F09">
        <w:t>,</w:t>
      </w:r>
      <w:r w:rsidR="001F3540" w:rsidRPr="00054292">
        <w:t xml:space="preserve"> </w:t>
      </w:r>
      <w:r w:rsidR="00BF319F" w:rsidRPr="00054292">
        <w:t xml:space="preserve">dyspnoea </w:t>
      </w:r>
      <w:r w:rsidR="006A6F09">
        <w:t>was often</w:t>
      </w:r>
      <w:r w:rsidR="00BF319F" w:rsidRPr="00054292">
        <w:t xml:space="preserve"> disabling, and </w:t>
      </w:r>
      <w:r w:rsidR="00512DB4">
        <w:t xml:space="preserve">resting </w:t>
      </w:r>
      <w:r w:rsidR="00BF319F" w:rsidRPr="00054292">
        <w:t>hypoxia</w:t>
      </w:r>
      <w:r w:rsidR="00512DB4">
        <w:t xml:space="preserve"> or desaturation at submaximal exercise</w:t>
      </w:r>
      <w:r w:rsidR="00BF319F" w:rsidRPr="00054292">
        <w:t xml:space="preserve"> </w:t>
      </w:r>
      <w:r w:rsidRPr="00054292">
        <w:t>wa</w:t>
      </w:r>
      <w:r w:rsidR="00EA3E9E">
        <w:t>s</w:t>
      </w:r>
      <w:r w:rsidR="007E7513" w:rsidRPr="00054292">
        <w:t xml:space="preserve"> </w:t>
      </w:r>
      <w:r w:rsidR="00EA3E9E">
        <w:t>present in 40%</w:t>
      </w:r>
      <w:hyperlink w:anchor="_ENREF_5" w:tooltip="Lepage, 1991 #49" w:history="1">
        <w:r w:rsidR="00B10541" w:rsidRPr="00054292">
          <w:fldChar w:fldCharType="begin">
            <w:fldData xml:space="preserve">PEVuZE5vdGU+PENpdGU+PEF1dGhvcj5MZXBhZ2U8L0F1dGhvcj48WWVhcj4xOTkxPC9ZZWFyPjxS
ZWNOdW0+NDk8L1JlY051bT48RGlzcGxheVRleHQ+PHN0eWxlIGZhY2U9InN1cGVyc2NyaXB0Ij41
PC9zdHlsZT48L0Rpc3BsYXlUZXh0PjxyZWNvcmQ+PHJlYy1udW1iZXI+NDk8L3JlYy1udW1iZXI+
PGZvcmVpZ24ta2V5cz48a2V5IGFwcD0iRU4iIGRiLWlkPSIwNXdyNWR6enF6NXZ0bGV0NXN1NWVh
eGVmc2ZmeDJmc3RmdHYiPjQ5PC9rZXk+PC9mb3JlaWduLWtleXM+PHJlZi10eXBlIG5hbWU9Ikpv
dXJuYWwgQXJ0aWNsZSI+MTc8L3JlZi10eXBlPjxjb250cmlidXRvcnM+PGF1dGhvcnM+PGF1dGhv
cj5MZXBhZ2UsIFAuPC9hdXRob3I+PGF1dGhvcj5WYW4gZGUgUGVycmUsIFAuPC9hdXRob3I+PGF1
dGhvcj5WYW4gVmxpZXQsIEcuPC9hdXRob3I+PGF1dGhvcj5Oc2VuZ3VtdXJlbXlpLCBGLjwvYXV0
aG9yPjxhdXRob3I+VmFuIEdvZXRoZW0sIEMuPC9hdXRob3I+PGF1dGhvcj5LZXN0ZWx5biwgUC48
L2F1dGhvcj48YXV0aG9yPk1zZWxsYXRpLCBQLjwvYXV0aG9yPjxhdXRob3I+SGl0aW1hbmEsIEQu
IEcuPC9hdXRob3I+PC9hdXRob3JzPjwvY29udHJpYnV0b3JzPjxhdXRoLWFkZHJlc3M+RGVwYXJ0
bWVudCBvZiBQZWRpYXRyaWNzLCBDZW50cmUgSG9zcGl0YWxpZXIgZGUgS2lnYWxpLCBSd2FuZGEu
PC9hdXRoLWFkZHJlc3M+PHRpdGxlcz48dGl0bGU+Q2xpbmljYWwgYW5kIGVuZG9jcmlub2xvZ2lj
IG1hbmlmZXN0YXRpb25zIGluIHBlcmluYXRhbGx5IGh1bWFuIGltbXVub2RlZmljaWVuY3kgdmly
dXMgdHlwZSAxLS1JbmZlY3RlZCBjaGlsZHJlbiBhZ2VkIDUgeWVhcnMgb3Igb2xkZXI8L3RpdGxl
PjxzZWNvbmRhcnktdGl0bGU+QW0gSiBEaXMgQ2hpbGQ8L3NlY29uZGFyeS10aXRsZT48L3RpdGxl
cz48cGVyaW9kaWNhbD48ZnVsbC10aXRsZT5BbSBKIERpcyBDaGlsZDwvZnVsbC10aXRsZT48L3Bl
cmlvZGljYWw+PHBhZ2VzPjEyNDgtNTE8L3BhZ2VzPjx2b2x1bWU+MTQ1PC92b2x1bWU+PG51bWJl
cj4xMTwvbnVtYmVyPjxlZGl0aW9uPjE5OTEvMTEvMDE8L2VkaXRpb24+PGtleXdvcmRzPjxrZXl3
b3JkPkJvZHkgSGVpZ2h0PC9rZXl3b3JkPjxrZXl3b3JkPkNoaWxkPC9rZXl3b3JkPjxrZXl3b3Jk
PkNoaWxkLCBQcmVzY2hvb2w8L2tleXdvcmQ+PGtleXdvcmQ+Q291Z2gvKmVwaWRlbWlvbG9neS9l
dGlvbG9neTwva2V5d29yZD48a2V5d29yZD5GZW1hbGU8L2tleXdvcmQ+PGtleXdvcmQ+R3Jvd3Ro
IERpc29yZGVycy9kaWFnbm9zaXMvKmVwaWRlbWlvbG9neS9ldGlvbG9neTwva2V5d29yZD48a2V5
d29yZD5Hcm93dGggSG9ybW9uZS9ibG9vZDwva2V5d29yZD48a2V5d29yZD5ISVYgU2Vyb3Bvc2l0
aXZpdHkvYmxvb2QvKmNvbXBsaWNhdGlvbnMvdHJhbnNtaXNzaW9uPC9rZXl3b3JkPjxrZXl3b3Jk
PipIaXYtMTwva2V5d29yZD48a2V5d29yZD5IdW1hbnM8L2tleXdvcmQ+PGtleXdvcmQ+SW1tdW5v
Z2xvYnVsaW4gQS9ibG9vZDwva2V5d29yZD48a2V5d29yZD5JbW11bm9nbG9idWxpbiBHL2Jsb29k
PC9rZXl3b3JkPjxrZXl3b3JkPkltbXVub2dsb2J1bGluIE0vYmxvb2Q8L2tleXdvcmQ+PGtleXdv
cmQ+SW5zdWxpbi1MaWtlIEdyb3d0aCBGYWN0b3IgSS9hbmFseXNpczwva2V5d29yZD48a2V5d29y
ZD5MeW1waG9jeXRlIFN1YnNldHMvY2hlbWlzdHJ5PC9rZXl3b3JkPjxrZXl3b3JkPk1hbGU8L2tl
eXdvcmQ+PGtleXdvcmQ+UGFyb3RpdGlzLyplcGlkZW1pb2xvZ3kvZXRpb2xvZ3k8L2tleXdvcmQ+
PGtleXdvcmQ+UHJvc3BlY3RpdmUgU3R1ZGllczwva2V5d29yZD48a2V5d29yZD5Sd2FuZGEvZXBp
ZGVtaW9sb2d5PC9rZXl3b3JkPjxrZXl3b3JkPlRoeXJvaWQgSG9ybW9uZXMvYmxvb2Q8L2tleXdv
cmQ+PC9rZXl3b3Jkcz48ZGF0ZXM+PHllYXI+MTk5MTwveWVhcj48cHViLWRhdGVzPjxkYXRlPk5v
djwvZGF0ZT48L3B1Yi1kYXRlcz48L2RhdGVzPjxpc2JuPjAwMDItOTIyWCAoUHJpbnQpJiN4RDsw
MDAyLTkyMlggKExpbmtpbmcpPC9pc2JuPjxhY2Nlc3Npb24tbnVtPjE5NTEyMTU8L2FjY2Vzc2lv
bi1udW0+PHdvcmstdHlwZT5SZXNlYXJjaCBTdXBwb3J0LCBOb24tVS5TLiBHb3YmYXBvczt0PC93
b3JrLXR5cGU+PHVybHM+PHJlbGF0ZWQtdXJscz48dXJsPmh0dHA6Ly93d3cubmNiaS5ubG0ubmlo
Lmdvdi9wdWJtZWQvMTk1MTIxNTwvdXJsPjwvcmVsYXRlZC11cmxzPjwvdXJscz48bGFuZ3VhZ2U+
ZW5nPC9sYW5ndWFnZT48L3JlY29yZD48L0NpdGU+PC9FbmROb3RlPgB=
</w:fldData>
          </w:fldChar>
        </w:r>
        <w:r w:rsidR="00B10541">
          <w:instrText xml:space="preserve"> ADDIN EN.CITE </w:instrText>
        </w:r>
        <w:r w:rsidR="00B10541">
          <w:fldChar w:fldCharType="begin">
            <w:fldData xml:space="preserve">PEVuZE5vdGU+PENpdGU+PEF1dGhvcj5MZXBhZ2U8L0F1dGhvcj48WWVhcj4xOTkxPC9ZZWFyPjxS
ZWNOdW0+NDk8L1JlY051bT48RGlzcGxheVRleHQ+PHN0eWxlIGZhY2U9InN1cGVyc2NyaXB0Ij41
PC9zdHlsZT48L0Rpc3BsYXlUZXh0PjxyZWNvcmQ+PHJlYy1udW1iZXI+NDk8L3JlYy1udW1iZXI+
PGZvcmVpZ24ta2V5cz48a2V5IGFwcD0iRU4iIGRiLWlkPSIwNXdyNWR6enF6NXZ0bGV0NXN1NWVh
eGVmc2ZmeDJmc3RmdHYiPjQ5PC9rZXk+PC9mb3JlaWduLWtleXM+PHJlZi10eXBlIG5hbWU9Ikpv
dXJuYWwgQXJ0aWNsZSI+MTc8L3JlZi10eXBlPjxjb250cmlidXRvcnM+PGF1dGhvcnM+PGF1dGhv
cj5MZXBhZ2UsIFAuPC9hdXRob3I+PGF1dGhvcj5WYW4gZGUgUGVycmUsIFAuPC9hdXRob3I+PGF1
dGhvcj5WYW4gVmxpZXQsIEcuPC9hdXRob3I+PGF1dGhvcj5Oc2VuZ3VtdXJlbXlpLCBGLjwvYXV0
aG9yPjxhdXRob3I+VmFuIEdvZXRoZW0sIEMuPC9hdXRob3I+PGF1dGhvcj5LZXN0ZWx5biwgUC48
L2F1dGhvcj48YXV0aG9yPk1zZWxsYXRpLCBQLjwvYXV0aG9yPjxhdXRob3I+SGl0aW1hbmEsIEQu
IEcuPC9hdXRob3I+PC9hdXRob3JzPjwvY29udHJpYnV0b3JzPjxhdXRoLWFkZHJlc3M+RGVwYXJ0
bWVudCBvZiBQZWRpYXRyaWNzLCBDZW50cmUgSG9zcGl0YWxpZXIgZGUgS2lnYWxpLCBSd2FuZGEu
PC9hdXRoLWFkZHJlc3M+PHRpdGxlcz48dGl0bGU+Q2xpbmljYWwgYW5kIGVuZG9jcmlub2xvZ2lj
IG1hbmlmZXN0YXRpb25zIGluIHBlcmluYXRhbGx5IGh1bWFuIGltbXVub2RlZmljaWVuY3kgdmly
dXMgdHlwZSAxLS1JbmZlY3RlZCBjaGlsZHJlbiBhZ2VkIDUgeWVhcnMgb3Igb2xkZXI8L3RpdGxl
PjxzZWNvbmRhcnktdGl0bGU+QW0gSiBEaXMgQ2hpbGQ8L3NlY29uZGFyeS10aXRsZT48L3RpdGxl
cz48cGVyaW9kaWNhbD48ZnVsbC10aXRsZT5BbSBKIERpcyBDaGlsZDwvZnVsbC10aXRsZT48L3Bl
cmlvZGljYWw+PHBhZ2VzPjEyNDgtNTE8L3BhZ2VzPjx2b2x1bWU+MTQ1PC92b2x1bWU+PG51bWJl
cj4xMTwvbnVtYmVyPjxlZGl0aW9uPjE5OTEvMTEvMDE8L2VkaXRpb24+PGtleXdvcmRzPjxrZXl3
b3JkPkJvZHkgSGVpZ2h0PC9rZXl3b3JkPjxrZXl3b3JkPkNoaWxkPC9rZXl3b3JkPjxrZXl3b3Jk
PkNoaWxkLCBQcmVzY2hvb2w8L2tleXdvcmQ+PGtleXdvcmQ+Q291Z2gvKmVwaWRlbWlvbG9neS9l
dGlvbG9neTwva2V5d29yZD48a2V5d29yZD5GZW1hbGU8L2tleXdvcmQ+PGtleXdvcmQ+R3Jvd3Ro
IERpc29yZGVycy9kaWFnbm9zaXMvKmVwaWRlbWlvbG9neS9ldGlvbG9neTwva2V5d29yZD48a2V5
d29yZD5Hcm93dGggSG9ybW9uZS9ibG9vZDwva2V5d29yZD48a2V5d29yZD5ISVYgU2Vyb3Bvc2l0
aXZpdHkvYmxvb2QvKmNvbXBsaWNhdGlvbnMvdHJhbnNtaXNzaW9uPC9rZXl3b3JkPjxrZXl3b3Jk
PipIaXYtMTwva2V5d29yZD48a2V5d29yZD5IdW1hbnM8L2tleXdvcmQ+PGtleXdvcmQ+SW1tdW5v
Z2xvYnVsaW4gQS9ibG9vZDwva2V5d29yZD48a2V5d29yZD5JbW11bm9nbG9idWxpbiBHL2Jsb29k
PC9rZXl3b3JkPjxrZXl3b3JkPkltbXVub2dsb2J1bGluIE0vYmxvb2Q8L2tleXdvcmQ+PGtleXdv
cmQ+SW5zdWxpbi1MaWtlIEdyb3d0aCBGYWN0b3IgSS9hbmFseXNpczwva2V5d29yZD48a2V5d29y
ZD5MeW1waG9jeXRlIFN1YnNldHMvY2hlbWlzdHJ5PC9rZXl3b3JkPjxrZXl3b3JkPk1hbGU8L2tl
eXdvcmQ+PGtleXdvcmQ+UGFyb3RpdGlzLyplcGlkZW1pb2xvZ3kvZXRpb2xvZ3k8L2tleXdvcmQ+
PGtleXdvcmQ+UHJvc3BlY3RpdmUgU3R1ZGllczwva2V5d29yZD48a2V5d29yZD5Sd2FuZGEvZXBp
ZGVtaW9sb2d5PC9rZXl3b3JkPjxrZXl3b3JkPlRoeXJvaWQgSG9ybW9uZXMvYmxvb2Q8L2tleXdv
cmQ+PC9rZXl3b3Jkcz48ZGF0ZXM+PHllYXI+MTk5MTwveWVhcj48cHViLWRhdGVzPjxkYXRlPk5v
djwvZGF0ZT48L3B1Yi1kYXRlcz48L2RhdGVzPjxpc2JuPjAwMDItOTIyWCAoUHJpbnQpJiN4RDsw
MDAyLTkyMlggKExpbmtpbmcpPC9pc2JuPjxhY2Nlc3Npb24tbnVtPjE5NTEyMTU8L2FjY2Vzc2lv
bi1udW0+PHdvcmstdHlwZT5SZXNlYXJjaCBTdXBwb3J0LCBOb24tVS5TLiBHb3YmYXBvczt0PC93
b3JrLXR5cGU+PHVybHM+PHJlbGF0ZWQtdXJscz48dXJsPmh0dHA6Ly93d3cubmNiaS5ubG0ubmlo
Lmdvdi9wdWJtZWQvMTk1MTIxNTwvdXJsPjwvcmVsYXRlZC11cmxzPjwvdXJscz48bGFuZ3VhZ2U+
ZW5nPC9sYW5ndWFnZT48L3JlY29yZD48L0NpdGU+PC9FbmROb3RlPgB=
</w:fldData>
          </w:fldChar>
        </w:r>
        <w:r w:rsidR="00B10541">
          <w:instrText xml:space="preserve"> ADDIN EN.CITE.DATA </w:instrText>
        </w:r>
        <w:r w:rsidR="00B10541">
          <w:fldChar w:fldCharType="end"/>
        </w:r>
        <w:r w:rsidR="00B10541" w:rsidRPr="00054292">
          <w:fldChar w:fldCharType="separate"/>
        </w:r>
        <w:r w:rsidR="00B10541" w:rsidRPr="00B10541">
          <w:rPr>
            <w:noProof/>
            <w:vertAlign w:val="superscript"/>
          </w:rPr>
          <w:t>5</w:t>
        </w:r>
        <w:r w:rsidR="00B10541" w:rsidRPr="00054292">
          <w:fldChar w:fldCharType="end"/>
        </w:r>
      </w:hyperlink>
      <w:r w:rsidR="00EA3E9E">
        <w:t>.</w:t>
      </w:r>
      <w:r w:rsidR="00BF319F" w:rsidRPr="00054292">
        <w:t xml:space="preserve"> </w:t>
      </w:r>
      <w:r w:rsidR="006A6F09">
        <w:t xml:space="preserve">Chest radiographs were abnormal </w:t>
      </w:r>
      <w:r w:rsidR="001F3540" w:rsidRPr="00054292">
        <w:t>in two thirds of patients, characterised by ring and tramline opacities whose presence is unrelated to clinical symptoms</w:t>
      </w:r>
      <w:r w:rsidRPr="00054292">
        <w:t>. High resolution computerised tomography</w:t>
      </w:r>
      <w:r w:rsidR="00EA3E9E">
        <w:t xml:space="preserve"> </w:t>
      </w:r>
      <w:r w:rsidRPr="00054292">
        <w:t xml:space="preserve">(HRCT) scans suggested small airways </w:t>
      </w:r>
      <w:r w:rsidR="006A6F09">
        <w:t xml:space="preserve">disease as the most common cause, </w:t>
      </w:r>
      <w:r>
        <w:t xml:space="preserve">however bronchodilator response was not </w:t>
      </w:r>
      <w:r w:rsidR="00EA3E9E">
        <w:t>assessed</w:t>
      </w:r>
      <w:hyperlink w:anchor="_ENREF_6" w:tooltip="Desai, 2011 #9" w:history="1">
        <w:r w:rsidR="00B10541" w:rsidRPr="00054292">
          <w:fldChar w:fldCharType="begin">
            <w:fldData xml:space="preserve">PEVuZE5vdGU+PENpdGU+PEF1dGhvcj5EZXNhaTwvQXV0aG9yPjxZZWFyPjIwMTE8L1llYXI+PFJl
Y051bT45PC9SZWNOdW0+PERpc3BsYXlUZXh0PjxzdHlsZSBmYWNlPSJzdXBlcnNjcmlwdCI+Njwv
c3R5bGU+PC9EaXNwbGF5VGV4dD48cmVjb3JkPjxyZWMtbnVtYmVyPjk8L3JlYy1udW1iZXI+PGZv
cmVpZ24ta2V5cz48a2V5IGFwcD0iRU4iIGRiLWlkPSIwNXdyNWR6enF6NXZ0bGV0NXN1NWVheGVm
c2ZmeDJmc3RmdHYiPjk8L2tleT48L2ZvcmVpZ24ta2V5cz48cmVmLXR5cGUgbmFtZT0iSm91cm5h
bCBBcnRpY2xlIj4xNzwvcmVmLXR5cGU+PGNvbnRyaWJ1dG9ycz48YXV0aG9ycz48YXV0aG9yPkRl
c2FpLCBTLiBSLjwvYXV0aG9yPjxhdXRob3I+Q29wbGV5LCBTLiBKLjwvYXV0aG9yPjxhdXRob3I+
QmFya2VyLCBSLiBELjwvYXV0aG9yPjxhdXRob3I+RWxzdG9uLCBDLiBNLjwvYXV0aG9yPjxhdXRo
b3I+TWlsbGVyLCBSLiBGLjwvYXV0aG9yPjxhdXRob3I+V2VsbHMsIEEuIFUuPC9hdXRob3I+PGF1
dGhvcj5NdW55YXRpLCBTLjwvYXV0aG9yPjxhdXRob3I+TmF0aG9vLCBLLjwvYXV0aG9yPjxhdXRo
b3I+Q29yYmV0dCwgRS4gTC48L2F1dGhvcj48YXV0aG9yPkZlcnJhbmQsIFIuIEEuPC9hdXRob3I+
PC9hdXRob3JzPjwvY29udHJpYnV0b3JzPjxhdXRoLWFkZHJlc3M+S2luZyZhcG9zO3MgQ29sbGVn
ZSBMb25kb24sIEtpbmcmYXBvcztzIEhlYWx0aCBQYXJ0bmVycywgRGVwYXJ0bWVudCBvZiBSYWRp
b2xvZ3ksIEtpbmcmYXBvcztzIENvbGxlZ2UgSG9zcGl0YWwgTkhTIEZvdW5kYXRpb24gVHJ1c3Qs
IFVLLiBzdWphbC5kZXNhaUBuaHMubmV0PC9hdXRoLWFkZHJlc3M+PHRpdGxlcz48dGl0bGU+Q2hl
c3QgcmFkaW9ncmFwaHkgcGF0dGVybnMgaW4gNzUgYWRvbGVzY2VudHMgd2l0aCB2ZXJ0aWNhbGx5
LWFjcXVpcmVkIGh1bWFuIGltbXVub2RlZmljaWVuY3kgdmlydXMgKEhJVikgaW5mZWN0aW9uPC90
aXRsZT48c2Vjb25kYXJ5LXRpdGxlPkNsaW4gUmFkaW9sPC9zZWNvbmRhcnktdGl0bGU+PGFsdC10
aXRsZT5DbGluaWNhbCByYWRpb2xvZ3k8L2FsdC10aXRsZT48L3RpdGxlcz48cGVyaW9kaWNhbD48
ZnVsbC10aXRsZT5DbGluIFJhZGlvbDwvZnVsbC10aXRsZT48YWJici0xPkNsaW5pY2FsIHJhZGlv
bG9neTwvYWJici0xPjwvcGVyaW9kaWNhbD48YWx0LXBlcmlvZGljYWw+PGZ1bGwtdGl0bGU+Q2xp
biBSYWRpb2w8L2Z1bGwtdGl0bGU+PGFiYnItMT5DbGluaWNhbCByYWRpb2xvZ3k8L2FiYnItMT48
L2FsdC1wZXJpb2RpY2FsPjxwYWdlcz4yNTctNjM8L3BhZ2VzPjx2b2x1bWU+NjY8L3ZvbHVtZT48
bnVtYmVyPjM8L251bWJlcj48ZWRpdGlvbj4yMDExLzAyLzA4PC9lZGl0aW9uPjxrZXl3b3Jkcz48
a2V5d29yZD5BZG9sZXNjZW50PC9rZXl3b3JkPjxrZXl3b3JkPkFudGlyZXRyb3ZpcmFsIFRoZXJh
cHksIEhpZ2hseSBBY3RpdmU8L2tleXdvcmQ+PGtleXdvcmQ+Q2hpbGQ8L2tleXdvcmQ+PGtleXdv
cmQ+RmVtYWxlPC9rZXl3b3JkPjxrZXl3b3JkPkhJViBJbmZlY3Rpb25zL2VwaWRlbWlvbG9neS8q
cmFkaW9ncmFwaHkvdHJhbnNtaXNzaW9uPC9rZXl3b3JkPjxrZXl3b3JkPkh1bWFuczwva2V5d29y
ZD48a2V5d29yZD4qSW5mZWN0aW91cyBEaXNlYXNlIFRyYW5zbWlzc2lvbiwgVmVydGljYWw8L2tl
eXdvcmQ+PGtleXdvcmQ+THVuZyBEaXNlYXNlcy9lcGlkZW1pb2xvZ3kvKnJhZGlvZ3JhcGh5PC9r
ZXl3b3JkPjxrZXl3b3JkPk1hbGU8L2tleXdvcmQ+PGtleXdvcmQ+UHJldmFsZW5jZTwva2V5d29y
ZD48a2V5d29yZD5SZXRyb3NwZWN0aXZlIFN0dWRpZXM8L2tleXdvcmQ+PGtleXdvcmQ+WmltYmFi
d2UvZXBpZGVtaW9sb2d5PC9rZXl3b3JkPjwva2V5d29yZHM+PGRhdGVzPjx5ZWFyPjIwMTE8L3ll
YXI+PHB1Yi1kYXRlcz48ZGF0ZT5NYXI8L2RhdGU+PC9wdWItZGF0ZXM+PC9kYXRlcz48aXNibj4x
MzY1LTIyOVggKEVsZWN0cm9uaWMpJiN4RDswMDA5LTkyNjAgKExpbmtpbmcpPC9pc2JuPjxhY2Nl
c3Npb24tbnVtPjIxMjk1MjA1PC9hY2Nlc3Npb24tbnVtPjx3b3JrLXR5cGU+UmVzZWFyY2ggU3Vw
cG9ydCwgTm9uLVUuUy4gR292JmFwb3M7dDwvd29yay10eXBlPjx1cmxzPjxyZWxhdGVkLXVybHM+
PHVybD5odHRwOi8vd3d3Lm5jYmkubmxtLm5paC5nb3YvcHVibWVkLzIxMjk1MjA1PC91cmw+PC9y
ZWxhdGVkLXVybHM+PC91cmxzPjxlbGVjdHJvbmljLXJlc291cmNlLW51bT4xMC4xMDE2L2ouY3Jh
ZC4yMDEwLjEwLjAwOTwvZWxlY3Ryb25pYy1yZXNvdXJjZS1udW0+PGxhbmd1YWdlPmVuZzwvbGFu
Z3VhZ2U+PC9yZWNvcmQ+PC9DaXRlPjwvRW5kTm90ZT5=
</w:fldData>
          </w:fldChar>
        </w:r>
        <w:r w:rsidR="00B10541">
          <w:instrText xml:space="preserve"> ADDIN EN.CITE </w:instrText>
        </w:r>
        <w:r w:rsidR="00B10541">
          <w:fldChar w:fldCharType="begin">
            <w:fldData xml:space="preserve">PEVuZE5vdGU+PENpdGU+PEF1dGhvcj5EZXNhaTwvQXV0aG9yPjxZZWFyPjIwMTE8L1llYXI+PFJl
Y051bT45PC9SZWNOdW0+PERpc3BsYXlUZXh0PjxzdHlsZSBmYWNlPSJzdXBlcnNjcmlwdCI+Njwv
c3R5bGU+PC9EaXNwbGF5VGV4dD48cmVjb3JkPjxyZWMtbnVtYmVyPjk8L3JlYy1udW1iZXI+PGZv
cmVpZ24ta2V5cz48a2V5IGFwcD0iRU4iIGRiLWlkPSIwNXdyNWR6enF6NXZ0bGV0NXN1NWVheGVm
c2ZmeDJmc3RmdHYiPjk8L2tleT48L2ZvcmVpZ24ta2V5cz48cmVmLXR5cGUgbmFtZT0iSm91cm5h
bCBBcnRpY2xlIj4xNzwvcmVmLXR5cGU+PGNvbnRyaWJ1dG9ycz48YXV0aG9ycz48YXV0aG9yPkRl
c2FpLCBTLiBSLjwvYXV0aG9yPjxhdXRob3I+Q29wbGV5LCBTLiBKLjwvYXV0aG9yPjxhdXRob3I+
QmFya2VyLCBSLiBELjwvYXV0aG9yPjxhdXRob3I+RWxzdG9uLCBDLiBNLjwvYXV0aG9yPjxhdXRo
b3I+TWlsbGVyLCBSLiBGLjwvYXV0aG9yPjxhdXRob3I+V2VsbHMsIEEuIFUuPC9hdXRob3I+PGF1
dGhvcj5NdW55YXRpLCBTLjwvYXV0aG9yPjxhdXRob3I+TmF0aG9vLCBLLjwvYXV0aG9yPjxhdXRo
b3I+Q29yYmV0dCwgRS4gTC48L2F1dGhvcj48YXV0aG9yPkZlcnJhbmQsIFIuIEEuPC9hdXRob3I+
PC9hdXRob3JzPjwvY29udHJpYnV0b3JzPjxhdXRoLWFkZHJlc3M+S2luZyZhcG9zO3MgQ29sbGVn
ZSBMb25kb24sIEtpbmcmYXBvcztzIEhlYWx0aCBQYXJ0bmVycywgRGVwYXJ0bWVudCBvZiBSYWRp
b2xvZ3ksIEtpbmcmYXBvcztzIENvbGxlZ2UgSG9zcGl0YWwgTkhTIEZvdW5kYXRpb24gVHJ1c3Qs
IFVLLiBzdWphbC5kZXNhaUBuaHMubmV0PC9hdXRoLWFkZHJlc3M+PHRpdGxlcz48dGl0bGU+Q2hl
c3QgcmFkaW9ncmFwaHkgcGF0dGVybnMgaW4gNzUgYWRvbGVzY2VudHMgd2l0aCB2ZXJ0aWNhbGx5
LWFjcXVpcmVkIGh1bWFuIGltbXVub2RlZmljaWVuY3kgdmlydXMgKEhJVikgaW5mZWN0aW9uPC90
aXRsZT48c2Vjb25kYXJ5LXRpdGxlPkNsaW4gUmFkaW9sPC9zZWNvbmRhcnktdGl0bGU+PGFsdC10
aXRsZT5DbGluaWNhbCByYWRpb2xvZ3k8L2FsdC10aXRsZT48L3RpdGxlcz48cGVyaW9kaWNhbD48
ZnVsbC10aXRsZT5DbGluIFJhZGlvbDwvZnVsbC10aXRsZT48YWJici0xPkNsaW5pY2FsIHJhZGlv
bG9neTwvYWJici0xPjwvcGVyaW9kaWNhbD48YWx0LXBlcmlvZGljYWw+PGZ1bGwtdGl0bGU+Q2xp
biBSYWRpb2w8L2Z1bGwtdGl0bGU+PGFiYnItMT5DbGluaWNhbCByYWRpb2xvZ3k8L2FiYnItMT48
L2FsdC1wZXJpb2RpY2FsPjxwYWdlcz4yNTctNjM8L3BhZ2VzPjx2b2x1bWU+NjY8L3ZvbHVtZT48
bnVtYmVyPjM8L251bWJlcj48ZWRpdGlvbj4yMDExLzAyLzA4PC9lZGl0aW9uPjxrZXl3b3Jkcz48
a2V5d29yZD5BZG9sZXNjZW50PC9rZXl3b3JkPjxrZXl3b3JkPkFudGlyZXRyb3ZpcmFsIFRoZXJh
cHksIEhpZ2hseSBBY3RpdmU8L2tleXdvcmQ+PGtleXdvcmQ+Q2hpbGQ8L2tleXdvcmQ+PGtleXdv
cmQ+RmVtYWxlPC9rZXl3b3JkPjxrZXl3b3JkPkhJViBJbmZlY3Rpb25zL2VwaWRlbWlvbG9neS8q
cmFkaW9ncmFwaHkvdHJhbnNtaXNzaW9uPC9rZXl3b3JkPjxrZXl3b3JkPkh1bWFuczwva2V5d29y
ZD48a2V5d29yZD4qSW5mZWN0aW91cyBEaXNlYXNlIFRyYW5zbWlzc2lvbiwgVmVydGljYWw8L2tl
eXdvcmQ+PGtleXdvcmQ+THVuZyBEaXNlYXNlcy9lcGlkZW1pb2xvZ3kvKnJhZGlvZ3JhcGh5PC9r
ZXl3b3JkPjxrZXl3b3JkPk1hbGU8L2tleXdvcmQ+PGtleXdvcmQ+UHJldmFsZW5jZTwva2V5d29y
ZD48a2V5d29yZD5SZXRyb3NwZWN0aXZlIFN0dWRpZXM8L2tleXdvcmQ+PGtleXdvcmQ+WmltYmFi
d2UvZXBpZGVtaW9sb2d5PC9rZXl3b3JkPjwva2V5d29yZHM+PGRhdGVzPjx5ZWFyPjIwMTE8L3ll
YXI+PHB1Yi1kYXRlcz48ZGF0ZT5NYXI8L2RhdGU+PC9wdWItZGF0ZXM+PC9kYXRlcz48aXNibj4x
MzY1LTIyOVggKEVsZWN0cm9uaWMpJiN4RDswMDA5LTkyNjAgKExpbmtpbmcpPC9pc2JuPjxhY2Nl
c3Npb24tbnVtPjIxMjk1MjA1PC9hY2Nlc3Npb24tbnVtPjx3b3JrLXR5cGU+UmVzZWFyY2ggU3Vw
cG9ydCwgTm9uLVUuUy4gR292JmFwb3M7dDwvd29yay10eXBlPjx1cmxzPjxyZWxhdGVkLXVybHM+
PHVybD5odHRwOi8vd3d3Lm5jYmkubmxtLm5paC5nb3YvcHVibWVkLzIxMjk1MjA1PC91cmw+PC9y
ZWxhdGVkLXVybHM+PC91cmxzPjxlbGVjdHJvbmljLXJlc291cmNlLW51bT4xMC4xMDE2L2ouY3Jh
ZC4yMDEwLjEwLjAwOTwvZWxlY3Ryb25pYy1yZXNvdXJjZS1udW0+PGxhbmd1YWdlPmVuZzwvbGFu
Z3VhZ2U+PC9yZWNvcmQ+PC9DaXRlPjwvRW5kTm90ZT5=
</w:fldData>
          </w:fldChar>
        </w:r>
        <w:r w:rsidR="00B10541">
          <w:instrText xml:space="preserve"> ADDIN EN.CITE.DATA </w:instrText>
        </w:r>
        <w:r w:rsidR="00B10541">
          <w:fldChar w:fldCharType="end"/>
        </w:r>
        <w:r w:rsidR="00B10541" w:rsidRPr="00054292">
          <w:fldChar w:fldCharType="separate"/>
        </w:r>
        <w:r w:rsidR="00B10541" w:rsidRPr="00B10541">
          <w:rPr>
            <w:noProof/>
            <w:vertAlign w:val="superscript"/>
          </w:rPr>
          <w:t>6</w:t>
        </w:r>
        <w:r w:rsidR="00B10541" w:rsidRPr="00054292">
          <w:fldChar w:fldCharType="end"/>
        </w:r>
      </w:hyperlink>
      <w:r w:rsidR="001F3540" w:rsidRPr="00054292">
        <w:t>.</w:t>
      </w:r>
      <w:r w:rsidR="002D264A" w:rsidRPr="00054292">
        <w:t xml:space="preserve"> </w:t>
      </w:r>
      <w:r w:rsidR="006A6F09">
        <w:t>Despite this, data on s</w:t>
      </w:r>
      <w:r w:rsidR="00E36F7A" w:rsidRPr="00054292">
        <w:t>ymptoms of chronic lung disease</w:t>
      </w:r>
      <w:r w:rsidR="006E4450">
        <w:t xml:space="preserve"> and </w:t>
      </w:r>
      <w:r w:rsidR="006A6F09">
        <w:t>lung function testing</w:t>
      </w:r>
      <w:r w:rsidR="00813E3A" w:rsidRPr="00054292">
        <w:t>, particularly in developing countries,</w:t>
      </w:r>
      <w:r w:rsidR="00E36F7A" w:rsidRPr="00054292">
        <w:t xml:space="preserve"> </w:t>
      </w:r>
      <w:r w:rsidR="006A6F09">
        <w:t>are lacking</w:t>
      </w:r>
      <w:r w:rsidR="00E36F7A">
        <w:t>.</w:t>
      </w:r>
    </w:p>
    <w:p w14:paraId="7E628490" w14:textId="576795A6" w:rsidR="001F3540" w:rsidRPr="009528B1" w:rsidRDefault="006E4450" w:rsidP="001F3540">
      <w:r>
        <w:t>We</w:t>
      </w:r>
      <w:r w:rsidR="00054292">
        <w:t xml:space="preserve"> describe the burden and clinically useful phenotypes of chronic lung diseases</w:t>
      </w:r>
      <w:r>
        <w:t>,</w:t>
      </w:r>
      <w:r w:rsidR="00054292">
        <w:t xml:space="preserve"> and assesses the bro</w:t>
      </w:r>
      <w:r w:rsidR="00021EA4">
        <w:t>nchodilator response with inha</w:t>
      </w:r>
      <w:r w:rsidR="00054292">
        <w:t>led beta-agonist therapy in HIV infected children aged 8 to 1</w:t>
      </w:r>
      <w:r w:rsidR="00EB64AD">
        <w:t>6</w:t>
      </w:r>
      <w:r w:rsidR="00054292">
        <w:t xml:space="preserve"> receiving HIV care in Blantyre, Malawi.</w:t>
      </w:r>
    </w:p>
    <w:p w14:paraId="33255DDA" w14:textId="77777777" w:rsidR="00313889" w:rsidRPr="00054292" w:rsidRDefault="00313889" w:rsidP="00EA3E9E">
      <w:r w:rsidRPr="00054292">
        <w:rPr>
          <w:b/>
          <w:sz w:val="26"/>
          <w:szCs w:val="26"/>
        </w:rPr>
        <w:t>Methods</w:t>
      </w:r>
    </w:p>
    <w:p w14:paraId="49B78429" w14:textId="2055EEFD" w:rsidR="002E6F96" w:rsidRDefault="002E6F96" w:rsidP="002E6F96">
      <w:pPr>
        <w:pStyle w:val="Heading3"/>
      </w:pPr>
      <w:r>
        <w:lastRenderedPageBreak/>
        <w:t>Participants</w:t>
      </w:r>
    </w:p>
    <w:p w14:paraId="4E749DA0" w14:textId="341F03A8" w:rsidR="00163EE6" w:rsidRDefault="00141762" w:rsidP="00163EE6">
      <w:pPr>
        <w:spacing w:after="0"/>
      </w:pPr>
      <w:r>
        <w:t>Partici</w:t>
      </w:r>
      <w:r w:rsidR="001E69CE">
        <w:t>p</w:t>
      </w:r>
      <w:r>
        <w:t>a</w:t>
      </w:r>
      <w:r w:rsidR="001E69CE">
        <w:t>nts</w:t>
      </w:r>
      <w:r w:rsidR="006E4450">
        <w:t xml:space="preserve"> </w:t>
      </w:r>
      <w:r w:rsidR="001F3540">
        <w:t xml:space="preserve">were recruited from out-patient </w:t>
      </w:r>
      <w:r w:rsidR="00F841AE">
        <w:t xml:space="preserve">HIV </w:t>
      </w:r>
      <w:r w:rsidR="001F3540">
        <w:t>clinics in Queen Elizabeth Central Hospital, Blantyre betwe</w:t>
      </w:r>
      <w:r w:rsidR="00FB6B47">
        <w:t xml:space="preserve">en July and December 2011. </w:t>
      </w:r>
      <w:r>
        <w:t xml:space="preserve">The first 3 eligible patients per day were included. </w:t>
      </w:r>
      <w:r w:rsidR="00163EE6" w:rsidRPr="001C5A62">
        <w:t>Patients were not e</w:t>
      </w:r>
      <w:r w:rsidR="00163EE6">
        <w:t>ligible for recruitment if</w:t>
      </w:r>
      <w:r w:rsidR="006E4450">
        <w:t xml:space="preserve"> they</w:t>
      </w:r>
      <w:r w:rsidR="00163EE6">
        <w:t>: resided</w:t>
      </w:r>
      <w:r w:rsidR="00163EE6" w:rsidRPr="001C5A62">
        <w:t xml:space="preserve"> outside urban Blantyre; were </w:t>
      </w:r>
      <w:r>
        <w:t xml:space="preserve">currently </w:t>
      </w:r>
      <w:r w:rsidR="00163EE6" w:rsidRPr="001C5A62">
        <w:t xml:space="preserve">taking </w:t>
      </w:r>
      <w:r w:rsidR="00EE0475">
        <w:t>tuberculosis (TB)</w:t>
      </w:r>
      <w:r w:rsidR="00163EE6" w:rsidRPr="001C5A62">
        <w:t xml:space="preserve"> treatment; </w:t>
      </w:r>
      <w:r w:rsidR="006E4450">
        <w:t xml:space="preserve">had </w:t>
      </w:r>
      <w:r w:rsidR="00163EE6" w:rsidRPr="001C5A62">
        <w:t>Kaposi’s sarcoma;</w:t>
      </w:r>
      <w:r w:rsidR="00957D4E">
        <w:t xml:space="preserve"> </w:t>
      </w:r>
      <w:r w:rsidR="006E4450">
        <w:t xml:space="preserve">reported </w:t>
      </w:r>
      <w:r w:rsidR="00163EE6" w:rsidRPr="001C5A62">
        <w:t>acute respirat</w:t>
      </w:r>
      <w:r w:rsidR="006E4450">
        <w:t>ory symptoms (≤</w:t>
      </w:r>
      <w:r w:rsidR="00163EE6" w:rsidRPr="001C5A62">
        <w:t>1 week of any one or more of fever, purulent sp</w:t>
      </w:r>
      <w:r w:rsidR="006E4450">
        <w:t>utum, pleuritic chest pain); required emergent</w:t>
      </w:r>
      <w:r w:rsidR="00163EE6" w:rsidRPr="001C5A62">
        <w:t xml:space="preserve"> hospital</w:t>
      </w:r>
      <w:r w:rsidR="006E4450">
        <w:t>isation</w:t>
      </w:r>
      <w:r w:rsidR="00163EE6" w:rsidRPr="001C5A62">
        <w:t>.</w:t>
      </w:r>
    </w:p>
    <w:p w14:paraId="4DA2173C" w14:textId="1A8F04C0" w:rsidR="002E6F96" w:rsidRPr="00EF50AD" w:rsidRDefault="006E4450" w:rsidP="00EF50AD">
      <w:pPr>
        <w:autoSpaceDE w:val="0"/>
        <w:autoSpaceDN w:val="0"/>
        <w:adjustRightInd w:val="0"/>
        <w:spacing w:after="0"/>
        <w:rPr>
          <w:rFonts w:cs="Arial"/>
        </w:rPr>
      </w:pPr>
      <w:r>
        <w:t xml:space="preserve">At baseline we assessed </w:t>
      </w:r>
      <w:r w:rsidR="00163EE6">
        <w:t>medical history, s</w:t>
      </w:r>
      <w:r>
        <w:t>ymptoms,</w:t>
      </w:r>
      <w:r w:rsidR="00DB15E4">
        <w:t xml:space="preserve"> quality of life and</w:t>
      </w:r>
      <w:r w:rsidR="00163EE6">
        <w:t xml:space="preserve"> functional status</w:t>
      </w:r>
      <w:r w:rsidR="00163EE6" w:rsidRPr="00163EE6">
        <w:t xml:space="preserve"> </w:t>
      </w:r>
      <w:r w:rsidR="000400AD">
        <w:t>by</w:t>
      </w:r>
      <w:r w:rsidR="00163EE6" w:rsidRPr="001C5A62">
        <w:t xml:space="preserve"> standardised </w:t>
      </w:r>
      <w:r>
        <w:t xml:space="preserve">verbal </w:t>
      </w:r>
      <w:r w:rsidR="00163EE6" w:rsidRPr="001C5A62">
        <w:t>questionnaire</w:t>
      </w:r>
      <w:r w:rsidR="00DB15E4">
        <w:t>s</w:t>
      </w:r>
      <w:r w:rsidR="000400AD">
        <w:t xml:space="preserve"> administered </w:t>
      </w:r>
      <w:r w:rsidR="00163EE6" w:rsidRPr="001C5A62">
        <w:t>in the local language</w:t>
      </w:r>
      <w:r w:rsidR="00163EE6">
        <w:t xml:space="preserve">. Examination </w:t>
      </w:r>
      <w:r w:rsidR="001F3540">
        <w:t>included</w:t>
      </w:r>
      <w:r w:rsidR="00163EE6">
        <w:t xml:space="preserve"> assessment of finger clubbing</w:t>
      </w:r>
      <w:r w:rsidR="005B2419">
        <w:t>,</w:t>
      </w:r>
      <w:r w:rsidR="001F3540">
        <w:t xml:space="preserve"> </w:t>
      </w:r>
      <w:r w:rsidR="00163EE6">
        <w:t>growth</w:t>
      </w:r>
      <w:r w:rsidR="005B2419">
        <w:t xml:space="preserve"> and</w:t>
      </w:r>
      <w:r w:rsidR="001F3540">
        <w:t xml:space="preserve"> WHO </w:t>
      </w:r>
      <w:r w:rsidR="00C45055">
        <w:t xml:space="preserve">clinical </w:t>
      </w:r>
      <w:r w:rsidR="00BC0F20">
        <w:t>s</w:t>
      </w:r>
      <w:r w:rsidR="001F3540">
        <w:t>taging</w:t>
      </w:r>
      <w:r w:rsidR="00C45055">
        <w:t xml:space="preserve"> of HIV disease</w:t>
      </w:r>
      <w:r>
        <w:t xml:space="preserve">. </w:t>
      </w:r>
      <w:r w:rsidR="001326C7">
        <w:t>CD4 count</w:t>
      </w:r>
      <w:r>
        <w:t xml:space="preserve"> was performed</w:t>
      </w:r>
      <w:r w:rsidR="001326C7">
        <w:t xml:space="preserve">, </w:t>
      </w:r>
      <w:r w:rsidR="00C45055">
        <w:t xml:space="preserve">and </w:t>
      </w:r>
      <w:proofErr w:type="spellStart"/>
      <w:r w:rsidR="00D95CF0">
        <w:t>TB</w:t>
      </w:r>
      <w:r>
        <w:t>smear</w:t>
      </w:r>
      <w:proofErr w:type="spellEnd"/>
      <w:r>
        <w:t xml:space="preserve"> and culture done</w:t>
      </w:r>
      <w:r w:rsidR="005B2419">
        <w:t xml:space="preserve"> </w:t>
      </w:r>
      <w:r w:rsidR="00054292">
        <w:t>in all participants who could</w:t>
      </w:r>
      <w:r w:rsidR="00957D4E">
        <w:t xml:space="preserve"> </w:t>
      </w:r>
      <w:r w:rsidR="005B2419">
        <w:t xml:space="preserve">spontaneously </w:t>
      </w:r>
      <w:r w:rsidR="00B6535B">
        <w:t>expectorate</w:t>
      </w:r>
      <w:r>
        <w:t>.</w:t>
      </w:r>
      <w:r w:rsidR="005B2419">
        <w:t xml:space="preserve"> Participants performed a 200m sub-maximal walk test, </w:t>
      </w:r>
      <w:r w:rsidR="009B0033">
        <w:t>unless</w:t>
      </w:r>
      <w:r w:rsidR="005B2419">
        <w:t xml:space="preserve"> </w:t>
      </w:r>
      <w:r>
        <w:t>contraindicated due to</w:t>
      </w:r>
      <w:r w:rsidR="005B2419">
        <w:t xml:space="preserve"> resting </w:t>
      </w:r>
      <w:r w:rsidR="009B0033">
        <w:t>hypoxia (SpO</w:t>
      </w:r>
      <w:r w:rsidR="009B0033" w:rsidRPr="00EA3E9E">
        <w:rPr>
          <w:vertAlign w:val="subscript"/>
        </w:rPr>
        <w:t>2</w:t>
      </w:r>
      <w:r w:rsidR="00EA3E9E">
        <w:t xml:space="preserve"> </w:t>
      </w:r>
      <w:r w:rsidR="009B0033">
        <w:t>&lt;92</w:t>
      </w:r>
      <w:r w:rsidR="005B2419">
        <w:t>%</w:t>
      </w:r>
      <w:r w:rsidR="009B0033">
        <w:t>)</w:t>
      </w:r>
      <w:r w:rsidR="005B2419">
        <w:t xml:space="preserve"> </w:t>
      </w:r>
      <w:r w:rsidR="009B0033">
        <w:t>or tachypnoea (</w:t>
      </w:r>
      <w:r w:rsidR="00EA3E9E">
        <w:t>&gt;</w:t>
      </w:r>
      <w:r w:rsidR="009B0033">
        <w:t>24</w:t>
      </w:r>
      <w:r w:rsidR="005B2419">
        <w:t>/min</w:t>
      </w:r>
      <w:r w:rsidR="00064237">
        <w:t>)</w:t>
      </w:r>
      <w:r w:rsidR="005B2419">
        <w:t>.</w:t>
      </w:r>
      <w:r w:rsidR="002E6F96">
        <w:t xml:space="preserve"> </w:t>
      </w:r>
      <w:r w:rsidR="001326C7">
        <w:t>Within two weeks</w:t>
      </w:r>
      <w:r>
        <w:t xml:space="preserve">, </w:t>
      </w:r>
      <w:r w:rsidR="001F3540">
        <w:t>participants</w:t>
      </w:r>
      <w:r w:rsidR="00054292">
        <w:t xml:space="preserve"> had</w:t>
      </w:r>
      <w:r w:rsidR="00957D4E">
        <w:t xml:space="preserve"> </w:t>
      </w:r>
      <w:r w:rsidR="00054292">
        <w:t xml:space="preserve">spirometry unless there was </w:t>
      </w:r>
      <w:r w:rsidR="001326C7">
        <w:t>evidence of TB</w:t>
      </w:r>
      <w:r w:rsidR="00EE0475">
        <w:t xml:space="preserve"> </w:t>
      </w:r>
      <w:r>
        <w:t>or</w:t>
      </w:r>
      <w:r w:rsidR="00EE0475">
        <w:t xml:space="preserve"> </w:t>
      </w:r>
      <w:r w:rsidR="00EA3E9E">
        <w:t xml:space="preserve">acute respiratory </w:t>
      </w:r>
      <w:r>
        <w:t>illness</w:t>
      </w:r>
      <w:hyperlink w:anchor="_ENREF_7" w:tooltip="de Onis, 2007 #8" w:history="1">
        <w:r w:rsidR="00B10541">
          <w:fldChar w:fldCharType="begin"/>
        </w:r>
        <w:r w:rsidR="00B10541">
          <w:instrText xml:space="preserve"> ADDIN EN.CITE &lt;EndNote&gt;&lt;Cite&gt;&lt;Author&gt;de Onis&lt;/Author&gt;&lt;Year&gt;2007&lt;/Year&gt;&lt;RecNum&gt;8&lt;/RecNum&gt;&lt;DisplayText&gt;&lt;style face="superscript"&gt;7&lt;/style&gt;&lt;/DisplayText&gt;&lt;record&gt;&lt;rec-number&gt;8&lt;/rec-number&gt;&lt;foreign-keys&gt;&lt;key app="EN" db-id="05wr5dzzqz5vtlet5su5eaxefsffx2fstftv"&gt;8&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60-7&lt;/pages&gt;&lt;volume&gt;85&lt;/volume&gt;&lt;number&gt;9&lt;/number&gt;&lt;edition&gt;2007/11/21&lt;/edition&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 (Linking)&lt;/isbn&gt;&lt;accession-num&gt;18026621&lt;/accession-num&gt;&lt;urls&gt;&lt;related-urls&gt;&lt;url&gt;http://www.ncbi.nlm.nih.gov/pubmed/18026621&lt;/url&gt;&lt;/related-urls&gt;&lt;/urls&gt;&lt;custom2&gt;2636412&lt;/custom2&gt;&lt;language&gt;eng&lt;/language&gt;&lt;/record&gt;&lt;/Cite&gt;&lt;/EndNote&gt;</w:instrText>
        </w:r>
        <w:r w:rsidR="00B10541">
          <w:fldChar w:fldCharType="separate"/>
        </w:r>
        <w:r w:rsidR="00B10541" w:rsidRPr="00B10541">
          <w:rPr>
            <w:noProof/>
            <w:vertAlign w:val="superscript"/>
          </w:rPr>
          <w:t>7</w:t>
        </w:r>
        <w:r w:rsidR="00B10541">
          <w:fldChar w:fldCharType="end"/>
        </w:r>
      </w:hyperlink>
      <w:r w:rsidR="002E6F96">
        <w:t>.</w:t>
      </w:r>
      <w:r w:rsidR="002E6F96" w:rsidRPr="002E6F96">
        <w:t xml:space="preserve"> </w:t>
      </w:r>
      <w:r w:rsidR="00A75667">
        <w:rPr>
          <w:rFonts w:cs="Arial"/>
        </w:rPr>
        <w:t>Chest radiographs were</w:t>
      </w:r>
      <w:r w:rsidR="00EF50AD">
        <w:rPr>
          <w:rFonts w:cs="Arial"/>
        </w:rPr>
        <w:t xml:space="preserve"> </w:t>
      </w:r>
      <w:r w:rsidR="00A75667">
        <w:rPr>
          <w:rFonts w:cs="Arial"/>
        </w:rPr>
        <w:t>reported</w:t>
      </w:r>
      <w:r w:rsidR="00EF50AD">
        <w:rPr>
          <w:rFonts w:cs="Arial"/>
        </w:rPr>
        <w:t xml:space="preserve"> by two independent clinicians </w:t>
      </w:r>
      <w:r w:rsidR="003C4C02">
        <w:rPr>
          <w:rFonts w:cs="Arial"/>
        </w:rPr>
        <w:t>using a standardised</w:t>
      </w:r>
      <w:r w:rsidR="00EF50AD">
        <w:rPr>
          <w:rFonts w:cs="Arial"/>
        </w:rPr>
        <w:t xml:space="preserve"> scoring system</w:t>
      </w:r>
      <w:hyperlink w:anchor="_ENREF_6" w:tooltip="Desai, 2011 #9" w:history="1">
        <w:r w:rsidR="00B10541">
          <w:rPr>
            <w:rFonts w:cs="Arial"/>
          </w:rPr>
          <w:fldChar w:fldCharType="begin">
            <w:fldData xml:space="preserve">PEVuZE5vdGU+PENpdGU+PEF1dGhvcj5EZXNhaTwvQXV0aG9yPjxZZWFyPjIwMTE8L1llYXI+PFJl
Y051bT45PC9SZWNOdW0+PERpc3BsYXlUZXh0PjxzdHlsZSBmYWNlPSJzdXBlcnNjcmlwdCI+Njwv
c3R5bGU+PC9EaXNwbGF5VGV4dD48cmVjb3JkPjxyZWMtbnVtYmVyPjk8L3JlYy1udW1iZXI+PGZv
cmVpZ24ta2V5cz48a2V5IGFwcD0iRU4iIGRiLWlkPSIwNXdyNWR6enF6NXZ0bGV0NXN1NWVheGVm
c2ZmeDJmc3RmdHYiPjk8L2tleT48L2ZvcmVpZ24ta2V5cz48cmVmLXR5cGUgbmFtZT0iSm91cm5h
bCBBcnRpY2xlIj4xNzwvcmVmLXR5cGU+PGNvbnRyaWJ1dG9ycz48YXV0aG9ycz48YXV0aG9yPkRl
c2FpLCBTLiBSLjwvYXV0aG9yPjxhdXRob3I+Q29wbGV5LCBTLiBKLjwvYXV0aG9yPjxhdXRob3I+
QmFya2VyLCBSLiBELjwvYXV0aG9yPjxhdXRob3I+RWxzdG9uLCBDLiBNLjwvYXV0aG9yPjxhdXRo
b3I+TWlsbGVyLCBSLiBGLjwvYXV0aG9yPjxhdXRob3I+V2VsbHMsIEEuIFUuPC9hdXRob3I+PGF1
dGhvcj5NdW55YXRpLCBTLjwvYXV0aG9yPjxhdXRob3I+TmF0aG9vLCBLLjwvYXV0aG9yPjxhdXRo
b3I+Q29yYmV0dCwgRS4gTC48L2F1dGhvcj48YXV0aG9yPkZlcnJhbmQsIFIuIEEuPC9hdXRob3I+
PC9hdXRob3JzPjwvY29udHJpYnV0b3JzPjxhdXRoLWFkZHJlc3M+S2luZyZhcG9zO3MgQ29sbGVn
ZSBMb25kb24sIEtpbmcmYXBvcztzIEhlYWx0aCBQYXJ0bmVycywgRGVwYXJ0bWVudCBvZiBSYWRp
b2xvZ3ksIEtpbmcmYXBvcztzIENvbGxlZ2UgSG9zcGl0YWwgTkhTIEZvdW5kYXRpb24gVHJ1c3Qs
IFVLLiBzdWphbC5kZXNhaUBuaHMubmV0PC9hdXRoLWFkZHJlc3M+PHRpdGxlcz48dGl0bGU+Q2hl
c3QgcmFkaW9ncmFwaHkgcGF0dGVybnMgaW4gNzUgYWRvbGVzY2VudHMgd2l0aCB2ZXJ0aWNhbGx5
LWFjcXVpcmVkIGh1bWFuIGltbXVub2RlZmljaWVuY3kgdmlydXMgKEhJVikgaW5mZWN0aW9uPC90
aXRsZT48c2Vjb25kYXJ5LXRpdGxlPkNsaW4gUmFkaW9sPC9zZWNvbmRhcnktdGl0bGU+PGFsdC10
aXRsZT5DbGluaWNhbCByYWRpb2xvZ3k8L2FsdC10aXRsZT48L3RpdGxlcz48cGVyaW9kaWNhbD48
ZnVsbC10aXRsZT5DbGluIFJhZGlvbDwvZnVsbC10aXRsZT48YWJici0xPkNsaW5pY2FsIHJhZGlv
bG9neTwvYWJici0xPjwvcGVyaW9kaWNhbD48YWx0LXBlcmlvZGljYWw+PGZ1bGwtdGl0bGU+Q2xp
biBSYWRpb2w8L2Z1bGwtdGl0bGU+PGFiYnItMT5DbGluaWNhbCByYWRpb2xvZ3k8L2FiYnItMT48
L2FsdC1wZXJpb2RpY2FsPjxwYWdlcz4yNTctNjM8L3BhZ2VzPjx2b2x1bWU+NjY8L3ZvbHVtZT48
bnVtYmVyPjM8L251bWJlcj48ZWRpdGlvbj4yMDExLzAyLzA4PC9lZGl0aW9uPjxrZXl3b3Jkcz48
a2V5d29yZD5BZG9sZXNjZW50PC9rZXl3b3JkPjxrZXl3b3JkPkFudGlyZXRyb3ZpcmFsIFRoZXJh
cHksIEhpZ2hseSBBY3RpdmU8L2tleXdvcmQ+PGtleXdvcmQ+Q2hpbGQ8L2tleXdvcmQ+PGtleXdv
cmQ+RmVtYWxlPC9rZXl3b3JkPjxrZXl3b3JkPkhJViBJbmZlY3Rpb25zL2VwaWRlbWlvbG9neS8q
cmFkaW9ncmFwaHkvdHJhbnNtaXNzaW9uPC9rZXl3b3JkPjxrZXl3b3JkPkh1bWFuczwva2V5d29y
ZD48a2V5d29yZD4qSW5mZWN0aW91cyBEaXNlYXNlIFRyYW5zbWlzc2lvbiwgVmVydGljYWw8L2tl
eXdvcmQ+PGtleXdvcmQ+THVuZyBEaXNlYXNlcy9lcGlkZW1pb2xvZ3kvKnJhZGlvZ3JhcGh5PC9r
ZXl3b3JkPjxrZXl3b3JkPk1hbGU8L2tleXdvcmQ+PGtleXdvcmQ+UHJldmFsZW5jZTwva2V5d29y
ZD48a2V5d29yZD5SZXRyb3NwZWN0aXZlIFN0dWRpZXM8L2tleXdvcmQ+PGtleXdvcmQ+WmltYmFi
d2UvZXBpZGVtaW9sb2d5PC9rZXl3b3JkPjwva2V5d29yZHM+PGRhdGVzPjx5ZWFyPjIwMTE8L3ll
YXI+PHB1Yi1kYXRlcz48ZGF0ZT5NYXI8L2RhdGU+PC9wdWItZGF0ZXM+PC9kYXRlcz48aXNibj4x
MzY1LTIyOVggKEVsZWN0cm9uaWMpJiN4RDswMDA5LTkyNjAgKExpbmtpbmcpPC9pc2JuPjxhY2Nl
c3Npb24tbnVtPjIxMjk1MjA1PC9hY2Nlc3Npb24tbnVtPjx3b3JrLXR5cGU+UmVzZWFyY2ggU3Vw
cG9ydCwgTm9uLVUuUy4gR292JmFwb3M7dDwvd29yay10eXBlPjx1cmxzPjxyZWxhdGVkLXVybHM+
PHVybD5odHRwOi8vd3d3Lm5jYmkubmxtLm5paC5nb3YvcHVibWVkLzIxMjk1MjA1PC91cmw+PC9y
ZWxhdGVkLXVybHM+PC91cmxzPjxlbGVjdHJvbmljLXJlc291cmNlLW51bT4xMC4xMDE2L2ouY3Jh
ZC4yMDEwLjEwLjAwOTwvZWxlY3Ryb25pYy1yZXNvdXJjZS1udW0+PGxhbmd1YWdlPmVuZzwvbGFu
Z3VhZ2U+PC9yZWNvcmQ+PC9DaXRlPjwvRW5kTm90ZT5=
</w:fldData>
          </w:fldChar>
        </w:r>
        <w:r w:rsidR="00B10541">
          <w:rPr>
            <w:rFonts w:cs="Arial"/>
          </w:rPr>
          <w:instrText xml:space="preserve"> ADDIN EN.CITE </w:instrText>
        </w:r>
        <w:r w:rsidR="00B10541">
          <w:rPr>
            <w:rFonts w:cs="Arial"/>
          </w:rPr>
          <w:fldChar w:fldCharType="begin">
            <w:fldData xml:space="preserve">PEVuZE5vdGU+PENpdGU+PEF1dGhvcj5EZXNhaTwvQXV0aG9yPjxZZWFyPjIwMTE8L1llYXI+PFJl
Y051bT45PC9SZWNOdW0+PERpc3BsYXlUZXh0PjxzdHlsZSBmYWNlPSJzdXBlcnNjcmlwdCI+Njwv
c3R5bGU+PC9EaXNwbGF5VGV4dD48cmVjb3JkPjxyZWMtbnVtYmVyPjk8L3JlYy1udW1iZXI+PGZv
cmVpZ24ta2V5cz48a2V5IGFwcD0iRU4iIGRiLWlkPSIwNXdyNWR6enF6NXZ0bGV0NXN1NWVheGVm
c2ZmeDJmc3RmdHYiPjk8L2tleT48L2ZvcmVpZ24ta2V5cz48cmVmLXR5cGUgbmFtZT0iSm91cm5h
bCBBcnRpY2xlIj4xNzwvcmVmLXR5cGU+PGNvbnRyaWJ1dG9ycz48YXV0aG9ycz48YXV0aG9yPkRl
c2FpLCBTLiBSLjwvYXV0aG9yPjxhdXRob3I+Q29wbGV5LCBTLiBKLjwvYXV0aG9yPjxhdXRob3I+
QmFya2VyLCBSLiBELjwvYXV0aG9yPjxhdXRob3I+RWxzdG9uLCBDLiBNLjwvYXV0aG9yPjxhdXRo
b3I+TWlsbGVyLCBSLiBGLjwvYXV0aG9yPjxhdXRob3I+V2VsbHMsIEEuIFUuPC9hdXRob3I+PGF1
dGhvcj5NdW55YXRpLCBTLjwvYXV0aG9yPjxhdXRob3I+TmF0aG9vLCBLLjwvYXV0aG9yPjxhdXRo
b3I+Q29yYmV0dCwgRS4gTC48L2F1dGhvcj48YXV0aG9yPkZlcnJhbmQsIFIuIEEuPC9hdXRob3I+
PC9hdXRob3JzPjwvY29udHJpYnV0b3JzPjxhdXRoLWFkZHJlc3M+S2luZyZhcG9zO3MgQ29sbGVn
ZSBMb25kb24sIEtpbmcmYXBvcztzIEhlYWx0aCBQYXJ0bmVycywgRGVwYXJ0bWVudCBvZiBSYWRp
b2xvZ3ksIEtpbmcmYXBvcztzIENvbGxlZ2UgSG9zcGl0YWwgTkhTIEZvdW5kYXRpb24gVHJ1c3Qs
IFVLLiBzdWphbC5kZXNhaUBuaHMubmV0PC9hdXRoLWFkZHJlc3M+PHRpdGxlcz48dGl0bGU+Q2hl
c3QgcmFkaW9ncmFwaHkgcGF0dGVybnMgaW4gNzUgYWRvbGVzY2VudHMgd2l0aCB2ZXJ0aWNhbGx5
LWFjcXVpcmVkIGh1bWFuIGltbXVub2RlZmljaWVuY3kgdmlydXMgKEhJVikgaW5mZWN0aW9uPC90
aXRsZT48c2Vjb25kYXJ5LXRpdGxlPkNsaW4gUmFkaW9sPC9zZWNvbmRhcnktdGl0bGU+PGFsdC10
aXRsZT5DbGluaWNhbCByYWRpb2xvZ3k8L2FsdC10aXRsZT48L3RpdGxlcz48cGVyaW9kaWNhbD48
ZnVsbC10aXRsZT5DbGluIFJhZGlvbDwvZnVsbC10aXRsZT48YWJici0xPkNsaW5pY2FsIHJhZGlv
bG9neTwvYWJici0xPjwvcGVyaW9kaWNhbD48YWx0LXBlcmlvZGljYWw+PGZ1bGwtdGl0bGU+Q2xp
biBSYWRpb2w8L2Z1bGwtdGl0bGU+PGFiYnItMT5DbGluaWNhbCByYWRpb2xvZ3k8L2FiYnItMT48
L2FsdC1wZXJpb2RpY2FsPjxwYWdlcz4yNTctNjM8L3BhZ2VzPjx2b2x1bWU+NjY8L3ZvbHVtZT48
bnVtYmVyPjM8L251bWJlcj48ZWRpdGlvbj4yMDExLzAyLzA4PC9lZGl0aW9uPjxrZXl3b3Jkcz48
a2V5d29yZD5BZG9sZXNjZW50PC9rZXl3b3JkPjxrZXl3b3JkPkFudGlyZXRyb3ZpcmFsIFRoZXJh
cHksIEhpZ2hseSBBY3RpdmU8L2tleXdvcmQ+PGtleXdvcmQ+Q2hpbGQ8L2tleXdvcmQ+PGtleXdv
cmQ+RmVtYWxlPC9rZXl3b3JkPjxrZXl3b3JkPkhJViBJbmZlY3Rpb25zL2VwaWRlbWlvbG9neS8q
cmFkaW9ncmFwaHkvdHJhbnNtaXNzaW9uPC9rZXl3b3JkPjxrZXl3b3JkPkh1bWFuczwva2V5d29y
ZD48a2V5d29yZD4qSW5mZWN0aW91cyBEaXNlYXNlIFRyYW5zbWlzc2lvbiwgVmVydGljYWw8L2tl
eXdvcmQ+PGtleXdvcmQ+THVuZyBEaXNlYXNlcy9lcGlkZW1pb2xvZ3kvKnJhZGlvZ3JhcGh5PC9r
ZXl3b3JkPjxrZXl3b3JkPk1hbGU8L2tleXdvcmQ+PGtleXdvcmQ+UHJldmFsZW5jZTwva2V5d29y
ZD48a2V5d29yZD5SZXRyb3NwZWN0aXZlIFN0dWRpZXM8L2tleXdvcmQ+PGtleXdvcmQ+WmltYmFi
d2UvZXBpZGVtaW9sb2d5PC9rZXl3b3JkPjwva2V5d29yZHM+PGRhdGVzPjx5ZWFyPjIwMTE8L3ll
YXI+PHB1Yi1kYXRlcz48ZGF0ZT5NYXI8L2RhdGU+PC9wdWItZGF0ZXM+PC9kYXRlcz48aXNibj4x
MzY1LTIyOVggKEVsZWN0cm9uaWMpJiN4RDswMDA5LTkyNjAgKExpbmtpbmcpPC9pc2JuPjxhY2Nl
c3Npb24tbnVtPjIxMjk1MjA1PC9hY2Nlc3Npb24tbnVtPjx3b3JrLXR5cGU+UmVzZWFyY2ggU3Vw
cG9ydCwgTm9uLVUuUy4gR292JmFwb3M7dDwvd29yay10eXBlPjx1cmxzPjxyZWxhdGVkLXVybHM+
PHVybD5odHRwOi8vd3d3Lm5jYmkubmxtLm5paC5nb3YvcHVibWVkLzIxMjk1MjA1PC91cmw+PC9y
ZWxhdGVkLXVybHM+PC91cmxzPjxlbGVjdHJvbmljLXJlc291cmNlLW51bT4xMC4xMDE2L2ouY3Jh
ZC4yMDEwLjEwLjAwOTwvZWxlY3Ryb25pYy1yZXNvdXJjZS1udW0+PGxhbmd1YWdlPmVuZzwvbGFu
Z3VhZ2U+PC9yZWNvcmQ+PC9DaXRlPjwvRW5kTm90ZT5=
</w:fldData>
          </w:fldChar>
        </w:r>
        <w:r w:rsidR="00B10541">
          <w:rPr>
            <w:rFonts w:cs="Arial"/>
          </w:rPr>
          <w:instrText xml:space="preserve"> ADDIN EN.CITE.DATA </w:instrText>
        </w:r>
        <w:r w:rsidR="00B10541">
          <w:rPr>
            <w:rFonts w:cs="Arial"/>
          </w:rPr>
        </w:r>
        <w:r w:rsidR="00B10541">
          <w:rPr>
            <w:rFonts w:cs="Arial"/>
          </w:rPr>
          <w:fldChar w:fldCharType="end"/>
        </w:r>
        <w:r w:rsidR="00B10541">
          <w:rPr>
            <w:rFonts w:cs="Arial"/>
          </w:rPr>
          <w:fldChar w:fldCharType="separate"/>
        </w:r>
        <w:r w:rsidR="00B10541" w:rsidRPr="00B10541">
          <w:rPr>
            <w:rFonts w:cs="Arial"/>
            <w:noProof/>
            <w:vertAlign w:val="superscript"/>
          </w:rPr>
          <w:t>6</w:t>
        </w:r>
        <w:r w:rsidR="00B10541">
          <w:rPr>
            <w:rFonts w:cs="Arial"/>
          </w:rPr>
          <w:fldChar w:fldCharType="end"/>
        </w:r>
      </w:hyperlink>
      <w:r w:rsidR="000400AD">
        <w:rPr>
          <w:rFonts w:cs="Arial"/>
        </w:rPr>
        <w:t xml:space="preserve">, </w:t>
      </w:r>
      <w:r w:rsidR="00054292">
        <w:rPr>
          <w:rFonts w:cs="Arial"/>
        </w:rPr>
        <w:t>with</w:t>
      </w:r>
      <w:r w:rsidR="000400AD">
        <w:rPr>
          <w:rFonts w:cs="Arial"/>
        </w:rPr>
        <w:t xml:space="preserve"> d</w:t>
      </w:r>
      <w:r w:rsidR="00EF50AD">
        <w:rPr>
          <w:rFonts w:cs="Arial"/>
        </w:rPr>
        <w:t>iscrepancies resolved by consensus.</w:t>
      </w:r>
    </w:p>
    <w:p w14:paraId="3909ADDC" w14:textId="77777777" w:rsidR="00B46536" w:rsidRPr="001C5A62" w:rsidRDefault="00B46536" w:rsidP="00B46536">
      <w:pPr>
        <w:pStyle w:val="Heading3"/>
        <w:spacing w:before="0" w:line="480" w:lineRule="auto"/>
        <w:jc w:val="both"/>
        <w:rPr>
          <w:rFonts w:cstheme="minorHAnsi"/>
        </w:rPr>
      </w:pPr>
      <w:r w:rsidRPr="001C5A62">
        <w:rPr>
          <w:rFonts w:cstheme="minorHAnsi"/>
        </w:rPr>
        <w:t>Quality of life assessment</w:t>
      </w:r>
    </w:p>
    <w:p w14:paraId="2B6767E6" w14:textId="78392B4D" w:rsidR="00B46536" w:rsidRDefault="00DB15E4" w:rsidP="00B46536">
      <w:pPr>
        <w:spacing w:after="0"/>
      </w:pPr>
      <w:r w:rsidRPr="00DB15E4">
        <w:t>In the absence of a disease-specific tool, q</w:t>
      </w:r>
      <w:r w:rsidR="00B46536" w:rsidRPr="00DB15E4">
        <w:t>uality of life was assessed using the Cystic Fibros</w:t>
      </w:r>
      <w:r w:rsidRPr="00DB15E4">
        <w:t xml:space="preserve">is Questionnaire-Revised (CFQ-R, for 6-13 year olds and </w:t>
      </w:r>
      <w:r w:rsidR="001D5B85">
        <w:t xml:space="preserve">their </w:t>
      </w:r>
      <w:proofErr w:type="spellStart"/>
      <w:r w:rsidR="001D5B85">
        <w:t>carers</w:t>
      </w:r>
      <w:proofErr w:type="spellEnd"/>
      <w:r w:rsidR="001D5B85">
        <w:t xml:space="preserve"> in </w:t>
      </w:r>
      <w:r w:rsidRPr="00DB15E4">
        <w:t>parallel)</w:t>
      </w:r>
      <w:r w:rsidR="00B46536" w:rsidRPr="00DB15E4">
        <w:t>. Th</w:t>
      </w:r>
      <w:r w:rsidRPr="00DB15E4">
        <w:t>ese incorporate</w:t>
      </w:r>
      <w:r w:rsidR="001D5B85">
        <w:t xml:space="preserve"> nine</w:t>
      </w:r>
      <w:r w:rsidR="00B46536" w:rsidRPr="00DB15E4">
        <w:t xml:space="preserve"> quality of life domains (</w:t>
      </w:r>
      <w:r w:rsidR="00DA51D8" w:rsidRPr="00DA51D8">
        <w:t xml:space="preserve">physical, </w:t>
      </w:r>
      <w:r w:rsidR="00B46536" w:rsidRPr="00DB15E4">
        <w:t xml:space="preserve">school, vitality, emotion, social, body image, eating, treatment burden, health perception) and 3 symptom </w:t>
      </w:r>
      <w:r w:rsidRPr="00DB15E4">
        <w:t>domains (r</w:t>
      </w:r>
      <w:r w:rsidR="00B46536" w:rsidRPr="00DB15E4">
        <w:t>espirator</w:t>
      </w:r>
      <w:r w:rsidRPr="00DB15E4">
        <w:t>y</w:t>
      </w:r>
      <w:r w:rsidR="00B46536" w:rsidRPr="00DB15E4">
        <w:t>, digestion</w:t>
      </w:r>
      <w:r w:rsidRPr="00DB15E4">
        <w:t>,</w:t>
      </w:r>
      <w:r w:rsidR="00B46536" w:rsidRPr="00DB15E4">
        <w:t xml:space="preserve"> weight</w:t>
      </w:r>
      <w:r w:rsidRPr="00DB15E4">
        <w:t>)</w:t>
      </w:r>
      <w:r w:rsidR="00B46536" w:rsidRPr="00DB15E4">
        <w:t xml:space="preserve">. </w:t>
      </w:r>
      <w:r w:rsidR="001D5B85">
        <w:t xml:space="preserve">Translation was by two independent </w:t>
      </w:r>
      <w:proofErr w:type="spellStart"/>
      <w:r w:rsidR="001D5B85">
        <w:t>translatiors</w:t>
      </w:r>
      <w:proofErr w:type="spellEnd"/>
      <w:r w:rsidR="001D5B85">
        <w:t>, collation by consensus, and b</w:t>
      </w:r>
      <w:r w:rsidRPr="00DB15E4">
        <w:t xml:space="preserve">ack-translation </w:t>
      </w:r>
      <w:r w:rsidR="00831243">
        <w:t>for</w:t>
      </w:r>
      <w:r w:rsidRPr="00DB15E4">
        <w:t xml:space="preserve"> accuracy</w:t>
      </w:r>
      <w:hyperlink w:anchor="_ENREF_8" w:tooltip="Modi, 2003 #113" w:history="1">
        <w:r w:rsidR="00B10541" w:rsidRPr="00DB15E4">
          <w:fldChar w:fldCharType="begin"/>
        </w:r>
        <w:r w:rsidR="00B10541">
          <w:instrText xml:space="preserve"> ADDIN EN.CITE &lt;EndNote&gt;&lt;Cite&gt;&lt;Author&gt;Modi&lt;/Author&gt;&lt;Year&gt;2003&lt;/Year&gt;&lt;RecNum&gt;113&lt;/RecNum&gt;&lt;DisplayText&gt;&lt;style face="superscript"&gt;8&lt;/style&gt;&lt;/DisplayText&gt;&lt;record&gt;&lt;rec-number&gt;113&lt;/rec-number&gt;&lt;foreign-keys&gt;&lt;key app="EN" db-id="t0fd5efz959pskeddatv9a2600rsw0dsfw0d"&gt;113&lt;/key&gt;&lt;/foreign-keys&gt;&lt;ref-type name="Journal Article"&gt;17&lt;/ref-type&gt;&lt;contributors&gt;&lt;authors&gt;&lt;author&gt;Modi, A. C.&lt;/author&gt;&lt;author&gt;Quittner, A. L.&lt;/author&gt;&lt;/authors&gt;&lt;/contributors&gt;&lt;auth-address&gt;Department of Clinical and Health Psychology, University of Florida, Florida 32610, USA.&lt;/auth-address&gt;&lt;titles&gt;&lt;title&gt;Validation of a disease-specific measure of health-related quality of life for children with cystic fibrosi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535-45&lt;/pages&gt;&lt;volume&gt;28&lt;/volume&gt;&lt;number&gt;8&lt;/number&gt;&lt;edition&gt;2003/11/07&lt;/edition&gt;&lt;keywords&gt;&lt;keyword&gt;Adolescent&lt;/keyword&gt;&lt;keyword&gt;Child&lt;/keyword&gt;&lt;keyword&gt;Cystic Fibrosis/diagnosis/*psychology&lt;/keyword&gt;&lt;keyword&gt;Depressive Disorder/diagnosis/epidemiology/*etiology&lt;/keyword&gt;&lt;keyword&gt;Female&lt;/keyword&gt;&lt;keyword&gt;Humans&lt;/keyword&gt;&lt;keyword&gt;Male&lt;/keyword&gt;&lt;keyword&gt;Predictive Value of Tests&lt;/keyword&gt;&lt;keyword&gt;Psychometrics/methods&lt;/keyword&gt;&lt;keyword&gt;*Quality of Life&lt;/keyword&gt;&lt;keyword&gt;*Questionnaires&lt;/keyword&gt;&lt;keyword&gt;Reproducibility of Results&lt;/keyword&gt;&lt;keyword&gt;Sweat/chemistry&lt;/keyword&gt;&lt;/keywords&gt;&lt;dates&gt;&lt;year&gt;2003&lt;/year&gt;&lt;pub-dates&gt;&lt;date&gt;Dec&lt;/date&gt;&lt;/pub-dates&gt;&lt;/dates&gt;&lt;isbn&gt;0146-8693 (Print)&amp;#xD;0146-8693 (Linking)&lt;/isbn&gt;&lt;accession-num&gt;14602844&lt;/accession-num&gt;&lt;work-type&gt;Research Support, Non-U.S. Gov&amp;apos;t&amp;#xD;Validation Studies&lt;/work-type&gt;&lt;urls&gt;&lt;related-urls&gt;&lt;url&gt;http://www.ncbi.nlm.nih.gov/pubmed/14602844&lt;/url&gt;&lt;/related-urls&gt;&lt;/urls&gt;&lt;language&gt;eng&lt;/language&gt;&lt;/record&gt;&lt;/Cite&gt;&lt;/EndNote&gt;</w:instrText>
        </w:r>
        <w:r w:rsidR="00B10541" w:rsidRPr="00DB15E4">
          <w:fldChar w:fldCharType="separate"/>
        </w:r>
        <w:r w:rsidR="00B10541" w:rsidRPr="00B10541">
          <w:rPr>
            <w:noProof/>
            <w:vertAlign w:val="superscript"/>
          </w:rPr>
          <w:t>8</w:t>
        </w:r>
        <w:r w:rsidR="00B10541" w:rsidRPr="00DB15E4">
          <w:fldChar w:fldCharType="end"/>
        </w:r>
      </w:hyperlink>
      <w:r w:rsidR="00B46536" w:rsidRPr="00DB15E4">
        <w:fldChar w:fldCharType="begin"/>
      </w:r>
      <w:r w:rsidR="00B46536" w:rsidRPr="00DB15E4">
        <w:instrText xml:space="preserve"> ADDIN ZOTERO_ITEM CSL_CITATION {"citationID":"1jgs4h4fls","properties":{"formattedCitation":"(11)","plainCitation":"(11)"},"citationItems":[{"id":23,"uris":["http://zotero.org/users/local/qKLKzL2w/items/7Q9ST4RF"],"uri":["http://zotero.org/users/local/qKLKzL2w/items/7Q9ST4RF"],"itemData":{"id":23,"type":"article-journal","title":"Validation of a disease-specific measure of health-related quality of life for children with cystic fibrosis","container-title":"J Pediatr Psychol","page":"535-45","volume":"28","archive_location":"14602844","abstract":"OBJECTIVE: The purpose of the current study was to evaluate the psychometric properties of the Cystic Fibrosis Questionnaire (CFQ)-Child version, a disease-specific health-related quality of life (HRQOL) measure for children with cystic fibrosis (CF). METHOD: The CFQ was administered to 84 children with CF, ranging in age from 7 to 13 years, and their parents. RESULTS: Multitrait analyses indicated that a majority of items on the CFQ-Child correlated more highly with their hypothesized scale than a competing scale. Internal consistency coefficients were acceptable for all scales (Cronbach's alpha =.60-.76), with the exception of treatment burden (Cronbach's alpha =.44). Results also suggested strong convergence between child and parent-proxy reports on several scales of the CFQ. CONCLUSION: Results demonstrated that the CFQ-Child is a reliable and valid measure of HRQOL for children with CF.","ISSN":"0146-8693 (Print) 0146-8693 (Linking)","note":"8","shortTitle":"Validation of a disease-specific measure of health-related quality of life for children with cystic fibrosis","journalAbbreviation":"Journal of pediatric psychology","language":"eng","author":[{"family":"Modi","given":"A. C."},{"family":"Quittner","given":"A. L."}],"issued":{"date-parts":[["2003",12]]}}}],"schema":"https://github.com/citation-style-language/schema/raw/master/csl-citation.json"} </w:instrText>
      </w:r>
      <w:r w:rsidR="00B46536" w:rsidRPr="00DB15E4">
        <w:fldChar w:fldCharType="end"/>
      </w:r>
      <w:r w:rsidR="00B46536" w:rsidRPr="00DB15E4">
        <w:t>.</w:t>
      </w:r>
      <w:r w:rsidR="00B46536" w:rsidRPr="001C5A62">
        <w:t xml:space="preserve"> </w:t>
      </w:r>
    </w:p>
    <w:p w14:paraId="06ECEE92" w14:textId="7B3E0FCA" w:rsidR="002E6F96" w:rsidRDefault="002E6F96" w:rsidP="002E6F96">
      <w:pPr>
        <w:pStyle w:val="Heading3"/>
      </w:pPr>
      <w:r>
        <w:t>Spirometry</w:t>
      </w:r>
      <w:r w:rsidR="005F70C7">
        <w:t xml:space="preserve"> and radiology</w:t>
      </w:r>
    </w:p>
    <w:p w14:paraId="5AB3DF34" w14:textId="659A95F5" w:rsidR="001F3540" w:rsidRDefault="001F3540" w:rsidP="001F3540">
      <w:r>
        <w:t>Spirometry was performed according to ATS/ERS guidelines</w:t>
      </w:r>
      <w:hyperlink w:anchor="_ENREF_9" w:tooltip="Miller, 2005 #785" w:history="1">
        <w:r w:rsidR="00B10541">
          <w:fldChar w:fldCharType="begin"/>
        </w:r>
        <w:r w:rsidR="00B10541">
          <w:instrText xml:space="preserve"> ADDIN EN.CITE &lt;EndNote&gt;&lt;Cite&gt;&lt;Author&gt;Miller&lt;/Author&gt;&lt;Year&gt;2005&lt;/Year&gt;&lt;RecNum&gt;785&lt;/RecNum&gt;&lt;DisplayText&gt;&lt;style face="superscript"&gt;9&lt;/style&gt;&lt;/DisplayText&gt;&lt;record&gt;&lt;rec-number&gt;785&lt;/rec-number&gt;&lt;foreign-keys&gt;&lt;key app="EN" db-id="vxrv9der7tps5yexz215xa0vsex2p5f9rd0w"&gt;785&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edition&gt;2005/08/02&lt;/edition&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lt;/isbn&gt;&lt;accession-num&gt;16055882&lt;/accession-num&gt;&lt;urls&gt;&lt;related-urls&gt;&lt;url&gt;http://www.ncbi.nlm.nih.gov/entrez/query.fcgi?cmd=Retrieve&amp;amp;db=PubMed&amp;amp;dopt=Citation&amp;amp;list_uids=16055882&lt;/url&gt;&lt;url&gt;http://erj.ersjournals.com/content/26/2/319.full.pdf&lt;/url&gt;&lt;/related-urls&gt;&lt;/urls&gt;&lt;electronic-resource-num&gt;26/2/319 [pii]&amp;#xD;10.1183/09031936.05.00034805&lt;/electronic-resource-num&gt;&lt;language&gt;eng&lt;/language&gt;&lt;/record&gt;&lt;/Cite&gt;&lt;/EndNote&gt;</w:instrText>
        </w:r>
        <w:r w:rsidR="00B10541">
          <w:fldChar w:fldCharType="separate"/>
        </w:r>
        <w:r w:rsidR="00B10541" w:rsidRPr="00B10541">
          <w:rPr>
            <w:noProof/>
            <w:vertAlign w:val="superscript"/>
          </w:rPr>
          <w:t>9</w:t>
        </w:r>
        <w:r w:rsidR="00B10541">
          <w:fldChar w:fldCharType="end"/>
        </w:r>
      </w:hyperlink>
      <w:r w:rsidR="00BC0F20">
        <w:t xml:space="preserve"> by </w:t>
      </w:r>
      <w:r w:rsidR="00054292">
        <w:t>experienced</w:t>
      </w:r>
      <w:r w:rsidR="00BC0F20">
        <w:t xml:space="preserve"> nursing staff and a respiratory physician.</w:t>
      </w:r>
      <w:r w:rsidR="001D5B85">
        <w:t xml:space="preserve"> F</w:t>
      </w:r>
      <w:r>
        <w:t xml:space="preserve">orced exhalation following maximal inspiration was recorded while seated </w:t>
      </w:r>
      <w:r>
        <w:lastRenderedPageBreak/>
        <w:t>using an EasyOne World spirometer (</w:t>
      </w:r>
      <w:proofErr w:type="spellStart"/>
      <w:r>
        <w:t>ndd</w:t>
      </w:r>
      <w:proofErr w:type="spellEnd"/>
      <w:r>
        <w:t xml:space="preserve">, Switzerland). Up to eight </w:t>
      </w:r>
      <w:r w:rsidR="00C52410">
        <w:t>trials</w:t>
      </w:r>
      <w:r w:rsidR="001D5B85">
        <w:t xml:space="preserve"> were recorded</w:t>
      </w:r>
      <w:r>
        <w:t xml:space="preserve">, and assessed by two clinicians independently for quality. </w:t>
      </w:r>
      <w:r w:rsidR="00265D80">
        <w:t>T</w:t>
      </w:r>
      <w:r>
        <w:t xml:space="preserve">he best </w:t>
      </w:r>
      <w:r w:rsidR="00EC66C8">
        <w:t>FEV</w:t>
      </w:r>
      <w:r w:rsidR="00EC66C8" w:rsidRPr="00EC66C8">
        <w:rPr>
          <w:vertAlign w:val="subscript"/>
        </w:rPr>
        <w:t>1</w:t>
      </w:r>
      <w:r w:rsidR="001326C7">
        <w:t xml:space="preserve"> and FVC values</w:t>
      </w:r>
      <w:r w:rsidR="00265D80">
        <w:t xml:space="preserve"> from 3 admissible traces were</w:t>
      </w:r>
      <w:r w:rsidR="001326C7">
        <w:t xml:space="preserve"> </w:t>
      </w:r>
      <w:r>
        <w:t>included for analysi</w:t>
      </w:r>
      <w:r w:rsidR="00BC0F20">
        <w:t xml:space="preserve">s. Primary reference values </w:t>
      </w:r>
      <w:r>
        <w:t xml:space="preserve">were taken from </w:t>
      </w:r>
      <w:r w:rsidR="00BC0F20">
        <w:t xml:space="preserve">the </w:t>
      </w:r>
      <w:r w:rsidR="005B2419">
        <w:t>Global Lung Initiative (GLI)</w:t>
      </w:r>
      <w:hyperlink w:anchor="_ENREF_10" w:tooltip="Quanjer, 2012 #122" w:history="1">
        <w:r w:rsidR="00B10541">
          <w:fldChar w:fldCharType="begin">
            <w:fldData xml:space="preserve">PEVuZE5vdGU+PENpdGU+PEF1dGhvcj5RdWFuamVyPC9BdXRob3I+PFllYXI+MjAxMjwvWWVhcj48
UmVjTnVtPjEyMjwvUmVjTnVtPjxEaXNwbGF5VGV4dD48c3R5bGUgZmFjZT0ic3VwZXJzY3JpcHQi
PjEwPC9zdHlsZT48L0Rpc3BsYXlUZXh0PjxyZWNvcmQ+PHJlYy1udW1iZXI+MTIyPC9yZWMtbnVt
YmVyPjxmb3JlaWduLWtleXM+PGtleSBhcHA9IkVOIiBkYi1pZD0iMDV3cjVkenpxejV2dGxldDVz
dTVlYXhlZnNmZngyZnN0ZnR2Ij4xMjI8L2tleT48L2ZvcmVpZ24ta2V5cz48cmVmLXR5cGUgbmFt
ZT0iSm91cm5hbCBBcnRpY2xlIj4xNzwvcmVmLXR5cGU+PGNvbnRyaWJ1dG9ycz48YXV0aG9ycz48
YXV0aG9yPlF1YW5qZXIsIFAuIEguPC9hdXRob3I+PGF1dGhvcj5TdGFub2pldmljLCBTLjwvYXV0
aG9yPjxhdXRob3I+Q29sZSwgVC4gSi48L2F1dGhvcj48YXV0aG9yPkJhdXIsIFguPC9hdXRob3I+
PGF1dGhvcj5IYWxsLCBHLiBMLjwvYXV0aG9yPjxhdXRob3I+Q3VsdmVyLCBCLiBILjwvYXV0aG9y
PjxhdXRob3I+RW5yaWdodCwgUC4gTC48L2F1dGhvcj48YXV0aG9yPkhhbmtpbnNvbiwgSi4gTC48
L2F1dGhvcj48YXV0aG9yPklwLCBNLiBTLjwvYXV0aG9yPjxhdXRob3I+WmhlbmcsIEouPC9hdXRo
b3I+PGF1dGhvcj5TdG9ja3MsIEouPC9hdXRob3I+PC9hdXRob3JzPjwvY29udHJpYnV0b3JzPjxh
dXRoLWFkZHJlc3M+RGVwdCBvZiBQdWxtb25hcnkgRGlzZWFzZXMgYW5kIERlcHQgb2YgUGFlZGlh
dHJpY3MsIEVyYXNtdXMgTWVkaWNhbCBDZW50cmUsIEVyYXNtdXMgVW5pdmVyc2l0eSwgUm90dGVy
ZGFtLCB0aGUgTmV0aGVybGFuZHMuPC9hdXRoLWFkZHJlc3M+PHRpdGxlcz48dGl0bGU+TXVsdGkt
ZXRobmljIHJlZmVyZW5jZSB2YWx1ZXMgZm9yIHNwaXJvbWV0cnkgZm9yIHRoZSAzLTk1LXlyIGFn
ZSByYW5nZTogdGhlIGdsb2JhbCBsdW5nIGZ1bmN0aW9uIDIwMTIgZXF1YXRpb25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CA6IG9mZmljaWFsIGpvdXJuYWwgb2YgdGhlIEV1
cm9wZWFuIFNvY2lldHkgZm9yIENsaW5pY2FsIFJlc3BpcmF0b3J5IFBoeXNpb2xvZ3k8L2FiYnIt
MT48L3BlcmlvZGljYWw+PHBhZ2VzPjEzMjQtNDM8L3BhZ2VzPjx2b2x1bWU+NDA8L3ZvbHVtZT48
bnVtYmVyPjY8L251bWJlcj48ZWRpdGlvbj4yMDEyLzA2LzMwPC9lZGl0aW9uPjxrZXl3b3Jkcz48
a2V5d29yZD5BZG9sZXNjZW50PC9rZXl3b3JkPjxrZXl3b3JkPkFkdWx0PC9rZXl3b3JkPjxrZXl3
b3JkPkFnZSBGYWN0b3JzPC9rZXl3b3JkPjxrZXl3b3JkPkFnZWQ8L2tleXdvcmQ+PGtleXdvcmQ+
QWdlZCwgODAgYW5kIG92ZXI8L2tleXdvcmQ+PGtleXdvcmQ+Q2hpbGQ8L2tleXdvcmQ+PGtleXdv
cmQ+Q2hpbGQsIFByZXNjaG9vbDwva2V5d29yZD48a2V5d29yZD5FdGhuaWMgR3JvdXBzPC9rZXl3
b3JkPjxrZXl3b3JkPkZlbWFsZTwva2V5d29yZD48a2V5d29yZD5Gb3JjZWQgRXhwaXJhdG9yeSBW
b2x1bWU8L2tleXdvcmQ+PGtleXdvcmQ+SHVtYW5zPC9rZXl3b3JkPjxrZXl3b3JkPkx1bmcvcGh5
c2lvbG9neTwva2V5d29yZD48a2V5d29yZD5NYWxlPC9rZXl3b3JkPjxrZXl3b3JkPk1pZGRsZSBB
Z2VkPC9rZXl3b3JkPjxrZXl3b3JkPk1vZGVscywgU3RhdGlzdGljYWw8L2tleXdvcmQ+PGtleXdv
cmQ+UHVsbW9uYXJ5IE1lZGljaW5lL21ldGhvZHMvKnN0YW5kYXJkczwva2V5d29yZD48a2V5d29y
ZD5RdWFsaXR5IENvbnRyb2w8L2tleXdvcmQ+PGtleXdvcmQ+UmVmZXJlbmNlIFZhbHVlczwva2V5
d29yZD48a2V5d29yZD5TcGlyb21ldHJ5LyptZXRob2RzLypzdGFuZGFyZHM8L2tleXdvcmQ+PGtl
eXdvcmQ+Vml0YWwgQ2FwYWNpdHk8L2tleXdvcmQ+PGtleXdvcmQ+V29ybGQgSGVhbHRoPC9rZXl3
b3JkPjwva2V5d29yZHM+PGRhdGVzPjx5ZWFyPjIwMTI8L3llYXI+PHB1Yi1kYXRlcz48ZGF0ZT5E
ZWM8L2RhdGU+PC9wdWItZGF0ZXM+PC9kYXRlcz48aXNibj4xMzk5LTMwMDMgKEVsZWN0cm9uaWMp
JiN4RDswOTAzLTE5MzYgKExpbmtpbmcpPC9pc2JuPjxhY2Nlc3Npb24tbnVtPjIyNzQzNjc1PC9h
Y2Nlc3Npb24tbnVtPjx3b3JrLXR5cGU+UmVzZWFyY2ggU3VwcG9ydCwgTi5JLkguLCBFeHRyYW11
cmFsJiN4RDtSZXNlYXJjaCBTdXBwb3J0LCBOb24tVS5TLiBHb3YmYXBvczt0PC93b3JrLXR5cGU+
PHVybHM+PHJlbGF0ZWQtdXJscz48dXJsPmh0dHA6Ly93d3cubmNiaS5ubG0ubmloLmdvdi9wdWJt
ZWQvMjI3NDM2NzU8L3VybD48L3JlbGF0ZWQtdXJscz48L3VybHM+PGN1c3RvbTI+Mzc4NjU4MTwv
Y3VzdG9tMj48ZWxlY3Ryb25pYy1yZXNvdXJjZS1udW0+MTAuMTE4My8wOTAzMTkzNi4wMDA4MDMx
MjwvZWxlY3Ryb25pYy1yZXNvdXJjZS1udW0+PGxhbmd1YWdlPmVuZzwvbGFuZ3VhZ2U+PC9yZWNv
cmQ+PC9DaXRlPjwvRW5kTm90ZT4A
</w:fldData>
          </w:fldChar>
        </w:r>
        <w:r w:rsidR="00B10541">
          <w:instrText xml:space="preserve"> ADDIN EN.CITE </w:instrText>
        </w:r>
        <w:r w:rsidR="00B10541">
          <w:fldChar w:fldCharType="begin">
            <w:fldData xml:space="preserve">PEVuZE5vdGU+PENpdGU+PEF1dGhvcj5RdWFuamVyPC9BdXRob3I+PFllYXI+MjAxMjwvWWVhcj48
UmVjTnVtPjEyMjwvUmVjTnVtPjxEaXNwbGF5VGV4dD48c3R5bGUgZmFjZT0ic3VwZXJzY3JpcHQi
PjEwPC9zdHlsZT48L0Rpc3BsYXlUZXh0PjxyZWNvcmQ+PHJlYy1udW1iZXI+MTIyPC9yZWMtbnVt
YmVyPjxmb3JlaWduLWtleXM+PGtleSBhcHA9IkVOIiBkYi1pZD0iMDV3cjVkenpxejV2dGxldDVz
dTVlYXhlZnNmZngyZnN0ZnR2Ij4xMjI8L2tleT48L2ZvcmVpZ24ta2V5cz48cmVmLXR5cGUgbmFt
ZT0iSm91cm5hbCBBcnRpY2xlIj4xNzwvcmVmLXR5cGU+PGNvbnRyaWJ1dG9ycz48YXV0aG9ycz48
YXV0aG9yPlF1YW5qZXIsIFAuIEguPC9hdXRob3I+PGF1dGhvcj5TdGFub2pldmljLCBTLjwvYXV0
aG9yPjxhdXRob3I+Q29sZSwgVC4gSi48L2F1dGhvcj48YXV0aG9yPkJhdXIsIFguPC9hdXRob3I+
PGF1dGhvcj5IYWxsLCBHLiBMLjwvYXV0aG9yPjxhdXRob3I+Q3VsdmVyLCBCLiBILjwvYXV0aG9y
PjxhdXRob3I+RW5yaWdodCwgUC4gTC48L2F1dGhvcj48YXV0aG9yPkhhbmtpbnNvbiwgSi4gTC48
L2F1dGhvcj48YXV0aG9yPklwLCBNLiBTLjwvYXV0aG9yPjxhdXRob3I+WmhlbmcsIEouPC9hdXRo
b3I+PGF1dGhvcj5TdG9ja3MsIEouPC9hdXRob3I+PC9hdXRob3JzPjwvY29udHJpYnV0b3JzPjxh
dXRoLWFkZHJlc3M+RGVwdCBvZiBQdWxtb25hcnkgRGlzZWFzZXMgYW5kIERlcHQgb2YgUGFlZGlh
dHJpY3MsIEVyYXNtdXMgTWVkaWNhbCBDZW50cmUsIEVyYXNtdXMgVW5pdmVyc2l0eSwgUm90dGVy
ZGFtLCB0aGUgTmV0aGVybGFuZHMuPC9hdXRoLWFkZHJlc3M+PHRpdGxlcz48dGl0bGU+TXVsdGkt
ZXRobmljIHJlZmVyZW5jZSB2YWx1ZXMgZm9yIHNwaXJvbWV0cnkgZm9yIHRoZSAzLTk1LXlyIGFn
ZSByYW5nZTogdGhlIGdsb2JhbCBsdW5nIGZ1bmN0aW9uIDIwMTIgZXF1YXRpb25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CA6IG9mZmljaWFsIGpvdXJuYWwgb2YgdGhlIEV1
cm9wZWFuIFNvY2lldHkgZm9yIENsaW5pY2FsIFJlc3BpcmF0b3J5IFBoeXNpb2xvZ3k8L2FiYnIt
MT48L3BlcmlvZGljYWw+PHBhZ2VzPjEzMjQtNDM8L3BhZ2VzPjx2b2x1bWU+NDA8L3ZvbHVtZT48
bnVtYmVyPjY8L251bWJlcj48ZWRpdGlvbj4yMDEyLzA2LzMwPC9lZGl0aW9uPjxrZXl3b3Jkcz48
a2V5d29yZD5BZG9sZXNjZW50PC9rZXl3b3JkPjxrZXl3b3JkPkFkdWx0PC9rZXl3b3JkPjxrZXl3
b3JkPkFnZSBGYWN0b3JzPC9rZXl3b3JkPjxrZXl3b3JkPkFnZWQ8L2tleXdvcmQ+PGtleXdvcmQ+
QWdlZCwgODAgYW5kIG92ZXI8L2tleXdvcmQ+PGtleXdvcmQ+Q2hpbGQ8L2tleXdvcmQ+PGtleXdv
cmQ+Q2hpbGQsIFByZXNjaG9vbDwva2V5d29yZD48a2V5d29yZD5FdGhuaWMgR3JvdXBzPC9rZXl3
b3JkPjxrZXl3b3JkPkZlbWFsZTwva2V5d29yZD48a2V5d29yZD5Gb3JjZWQgRXhwaXJhdG9yeSBW
b2x1bWU8L2tleXdvcmQ+PGtleXdvcmQ+SHVtYW5zPC9rZXl3b3JkPjxrZXl3b3JkPkx1bmcvcGh5
c2lvbG9neTwva2V5d29yZD48a2V5d29yZD5NYWxlPC9rZXl3b3JkPjxrZXl3b3JkPk1pZGRsZSBB
Z2VkPC9rZXl3b3JkPjxrZXl3b3JkPk1vZGVscywgU3RhdGlzdGljYWw8L2tleXdvcmQ+PGtleXdv
cmQ+UHVsbW9uYXJ5IE1lZGljaW5lL21ldGhvZHMvKnN0YW5kYXJkczwva2V5d29yZD48a2V5d29y
ZD5RdWFsaXR5IENvbnRyb2w8L2tleXdvcmQ+PGtleXdvcmQ+UmVmZXJlbmNlIFZhbHVlczwva2V5
d29yZD48a2V5d29yZD5TcGlyb21ldHJ5LyptZXRob2RzLypzdGFuZGFyZHM8L2tleXdvcmQ+PGtl
eXdvcmQ+Vml0YWwgQ2FwYWNpdHk8L2tleXdvcmQ+PGtleXdvcmQ+V29ybGQgSGVhbHRoPC9rZXl3
b3JkPjwva2V5d29yZHM+PGRhdGVzPjx5ZWFyPjIwMTI8L3llYXI+PHB1Yi1kYXRlcz48ZGF0ZT5E
ZWM8L2RhdGU+PC9wdWItZGF0ZXM+PC9kYXRlcz48aXNibj4xMzk5LTMwMDMgKEVsZWN0cm9uaWMp
JiN4RDswOTAzLTE5MzYgKExpbmtpbmcpPC9pc2JuPjxhY2Nlc3Npb24tbnVtPjIyNzQzNjc1PC9h
Y2Nlc3Npb24tbnVtPjx3b3JrLXR5cGU+UmVzZWFyY2ggU3VwcG9ydCwgTi5JLkguLCBFeHRyYW11
cmFsJiN4RDtSZXNlYXJjaCBTdXBwb3J0LCBOb24tVS5TLiBHb3YmYXBvczt0PC93b3JrLXR5cGU+
PHVybHM+PHJlbGF0ZWQtdXJscz48dXJsPmh0dHA6Ly93d3cubmNiaS5ubG0ubmloLmdvdi9wdWJt
ZWQvMjI3NDM2NzU8L3VybD48L3JlbGF0ZWQtdXJscz48L3VybHM+PGN1c3RvbTI+Mzc4NjU4MTwv
Y3VzdG9tMj48ZWxlY3Ryb25pYy1yZXNvdXJjZS1udW0+MTAuMTE4My8wOTAzMTkzNi4wMDA4MDMx
MjwvZWxlY3Ryb25pYy1yZXNvdXJjZS1udW0+PGxhbmd1YWdlPmVuZzwvbGFuZ3VhZ2U+PC9yZWNv
cmQ+PC9DaXRlPjwvRW5kTm90ZT4A
</w:fldData>
          </w:fldChar>
        </w:r>
        <w:r w:rsidR="00B10541">
          <w:instrText xml:space="preserve"> ADDIN EN.CITE.DATA </w:instrText>
        </w:r>
        <w:r w:rsidR="00B10541">
          <w:fldChar w:fldCharType="end"/>
        </w:r>
        <w:r w:rsidR="00B10541">
          <w:fldChar w:fldCharType="separate"/>
        </w:r>
        <w:r w:rsidR="00B10541" w:rsidRPr="00B10541">
          <w:rPr>
            <w:noProof/>
            <w:vertAlign w:val="superscript"/>
          </w:rPr>
          <w:t>10</w:t>
        </w:r>
        <w:r w:rsidR="00B10541">
          <w:fldChar w:fldCharType="end"/>
        </w:r>
      </w:hyperlink>
      <w:r w:rsidR="001D5B85">
        <w:t>,</w:t>
      </w:r>
      <w:r>
        <w:t xml:space="preserve"> </w:t>
      </w:r>
      <w:r w:rsidR="001D5B85">
        <w:t>using</w:t>
      </w:r>
      <w:r>
        <w:t xml:space="preserve"> the 5</w:t>
      </w:r>
      <w:r w:rsidRPr="00107B24">
        <w:rPr>
          <w:vertAlign w:val="superscript"/>
        </w:rPr>
        <w:t>th</w:t>
      </w:r>
      <w:r>
        <w:t xml:space="preserve"> centile of t</w:t>
      </w:r>
      <w:r w:rsidR="001326C7">
        <w:t>he reference population</w:t>
      </w:r>
      <w:r w:rsidR="001D5B85">
        <w:t xml:space="preserve"> as the lower limit of normal (LLN, 1.64SD </w:t>
      </w:r>
      <w:r w:rsidR="001326C7">
        <w:t>below</w:t>
      </w:r>
      <w:r>
        <w:t xml:space="preserve"> the mean). Results of </w:t>
      </w:r>
      <w:r w:rsidR="00EC66C8">
        <w:t>FEV</w:t>
      </w:r>
      <w:r w:rsidR="00EC66C8" w:rsidRPr="00EC66C8">
        <w:rPr>
          <w:vertAlign w:val="subscript"/>
        </w:rPr>
        <w:t>1</w:t>
      </w:r>
      <w:r>
        <w:t xml:space="preserve">, FVC, </w:t>
      </w:r>
      <w:r w:rsidR="00EC66C8">
        <w:t>FEV</w:t>
      </w:r>
      <w:r w:rsidR="00EC66C8" w:rsidRPr="00EC66C8">
        <w:rPr>
          <w:vertAlign w:val="subscript"/>
        </w:rPr>
        <w:t>1</w:t>
      </w:r>
      <w:proofErr w:type="gramStart"/>
      <w:r w:rsidR="002E6F96">
        <w:t>:FVC</w:t>
      </w:r>
      <w:proofErr w:type="gramEnd"/>
      <w:r w:rsidR="002E6F96">
        <w:t xml:space="preserve"> and </w:t>
      </w:r>
      <w:r w:rsidR="00007D55">
        <w:t>F</w:t>
      </w:r>
      <w:r>
        <w:t xml:space="preserve">EF25-75% are reported as </w:t>
      </w:r>
      <w:r w:rsidR="001326C7">
        <w:t>residual standard deviations (z</w:t>
      </w:r>
      <w:r>
        <w:t>-scores</w:t>
      </w:r>
      <w:r w:rsidR="001326C7">
        <w:t>)</w:t>
      </w:r>
      <w:r>
        <w:t xml:space="preserve">. Participants with </w:t>
      </w:r>
      <w:r w:rsidR="00EC66C8">
        <w:t>FEV</w:t>
      </w:r>
      <w:r w:rsidR="00EC66C8" w:rsidRPr="00EC66C8">
        <w:rPr>
          <w:vertAlign w:val="subscript"/>
        </w:rPr>
        <w:t>1</w:t>
      </w:r>
      <w:r w:rsidR="001326C7">
        <w:t xml:space="preserve"> and </w:t>
      </w:r>
      <w:r w:rsidR="00EC66C8">
        <w:t>FEV</w:t>
      </w:r>
      <w:r w:rsidR="00EC66C8" w:rsidRPr="00EC66C8">
        <w:rPr>
          <w:vertAlign w:val="subscript"/>
        </w:rPr>
        <w:t>1</w:t>
      </w:r>
      <w:proofErr w:type="gramStart"/>
      <w:r w:rsidR="001326C7">
        <w:t>:</w:t>
      </w:r>
      <w:r>
        <w:t>FVC</w:t>
      </w:r>
      <w:proofErr w:type="gramEnd"/>
      <w:r w:rsidR="00C52410">
        <w:t xml:space="preserve"> ratio</w:t>
      </w:r>
      <w:r>
        <w:t xml:space="preserve"> of less than the LLN were classified as having obstructive spirometry. Where FVC was reduced below LLN and </w:t>
      </w:r>
      <w:r w:rsidR="00EC66C8">
        <w:t>FEV</w:t>
      </w:r>
      <w:r w:rsidR="00EC66C8" w:rsidRPr="00EC66C8">
        <w:rPr>
          <w:vertAlign w:val="subscript"/>
        </w:rPr>
        <w:t>1</w:t>
      </w:r>
      <w:proofErr w:type="gramStart"/>
      <w:r>
        <w:t>:FVC</w:t>
      </w:r>
      <w:proofErr w:type="gramEnd"/>
      <w:r>
        <w:t xml:space="preserve"> was not, </w:t>
      </w:r>
      <w:r w:rsidR="001D5B85">
        <w:t>we recorded</w:t>
      </w:r>
      <w:r w:rsidR="00C52410">
        <w:t xml:space="preserve"> </w:t>
      </w:r>
      <w:r>
        <w:t xml:space="preserve">“reduced FVC” as we were unable to measure total lung capacities. </w:t>
      </w:r>
      <w:r w:rsidR="001326C7">
        <w:t>In</w:t>
      </w:r>
      <w:r>
        <w:t xml:space="preserve"> participants </w:t>
      </w:r>
      <w:r w:rsidR="001D5B85">
        <w:t>with</w:t>
      </w:r>
      <w:r w:rsidR="00C67374">
        <w:t xml:space="preserve"> abnormal spirometry, testing was repeated after nebulised salbutamol</w:t>
      </w:r>
      <w:r>
        <w:t xml:space="preserve"> </w:t>
      </w:r>
      <w:r w:rsidR="00C67374">
        <w:t>(</w:t>
      </w:r>
      <w:r>
        <w:t>2.5mg via face mask</w:t>
      </w:r>
      <w:r w:rsidR="00C67374">
        <w:t>).</w:t>
      </w:r>
      <w:r w:rsidR="001D5B85">
        <w:t xml:space="preserve"> R</w:t>
      </w:r>
      <w:r>
        <w:t xml:space="preserve">eversibility was defined as improvement of </w:t>
      </w:r>
      <w:r>
        <w:rPr>
          <w:rFonts w:cstheme="minorHAnsi"/>
        </w:rPr>
        <w:t>≥</w:t>
      </w:r>
      <w:r>
        <w:t xml:space="preserve">12% in </w:t>
      </w:r>
      <w:r w:rsidR="00D517DC">
        <w:t xml:space="preserve">best </w:t>
      </w:r>
      <w:r w:rsidR="00EC66C8">
        <w:t>FEV</w:t>
      </w:r>
      <w:r w:rsidR="00EC66C8" w:rsidRPr="00EC66C8">
        <w:rPr>
          <w:vertAlign w:val="subscript"/>
        </w:rPr>
        <w:t>1</w:t>
      </w:r>
      <w:r>
        <w:t xml:space="preserve"> or FVC</w:t>
      </w:r>
      <w:hyperlink w:anchor="_ENREF_9" w:tooltip="Miller, 2005 #785" w:history="1">
        <w:r w:rsidR="00B10541">
          <w:fldChar w:fldCharType="begin"/>
        </w:r>
        <w:r w:rsidR="00B10541">
          <w:instrText xml:space="preserve"> ADDIN EN.CITE &lt;EndNote&gt;&lt;Cite&gt;&lt;Author&gt;Miller&lt;/Author&gt;&lt;Year&gt;2005&lt;/Year&gt;&lt;RecNum&gt;785&lt;/RecNum&gt;&lt;DisplayText&gt;&lt;style face="superscript"&gt;9&lt;/style&gt;&lt;/DisplayText&gt;&lt;record&gt;&lt;rec-number&gt;785&lt;/rec-number&gt;&lt;foreign-keys&gt;&lt;key app="EN" db-id="vxrv9der7tps5yexz215xa0vsex2p5f9rd0w"&gt;785&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edition&gt;2005/08/02&lt;/edition&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lt;/isbn&gt;&lt;accession-num&gt;16055882&lt;/accession-num&gt;&lt;urls&gt;&lt;related-urls&gt;&lt;url&gt;http://www.ncbi.nlm.nih.gov/entrez/query.fcgi?cmd=Retrieve&amp;amp;db=PubMed&amp;amp;dopt=Citation&amp;amp;list_uids=16055882&lt;/url&gt;&lt;url&gt;http://erj.ersjournals.com/content/26/2/319.full.pdf&lt;/url&gt;&lt;/related-urls&gt;&lt;/urls&gt;&lt;electronic-resource-num&gt;26/2/319 [pii]&amp;#xD;10.1183/09031936.05.00034805&lt;/electronic-resource-num&gt;&lt;language&gt;eng&lt;/language&gt;&lt;/record&gt;&lt;/Cite&gt;&lt;/EndNote&gt;</w:instrText>
        </w:r>
        <w:r w:rsidR="00B10541">
          <w:fldChar w:fldCharType="separate"/>
        </w:r>
        <w:r w:rsidR="00B10541" w:rsidRPr="00B10541">
          <w:rPr>
            <w:noProof/>
            <w:vertAlign w:val="superscript"/>
          </w:rPr>
          <w:t>9</w:t>
        </w:r>
        <w:r w:rsidR="00B10541">
          <w:fldChar w:fldCharType="end"/>
        </w:r>
      </w:hyperlink>
      <w:r w:rsidR="002D76B7">
        <w:t>.</w:t>
      </w:r>
      <w:r>
        <w:t xml:space="preserve"> Participants meeting this criterion were prescribed inhaled salbutamol via metered dose inhaler with a</w:t>
      </w:r>
      <w:r w:rsidR="001D5B85">
        <w:t xml:space="preserve">n </w:t>
      </w:r>
      <w:proofErr w:type="spellStart"/>
      <w:r w:rsidR="001D5B85">
        <w:t>Aerochamber</w:t>
      </w:r>
      <w:proofErr w:type="spellEnd"/>
      <w:r w:rsidR="001D5B85">
        <w:t xml:space="preserve"> device (</w:t>
      </w:r>
      <w:r w:rsidR="00DE5871">
        <w:t>GSK, UK),</w:t>
      </w:r>
      <w:r w:rsidR="00C67374">
        <w:t xml:space="preserve"> 200</w:t>
      </w:r>
      <w:r w:rsidR="00C67374">
        <w:rPr>
          <w:rFonts w:cstheme="minorHAnsi"/>
        </w:rPr>
        <w:t>µ</w:t>
      </w:r>
      <w:r>
        <w:t>g at least twice a day, and additionally when symptomatic</w:t>
      </w:r>
      <w:r w:rsidR="00C67374">
        <w:t xml:space="preserve">. These participants </w:t>
      </w:r>
      <w:r>
        <w:t>return</w:t>
      </w:r>
      <w:r w:rsidR="00C67374">
        <w:t>ed for clinical reassessment after</w:t>
      </w:r>
      <w:r>
        <w:t xml:space="preserve"> 4 weeks</w:t>
      </w:r>
      <w:r w:rsidR="00C67374">
        <w:t xml:space="preserve"> of treatment</w:t>
      </w:r>
      <w:r>
        <w:t>.</w:t>
      </w:r>
    </w:p>
    <w:p w14:paraId="4186AC86" w14:textId="2FF9A0BB" w:rsidR="001F3540" w:rsidRDefault="001F3540" w:rsidP="001F3540">
      <w:r>
        <w:t>Secondary interpretation used a locally derived reference range</w:t>
      </w:r>
      <w:hyperlink w:anchor="_ENREF_11" w:tooltip="Zverev, 2001 #5" w:history="1">
        <w:r w:rsidR="00B10541">
          <w:fldChar w:fldCharType="begin"/>
        </w:r>
        <w:r w:rsidR="00B10541">
          <w:instrText xml:space="preserve"> ADDIN EN.CITE &lt;EndNote&gt;&lt;Cite&gt;&lt;Author&gt;Zverev&lt;/Author&gt;&lt;Year&gt;2001&lt;/Year&gt;&lt;RecNum&gt;5&lt;/RecNum&gt;&lt;DisplayText&gt;&lt;style face="superscript"&gt;11&lt;/style&gt;&lt;/DisplayText&gt;&lt;record&gt;&lt;rec-number&gt;5&lt;/rec-number&gt;&lt;foreign-keys&gt;&lt;key app="EN" db-id="05wr5dzzqz5vtlet5su5eaxefsffx2fstftv"&gt;5&lt;/key&gt;&lt;/foreign-keys&gt;&lt;ref-type name="Journal Article"&gt;17&lt;/ref-type&gt;&lt;contributors&gt;&lt;authors&gt;&lt;author&gt;Zverev, Y.&lt;/author&gt;&lt;author&gt;Gondwe, M.&lt;/author&gt;&lt;/authors&gt;&lt;/contributors&gt;&lt;auth-address&gt;Physiology Department, College of Medicine, University of Malawi, Private Bag 360, Chichiri, Blantyre 3, Malawi.&lt;/auth-address&gt;&lt;titles&gt;&lt;title&gt;Ventilatory capacity indices in Malawian children&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14-8&lt;/pages&gt;&lt;volume&gt;78&lt;/volume&gt;&lt;number&gt;1&lt;/number&gt;&lt;edition&gt;2001/04/26&lt;/edition&gt;&lt;keywords&gt;&lt;keyword&gt;Adolescent&lt;/keyword&gt;&lt;keyword&gt;Age Factors&lt;/keyword&gt;&lt;keyword&gt;Anthropometry&lt;/keyword&gt;&lt;keyword&gt;Child&lt;/keyword&gt;&lt;keyword&gt;Child Development/*physiology&lt;/keyword&gt;&lt;keyword&gt;Developing Countries&lt;/keyword&gt;&lt;keyword&gt;Female&lt;/keyword&gt;&lt;keyword&gt;Forced Expiratory Flow Rates&lt;/keyword&gt;&lt;keyword&gt;Health Surveys&lt;/keyword&gt;&lt;keyword&gt;Humans&lt;/keyword&gt;&lt;keyword&gt;Malawi&lt;/keyword&gt;&lt;keyword&gt;Male&lt;/keyword&gt;&lt;keyword&gt;Peak Expiratory Flow Rate&lt;/keyword&gt;&lt;keyword&gt;Reference Values&lt;/keyword&gt;&lt;keyword&gt;Respiratory Function Tests&lt;/keyword&gt;&lt;keyword&gt;Rural Population&lt;/keyword&gt;&lt;keyword&gt;Sex Factors&lt;/keyword&gt;&lt;keyword&gt;Vital Capacity/*physiology&lt;/keyword&gt;&lt;/keywords&gt;&lt;dates&gt;&lt;year&gt;2001&lt;/year&gt;&lt;pub-dates&gt;&lt;date&gt;Jan&lt;/date&gt;&lt;/pub-dates&gt;&lt;/dates&gt;&lt;isbn&gt;0012-835X (Print)&amp;#xD;0012-835X (Linking)&lt;/isbn&gt;&lt;accession-num&gt;11320757&lt;/accession-num&gt;&lt;work-type&gt;Comparative Study&lt;/work-type&gt;&lt;urls&gt;&lt;related-urls&gt;&lt;url&gt;http://www.ncbi.nlm.nih.gov/pubmed/11320757&lt;/url&gt;&lt;/related-urls&gt;&lt;/urls&gt;&lt;language&gt;eng&lt;/language&gt;&lt;/record&gt;&lt;/Cite&gt;&lt;/EndNote&gt;</w:instrText>
        </w:r>
        <w:r w:rsidR="00B10541">
          <w:fldChar w:fldCharType="separate"/>
        </w:r>
        <w:r w:rsidR="00B10541" w:rsidRPr="00B10541">
          <w:rPr>
            <w:noProof/>
            <w:vertAlign w:val="superscript"/>
          </w:rPr>
          <w:t>11</w:t>
        </w:r>
        <w:r w:rsidR="00B10541">
          <w:fldChar w:fldCharType="end"/>
        </w:r>
      </w:hyperlink>
      <w:r w:rsidR="00C67374">
        <w:t xml:space="preserve">, </w:t>
      </w:r>
      <w:r w:rsidR="00265D80">
        <w:t>with</w:t>
      </w:r>
      <w:r w:rsidR="00C67374">
        <w:t xml:space="preserve"> LLN of 80% predicted.</w:t>
      </w:r>
      <w:r>
        <w:t xml:space="preserve"> </w:t>
      </w:r>
      <w:r w:rsidR="00C67374">
        <w:t>R</w:t>
      </w:r>
      <w:r>
        <w:t xml:space="preserve">esults are presented as “percentage of normal” </w:t>
      </w:r>
      <w:r w:rsidR="00054292">
        <w:t>given uncertain</w:t>
      </w:r>
      <w:r w:rsidR="00957D4E">
        <w:t xml:space="preserve"> </w:t>
      </w:r>
      <w:r>
        <w:t>population standard errors.</w:t>
      </w:r>
    </w:p>
    <w:p w14:paraId="761B779F" w14:textId="77777777" w:rsidR="002E6F96" w:rsidRPr="00671807" w:rsidRDefault="002E6F96" w:rsidP="002E6F96">
      <w:pPr>
        <w:pStyle w:val="Heading3"/>
        <w:spacing w:before="0" w:line="480" w:lineRule="auto"/>
        <w:jc w:val="both"/>
        <w:rPr>
          <w:rFonts w:cstheme="minorHAnsi"/>
        </w:rPr>
      </w:pPr>
      <w:r w:rsidRPr="00671807">
        <w:rPr>
          <w:rFonts w:cstheme="minorHAnsi"/>
        </w:rPr>
        <w:t>Laboratory methods</w:t>
      </w:r>
    </w:p>
    <w:p w14:paraId="16C91137" w14:textId="368FECCD" w:rsidR="002E6F96" w:rsidRDefault="002E6F96" w:rsidP="002E6F96">
      <w:pPr>
        <w:autoSpaceDE w:val="0"/>
        <w:autoSpaceDN w:val="0"/>
        <w:adjustRightInd w:val="0"/>
        <w:spacing w:after="0"/>
        <w:rPr>
          <w:rFonts w:cs="Arial"/>
        </w:rPr>
      </w:pPr>
      <w:r w:rsidRPr="001C5A62">
        <w:t>CD4 count</w:t>
      </w:r>
      <w:r>
        <w:t>s were</w:t>
      </w:r>
      <w:r w:rsidRPr="001C5A62">
        <w:t xml:space="preserve"> determined by flow cytometry (BD </w:t>
      </w:r>
      <w:proofErr w:type="spellStart"/>
      <w:r w:rsidRPr="002E6F96">
        <w:rPr>
          <w:iCs/>
        </w:rPr>
        <w:t>FACSCount</w:t>
      </w:r>
      <w:proofErr w:type="spellEnd"/>
      <w:r>
        <w:t>™, CA</w:t>
      </w:r>
      <w:r w:rsidRPr="001C5A62">
        <w:t xml:space="preserve">, </w:t>
      </w:r>
      <w:proofErr w:type="gramStart"/>
      <w:r w:rsidRPr="001C5A62">
        <w:t>USA</w:t>
      </w:r>
      <w:proofErr w:type="gramEnd"/>
      <w:r w:rsidRPr="001C5A62">
        <w:t>).</w:t>
      </w:r>
      <w:r w:rsidR="00957D4E">
        <w:t xml:space="preserve"> </w:t>
      </w:r>
      <w:r w:rsidRPr="001C5A62">
        <w:rPr>
          <w:rFonts w:cs="Arial"/>
        </w:rPr>
        <w:t xml:space="preserve">Participants with cough were asked to provide two sputum specimens. Concentrated decontaminated sputum specimens were examined with </w:t>
      </w:r>
      <w:r w:rsidR="00054292">
        <w:rPr>
          <w:rFonts w:cs="Arial"/>
        </w:rPr>
        <w:t>a</w:t>
      </w:r>
      <w:r w:rsidRPr="001C5A62">
        <w:rPr>
          <w:rFonts w:cs="Arial"/>
        </w:rPr>
        <w:t>uramine, and cultured using Mycobacterial Growth Indicator Tubes (MGIT</w:t>
      </w:r>
      <w:r>
        <w:t>™, Becton Dickinson</w:t>
      </w:r>
      <w:r w:rsidRPr="001C5A62">
        <w:t>, Belgium).</w:t>
      </w:r>
      <w:r w:rsidR="00957D4E">
        <w:t xml:space="preserve"> </w:t>
      </w:r>
      <w:r w:rsidRPr="001C5A62">
        <w:rPr>
          <w:rFonts w:cs="Arial"/>
        </w:rPr>
        <w:t xml:space="preserve">Positive mycobacterial cultures were confirmed by </w:t>
      </w:r>
      <w:proofErr w:type="spellStart"/>
      <w:r w:rsidRPr="001C5A62">
        <w:rPr>
          <w:rFonts w:cs="Arial"/>
        </w:rPr>
        <w:t>Ziehl-Neelsen</w:t>
      </w:r>
      <w:proofErr w:type="spellEnd"/>
      <w:r w:rsidRPr="001C5A62">
        <w:rPr>
          <w:rFonts w:cs="Arial"/>
        </w:rPr>
        <w:t xml:space="preserve"> staining and speciated using the Hain® assay (Hain </w:t>
      </w:r>
      <w:proofErr w:type="spellStart"/>
      <w:r w:rsidRPr="001C5A62">
        <w:rPr>
          <w:rFonts w:cs="Arial"/>
        </w:rPr>
        <w:t>LifeScience</w:t>
      </w:r>
      <w:proofErr w:type="spellEnd"/>
      <w:r w:rsidRPr="001C5A62">
        <w:rPr>
          <w:rFonts w:cs="Arial"/>
        </w:rPr>
        <w:t xml:space="preserve"> GmbH, Germany).</w:t>
      </w:r>
    </w:p>
    <w:p w14:paraId="598A2F22" w14:textId="253F0DBC" w:rsidR="002E6F96" w:rsidRDefault="002E6F96" w:rsidP="002E6F96">
      <w:pPr>
        <w:pStyle w:val="Heading3"/>
      </w:pPr>
      <w:r>
        <w:t>Ethical approval</w:t>
      </w:r>
    </w:p>
    <w:p w14:paraId="0F82C6B4" w14:textId="1697EBEB" w:rsidR="001F3540" w:rsidRDefault="001F3540" w:rsidP="001F3540">
      <w:r>
        <w:t>Ethical approval was obtained from the College of Medicine Research Ethics Committee, Malawi</w:t>
      </w:r>
      <w:r w:rsidR="00EA3E9E">
        <w:t xml:space="preserve"> (P.02/11/1039)</w:t>
      </w:r>
      <w:r>
        <w:t xml:space="preserve"> and the London School of Hygiene and Tropical Medicine Ethics Committee</w:t>
      </w:r>
      <w:r w:rsidR="00EA3E9E">
        <w:t xml:space="preserve"> (5964)</w:t>
      </w:r>
      <w:r>
        <w:t xml:space="preserve">. </w:t>
      </w:r>
      <w:r w:rsidR="00054292">
        <w:lastRenderedPageBreak/>
        <w:t>Informed w</w:t>
      </w:r>
      <w:r>
        <w:t xml:space="preserve">ritten </w:t>
      </w:r>
      <w:r w:rsidR="00054292">
        <w:t xml:space="preserve">or witnessed thumbprint </w:t>
      </w:r>
      <w:r>
        <w:t>participant assent and parental or guardian consent were required for recruitment.</w:t>
      </w:r>
    </w:p>
    <w:p w14:paraId="37F1C76B" w14:textId="517C2E3C" w:rsidR="001935D7" w:rsidRDefault="001935D7" w:rsidP="001935D7">
      <w:pPr>
        <w:pStyle w:val="Heading3"/>
      </w:pPr>
      <w:r>
        <w:t>Analysis</w:t>
      </w:r>
    </w:p>
    <w:p w14:paraId="59452EA0" w14:textId="77F4BF83" w:rsidR="007C4D7F" w:rsidRDefault="000400AD" w:rsidP="00C52410">
      <w:r>
        <w:t>Univari</w:t>
      </w:r>
      <w:r w:rsidR="009D12EE">
        <w:t>able</w:t>
      </w:r>
      <w:r w:rsidR="00C52410">
        <w:t xml:space="preserve"> associations </w:t>
      </w:r>
      <w:r w:rsidR="003B1521">
        <w:t>of</w:t>
      </w:r>
      <w:r w:rsidR="00C52410">
        <w:t xml:space="preserve"> abnormal lung function were asse</w:t>
      </w:r>
      <w:r w:rsidR="003B1521">
        <w:t>ssed using logistic regression, with p</w:t>
      </w:r>
      <w:r w:rsidR="00C52410">
        <w:t xml:space="preserve">redictors at p&lt;0.10 taken forward to a multivariable model in addition to age and sex. </w:t>
      </w:r>
    </w:p>
    <w:p w14:paraId="11963006" w14:textId="56D7F04F" w:rsidR="007C4D7F" w:rsidRDefault="007C4D7F" w:rsidP="00C52410">
      <w:pPr>
        <w:rPr>
          <w:rFonts w:cs="Arial"/>
        </w:rPr>
      </w:pPr>
      <w:r w:rsidRPr="001C5A62">
        <w:rPr>
          <w:rFonts w:cs="Arial"/>
        </w:rPr>
        <w:t xml:space="preserve">Exploratory analysis was used to compare different prototype definitions of CLD, including </w:t>
      </w:r>
      <w:r w:rsidR="009D12EE">
        <w:rPr>
          <w:rFonts w:cs="Arial"/>
        </w:rPr>
        <w:t>two</w:t>
      </w:r>
      <w:r w:rsidRPr="001C5A62">
        <w:rPr>
          <w:rFonts w:cs="Arial"/>
        </w:rPr>
        <w:t>-way associations between individual variables</w:t>
      </w:r>
      <w:r w:rsidR="001836C5">
        <w:rPr>
          <w:rFonts w:cs="Arial"/>
        </w:rPr>
        <w:t>,</w:t>
      </w:r>
      <w:r w:rsidRPr="001C5A62">
        <w:rPr>
          <w:rFonts w:cs="Arial"/>
        </w:rPr>
        <w:t xml:space="preserve"> aiming for a definition that could be applied in outpatient clinics where investigations are limited to oximetry and symptom screening. </w:t>
      </w:r>
      <w:r w:rsidR="009D12EE">
        <w:rPr>
          <w:rFonts w:cs="Arial"/>
        </w:rPr>
        <w:t>We assessed univariable</w:t>
      </w:r>
      <w:r w:rsidRPr="001C5A62">
        <w:rPr>
          <w:rFonts w:cs="Arial"/>
        </w:rPr>
        <w:t xml:space="preserve"> relationships</w:t>
      </w:r>
      <w:r w:rsidR="001836C5">
        <w:rPr>
          <w:rFonts w:cs="Arial"/>
        </w:rPr>
        <w:t>,</w:t>
      </w:r>
      <w:r w:rsidRPr="001C5A62">
        <w:rPr>
          <w:rFonts w:cs="Arial"/>
        </w:rPr>
        <w:t xml:space="preserve"> </w:t>
      </w:r>
      <w:r w:rsidR="001836C5">
        <w:rPr>
          <w:rFonts w:cs="Arial"/>
        </w:rPr>
        <w:t xml:space="preserve">looking for </w:t>
      </w:r>
      <w:r>
        <w:rPr>
          <w:rFonts w:cs="Arial"/>
        </w:rPr>
        <w:t>a clinically useful phenotype. M</w:t>
      </w:r>
      <w:r w:rsidR="009D12EE">
        <w:rPr>
          <w:rFonts w:cs="Arial"/>
        </w:rPr>
        <w:t>ultivariable</w:t>
      </w:r>
      <w:r w:rsidRPr="001C5A62">
        <w:rPr>
          <w:rFonts w:cs="Arial"/>
        </w:rPr>
        <w:t xml:space="preserve"> logistic regression was </w:t>
      </w:r>
      <w:r w:rsidR="009D12EE">
        <w:rPr>
          <w:rFonts w:cs="Arial"/>
        </w:rPr>
        <w:t xml:space="preserve">then </w:t>
      </w:r>
      <w:r w:rsidRPr="001C5A62">
        <w:rPr>
          <w:rFonts w:cs="Arial"/>
        </w:rPr>
        <w:t xml:space="preserve">used to identify independent </w:t>
      </w:r>
      <w:r w:rsidR="009D12EE">
        <w:rPr>
          <w:rFonts w:cs="Arial"/>
        </w:rPr>
        <w:t>variables independently associated</w:t>
      </w:r>
      <w:r w:rsidRPr="001C5A62">
        <w:rPr>
          <w:rFonts w:cs="Arial"/>
        </w:rPr>
        <w:t xml:space="preserve"> </w:t>
      </w:r>
      <w:r>
        <w:rPr>
          <w:rFonts w:cs="Arial"/>
        </w:rPr>
        <w:t>with these phenotypes</w:t>
      </w:r>
      <w:r w:rsidRPr="001C5A62">
        <w:rPr>
          <w:rFonts w:cs="Arial"/>
        </w:rPr>
        <w:t>.</w:t>
      </w:r>
      <w:r w:rsidR="00957D4E">
        <w:rPr>
          <w:rFonts w:cs="Arial"/>
        </w:rPr>
        <w:t xml:space="preserve"> </w:t>
      </w:r>
      <w:r w:rsidRPr="001C5A62">
        <w:rPr>
          <w:rFonts w:cs="Arial"/>
        </w:rPr>
        <w:t>A hierarchical approach to modelling (two levels: distal and proximal) was used to account for factors that affect the lungs indirectly and directly, respectively</w:t>
      </w:r>
      <w:hyperlink w:anchor="_ENREF_12" w:tooltip="Victora, 1997 #137" w:history="1">
        <w:r w:rsidR="00B10541" w:rsidRPr="001C5A62">
          <w:rPr>
            <w:rFonts w:cs="Arial"/>
          </w:rPr>
          <w:fldChar w:fldCharType="begin"/>
        </w:r>
        <w:r w:rsidR="00B10541">
          <w:rPr>
            <w:rFonts w:cs="Arial"/>
          </w:rPr>
          <w:instrText xml:space="preserve"> ADDIN EN.CITE &lt;EndNote&gt;&lt;Cite&gt;&lt;Author&gt;Victora&lt;/Author&gt;&lt;Year&gt;1997&lt;/Year&gt;&lt;RecNum&gt;137&lt;/RecNum&gt;&lt;DisplayText&gt;&lt;style face="superscript"&gt;12&lt;/style&gt;&lt;/DisplayText&gt;&lt;record&gt;&lt;rec-number&gt;137&lt;/rec-number&gt;&lt;foreign-keys&gt;&lt;key app="EN" db-id="t0fd5efz959pskeddatv9a2600rsw0dsfw0d"&gt;137&lt;/key&gt;&lt;/foreign-keys&gt;&lt;ref-type name="Journal Article"&gt;17&lt;/ref-type&gt;&lt;contributors&gt;&lt;authors&gt;&lt;author&gt;Victora, C G&lt;/author&gt;&lt;author&gt;Huttly, S R&lt;/author&gt;&lt;author&gt;Fuchs, S C&lt;/author&gt;&lt;author&gt;Olinto, M T&lt;/author&gt;&lt;/authors&gt;&lt;/contributors&gt;&lt;titles&gt;&lt;title&gt;The role of conceptual frameworks in epidemiological analysis: a hierarchical approach&lt;/title&gt;&lt;secondary-title&gt;International Journal of Epidemiology&lt;/secondary-title&gt;&lt;/titles&gt;&lt;periodical&gt;&lt;full-title&gt;International Journal of Epidemiology&lt;/full-title&gt;&lt;/periodical&gt;&lt;pages&gt;224-7&lt;/pages&gt;&lt;volume&gt;26&lt;/volume&gt;&lt;number&gt;1&lt;/number&gt;&lt;dates&gt;&lt;year&gt;1997&lt;/year&gt;&lt;pub-dates&gt;&lt;date&gt;February 1, 1997&lt;/date&gt;&lt;/pub-dates&gt;&lt;/dates&gt;&lt;urls&gt;&lt;related-urls&gt;&lt;url&gt;http://ije.oxfordjournals.org/content/26/1/224.abstract&lt;/url&gt;&lt;/related-urls&gt;&lt;/urls&gt;&lt;electronic-resource-num&gt;10.1093/ije/26.1.224&lt;/electronic-resource-num&gt;&lt;/record&gt;&lt;/Cite&gt;&lt;/EndNote&gt;</w:instrText>
        </w:r>
        <w:r w:rsidR="00B10541" w:rsidRPr="001C5A62">
          <w:rPr>
            <w:rFonts w:cs="Arial"/>
          </w:rPr>
          <w:fldChar w:fldCharType="separate"/>
        </w:r>
        <w:r w:rsidR="00B10541" w:rsidRPr="00B10541">
          <w:rPr>
            <w:rFonts w:cs="Arial"/>
            <w:noProof/>
            <w:vertAlign w:val="superscript"/>
          </w:rPr>
          <w:t>12</w:t>
        </w:r>
        <w:r w:rsidR="00B10541" w:rsidRPr="001C5A62">
          <w:rPr>
            <w:rFonts w:cs="Arial"/>
          </w:rPr>
          <w:fldChar w:fldCharType="end"/>
        </w:r>
      </w:hyperlink>
      <w:r w:rsidRPr="001C5A62">
        <w:rPr>
          <w:rFonts w:cs="Arial"/>
        </w:rPr>
        <w:t>.</w:t>
      </w:r>
      <w:r w:rsidR="00957D4E">
        <w:rPr>
          <w:rFonts w:cs="Arial"/>
        </w:rPr>
        <w:t xml:space="preserve"> </w:t>
      </w:r>
      <w:r w:rsidR="001836C5">
        <w:rPr>
          <w:rFonts w:cs="Arial"/>
        </w:rPr>
        <w:t>D</w:t>
      </w:r>
      <w:r w:rsidRPr="001C5A62">
        <w:rPr>
          <w:rFonts w:cs="Arial"/>
        </w:rPr>
        <w:t xml:space="preserve">istal (indirect) </w:t>
      </w:r>
      <w:r w:rsidR="001836C5">
        <w:rPr>
          <w:rFonts w:cs="Arial"/>
        </w:rPr>
        <w:t>factors were: stunting,</w:t>
      </w:r>
      <w:r w:rsidRPr="001C5A62">
        <w:rPr>
          <w:rFonts w:cs="Arial"/>
        </w:rPr>
        <w:t xml:space="preserve"> orphanhood</w:t>
      </w:r>
      <w:r w:rsidRPr="001C5A62">
        <w:rPr>
          <w:rFonts w:cs="Arial"/>
          <w:i/>
        </w:rPr>
        <w:t xml:space="preserve"> </w:t>
      </w:r>
      <w:r w:rsidRPr="001C5A62">
        <w:rPr>
          <w:rFonts w:cs="Arial"/>
        </w:rPr>
        <w:t>and</w:t>
      </w:r>
      <w:r w:rsidRPr="001C5A62">
        <w:rPr>
          <w:rFonts w:cs="Arial"/>
          <w:i/>
        </w:rPr>
        <w:t xml:space="preserve"> </w:t>
      </w:r>
      <w:r w:rsidR="009D12EE" w:rsidRPr="009D12EE">
        <w:rPr>
          <w:rFonts w:cs="Arial"/>
        </w:rPr>
        <w:t>variables</w:t>
      </w:r>
      <w:r w:rsidR="009D12EE">
        <w:rPr>
          <w:rFonts w:cs="Arial"/>
          <w:i/>
        </w:rPr>
        <w:t xml:space="preserve"> </w:t>
      </w:r>
      <w:r w:rsidR="009D12EE" w:rsidRPr="009D12EE">
        <w:rPr>
          <w:rFonts w:cs="Arial"/>
        </w:rPr>
        <w:t>selected</w:t>
      </w:r>
      <w:r w:rsidR="009D12EE">
        <w:rPr>
          <w:rFonts w:cs="Arial"/>
          <w:i/>
        </w:rPr>
        <w:t xml:space="preserve"> </w:t>
      </w:r>
      <w:r w:rsidRPr="001C5A62">
        <w:rPr>
          <w:rFonts w:cs="Arial"/>
          <w:i/>
        </w:rPr>
        <w:t>a priori</w:t>
      </w:r>
      <w:r w:rsidRPr="001C5A62">
        <w:rPr>
          <w:rFonts w:cs="Arial"/>
        </w:rPr>
        <w:t xml:space="preserve"> </w:t>
      </w:r>
      <w:r w:rsidR="009D12EE">
        <w:t>for inclusion</w:t>
      </w:r>
      <w:r w:rsidRPr="001C5A62">
        <w:t xml:space="preserve"> including sex, age, </w:t>
      </w:r>
      <w:r>
        <w:t>antiretroviral therapy</w:t>
      </w:r>
      <w:r w:rsidRPr="001C5A62">
        <w:t xml:space="preserve"> and CD4 count</w:t>
      </w:r>
      <w:r w:rsidR="007A407D">
        <w:rPr>
          <w:rFonts w:cs="Arial"/>
        </w:rPr>
        <w:t>. Proximal (direct) factors included symptoms, physiological observations and radiographic and spirometric abnormality.</w:t>
      </w:r>
      <w:r w:rsidR="00C8120A">
        <w:rPr>
          <w:rFonts w:cs="Arial"/>
        </w:rPr>
        <w:t xml:space="preserve"> Participants with positive </w:t>
      </w:r>
      <w:r w:rsidR="00C8120A" w:rsidRPr="00C8120A">
        <w:rPr>
          <w:rFonts w:cs="Arial"/>
          <w:i/>
        </w:rPr>
        <w:t>Mycobacterium tuberculosis</w:t>
      </w:r>
      <w:r w:rsidR="00C8120A">
        <w:rPr>
          <w:rFonts w:cs="Arial"/>
        </w:rPr>
        <w:t xml:space="preserve"> culture were excluded from case definition analyses.</w:t>
      </w:r>
    </w:p>
    <w:p w14:paraId="5E05AB04" w14:textId="14A1E51B" w:rsidR="0057337F" w:rsidRDefault="007C4D7F" w:rsidP="007E7513">
      <w:r>
        <w:t>Statistical analys</w:t>
      </w:r>
      <w:r w:rsidR="00265D80">
        <w:t xml:space="preserve">is </w:t>
      </w:r>
      <w:proofErr w:type="spellStart"/>
      <w:r w:rsidR="00265D80">
        <w:t>used</w:t>
      </w:r>
      <w:r>
        <w:t>Stata</w:t>
      </w:r>
      <w:proofErr w:type="spellEnd"/>
      <w:r>
        <w:t xml:space="preserve"> v12 (</w:t>
      </w:r>
      <w:r w:rsidRPr="001C5A62">
        <w:t>STATA Corporat</w:t>
      </w:r>
      <w:r w:rsidR="001836C5">
        <w:t>ion, TX</w:t>
      </w:r>
      <w:r w:rsidRPr="001C5A62">
        <w:t>)</w:t>
      </w:r>
      <w:r>
        <w:t>.</w:t>
      </w:r>
    </w:p>
    <w:p w14:paraId="51D552FB" w14:textId="77777777" w:rsidR="00313889" w:rsidRDefault="00313889" w:rsidP="00D948B7">
      <w:pPr>
        <w:pStyle w:val="Heading2"/>
      </w:pPr>
      <w:r>
        <w:t>Results</w:t>
      </w:r>
    </w:p>
    <w:p w14:paraId="14BC1B63" w14:textId="111DCF87" w:rsidR="00AD3CE9" w:rsidRDefault="00054292" w:rsidP="004F176D">
      <w:r>
        <w:t>The f</w:t>
      </w:r>
      <w:r w:rsidR="001F3540">
        <w:t>low</w:t>
      </w:r>
      <w:r w:rsidR="00D00C52">
        <w:t xml:space="preserve"> and baseline characteristics</w:t>
      </w:r>
      <w:r w:rsidR="001F3540">
        <w:t xml:space="preserve"> of </w:t>
      </w:r>
      <w:r w:rsidR="00D00C52">
        <w:t xml:space="preserve">the 160 </w:t>
      </w:r>
      <w:r w:rsidR="001F3540">
        <w:t xml:space="preserve">participants </w:t>
      </w:r>
      <w:r w:rsidR="00D00C52">
        <w:t xml:space="preserve">are shown in </w:t>
      </w:r>
      <w:r w:rsidR="001F3540">
        <w:fldChar w:fldCharType="begin"/>
      </w:r>
      <w:r w:rsidR="001F3540">
        <w:instrText xml:space="preserve"> REF _Ref358487833 \h </w:instrText>
      </w:r>
      <w:r w:rsidR="001F3540">
        <w:fldChar w:fldCharType="separate"/>
      </w:r>
      <w:r w:rsidR="00394877" w:rsidRPr="00C362F1">
        <w:t xml:space="preserve">Figure </w:t>
      </w:r>
      <w:r w:rsidR="00394877">
        <w:rPr>
          <w:noProof/>
        </w:rPr>
        <w:t>1</w:t>
      </w:r>
      <w:r w:rsidR="001F3540">
        <w:fldChar w:fldCharType="end"/>
      </w:r>
      <w:r w:rsidR="00D00C52">
        <w:t xml:space="preserve"> and</w:t>
      </w:r>
      <w:r w:rsidR="001F3540">
        <w:t xml:space="preserve"> </w:t>
      </w:r>
      <w:r w:rsidR="001F3540">
        <w:fldChar w:fldCharType="begin"/>
      </w:r>
      <w:r w:rsidR="001F3540">
        <w:instrText xml:space="preserve"> REF _Ref318974885 \h  \* MERGEFORMAT </w:instrText>
      </w:r>
      <w:r w:rsidR="001F3540">
        <w:fldChar w:fldCharType="separate"/>
      </w:r>
      <w:r w:rsidR="00394877">
        <w:t>Table 1</w:t>
      </w:r>
      <w:r w:rsidR="001F3540">
        <w:fldChar w:fldCharType="end"/>
      </w:r>
      <w:r w:rsidR="00D00C52">
        <w:t xml:space="preserve"> respectively</w:t>
      </w:r>
      <w:r w:rsidR="001F3540">
        <w:t>. All ch</w:t>
      </w:r>
      <w:r w:rsidR="00C90EE9">
        <w:t>ildren in the study were black</w:t>
      </w:r>
      <w:r>
        <w:t xml:space="preserve"> African</w:t>
      </w:r>
      <w:r w:rsidR="00C90EE9">
        <w:t xml:space="preserve">, </w:t>
      </w:r>
      <w:r w:rsidR="001F3540">
        <w:t xml:space="preserve">with a mean age of 11.1 years (SD 2.1). </w:t>
      </w:r>
      <w:r w:rsidR="00B21509">
        <w:t>114 (71.7%) were established on antiretrovi</w:t>
      </w:r>
      <w:r w:rsidR="00D00C52">
        <w:t xml:space="preserve">ral therapy, and 46 (28.3%) </w:t>
      </w:r>
      <w:r w:rsidR="00B21509">
        <w:t xml:space="preserve">not </w:t>
      </w:r>
      <w:r w:rsidR="00D00C52">
        <w:t xml:space="preserve">yet </w:t>
      </w:r>
      <w:r w:rsidR="00B21509">
        <w:t>me</w:t>
      </w:r>
      <w:r w:rsidR="00D00C52">
        <w:t>e</w:t>
      </w:r>
      <w:r w:rsidR="00B21509">
        <w:t>t</w:t>
      </w:r>
      <w:r w:rsidR="00D00C52">
        <w:t>ing</w:t>
      </w:r>
      <w:r w:rsidR="00B21509">
        <w:t xml:space="preserve"> cri</w:t>
      </w:r>
      <w:r w:rsidR="00D00C52">
        <w:t>teria for treatment</w:t>
      </w:r>
      <w:r w:rsidR="00B21509">
        <w:t xml:space="preserve">. Median CD4 counts in these groups were </w:t>
      </w:r>
      <w:r w:rsidR="00B21509" w:rsidRPr="007D3561">
        <w:t xml:space="preserve">698 cells/µl </w:t>
      </w:r>
      <w:r w:rsidR="00B21509">
        <w:t>and</w:t>
      </w:r>
      <w:r w:rsidR="00B21509" w:rsidRPr="007D3561">
        <w:t xml:space="preserve"> 406 cells/µl </w:t>
      </w:r>
      <w:r w:rsidR="00B21509">
        <w:t xml:space="preserve">respectively (p&lt;0.001, Wilcoxon rank sum test). </w:t>
      </w:r>
      <w:r w:rsidR="001F3540" w:rsidRPr="005705CF">
        <w:t>Perinatal acquisition of HIV was assumed</w:t>
      </w:r>
      <w:r w:rsidR="00737DF6">
        <w:t xml:space="preserve"> </w:t>
      </w:r>
      <w:r w:rsidR="002D76B7">
        <w:t>after a</w:t>
      </w:r>
      <w:r w:rsidR="004846D3">
        <w:t xml:space="preserve"> </w:t>
      </w:r>
      <w:r w:rsidR="002D76B7">
        <w:t>systematic review of participants’ risk factors</w:t>
      </w:r>
      <w:r>
        <w:t>:</w:t>
      </w:r>
      <w:r w:rsidR="00F92C24">
        <w:t xml:space="preserve"> 16 (10.3%) had received blood transfusion; </w:t>
      </w:r>
      <w:r w:rsidR="009E1E04">
        <w:t xml:space="preserve">11 had previous </w:t>
      </w:r>
      <w:r w:rsidR="009E1E04">
        <w:lastRenderedPageBreak/>
        <w:t>surgery (6.9%); 53</w:t>
      </w:r>
      <w:r w:rsidR="00F92C24">
        <w:t xml:space="preserve"> (</w:t>
      </w:r>
      <w:r w:rsidR="009E1E04">
        <w:t>33.1</w:t>
      </w:r>
      <w:r w:rsidR="00F92C24">
        <w:t>%)</w:t>
      </w:r>
      <w:r w:rsidR="009E1E04">
        <w:t xml:space="preserve"> had injections outside the healthcare setting, including escarification; 3 (1.9%) reported sexual abuse; none reported other sexual activity.</w:t>
      </w:r>
      <w:r w:rsidR="002D76B7" w:rsidRPr="002D76B7">
        <w:t xml:space="preserve"> </w:t>
      </w:r>
      <w:r w:rsidR="009E1E04">
        <w:t>89 (56%) had no risk factors</w:t>
      </w:r>
      <w:r>
        <w:t xml:space="preserve"> other than maternal orphanhood or known HIV infection</w:t>
      </w:r>
      <w:r w:rsidR="002D76B7">
        <w:t xml:space="preserve">, although reported factors for other </w:t>
      </w:r>
      <w:r w:rsidR="002D76B7" w:rsidRPr="005705CF">
        <w:t xml:space="preserve">transmission </w:t>
      </w:r>
      <w:r w:rsidR="00D00C52">
        <w:t>routes were higher than in</w:t>
      </w:r>
      <w:r w:rsidR="002D76B7">
        <w:t xml:space="preserve"> the Zimbabwe study</w:t>
      </w:r>
      <w:hyperlink w:anchor="_ENREF_13" w:tooltip="Ferrand, 2010 #10" w:history="1">
        <w:r w:rsidR="00B10541">
          <w:fldChar w:fldCharType="begin">
            <w:fldData xml:space="preserve">PEVuZE5vdGU+PENpdGU+PEF1dGhvcj5GZXJyYW5kPC9BdXRob3I+PFllYXI+MjAxMDwvWWVhcj48
UmVjTnVtPjEwPC9SZWNOdW0+PERpc3BsYXlUZXh0PjxzdHlsZSBmYWNlPSJzdXBlcnNjcmlwdCI+
MTM8L3N0eWxlPjwvRGlzcGxheVRleHQ+PHJlY29yZD48cmVjLW51bWJlcj4xMDwvcmVjLW51bWJl
cj48Zm9yZWlnbi1rZXlzPjxrZXkgYXBwPSJFTiIgZGItaWQ9IjA1d3I1ZHp6cXo1dnRsZXQ1c3U1
ZWF4ZWZzZmZ4MmZzdGZ0diI+MTA8L2tleT48L2ZvcmVpZ24ta2V5cz48cmVmLXR5cGUgbmFtZT0i
Sm91cm5hbCBBcnRpY2xlIj4xNzwvcmVmLXR5cGU+PGNvbnRyaWJ1dG9ycz48YXV0aG9ycz48YXV0
aG9yPkZlcnJhbmQsIFIuIEEuPC9hdXRob3I+PGF1dGhvcj5NdW5haXdhLCBMLjwvYXV0aG9yPjxh
dXRob3I+TWF0c2VrZXRlLCBKLjwvYXV0aG9yPjxhdXRob3I+QmFuZGFzb24sIFQuPC9hdXRob3I+
PGF1dGhvcj5OYXRob28sIEsuPC9hdXRob3I+PGF1dGhvcj5OZGhsb3Z1LCBDLiBFLjwvYXV0aG9y
PjxhdXRob3I+TXVueWF0aSwgUy48L2F1dGhvcj48YXV0aG9yPkNvd2FuLCBGLiBNLjwvYXV0aG9y
PjxhdXRob3I+R2liYiwgRC4gTS48L2F1dGhvcj48YXV0aG9yPkNvcmJldHQsIEUuIEwuPC9hdXRo
b3I+PC9hdXRob3JzPjwvY29udHJpYnV0b3JzPjxhdXRoLWFkZHJlc3M+RGVwYXJ0bWVudCBvZiBJ
bmZlY3Rpb3VzIGFuZCBUcm9waWNhbCBEaXNlYXNlcywgTG9uZG9uIFNjaG9vbCBvZiBIeWdpZW5l
IGFuZCBUcm9waWNhbCBNZWRpY2luZSwgTG9uZG9uLCBVbml0ZWQgS2luZ2RvbS4gcmFiZmVyckBn
bWFpbC5jb208L2F1dGgtYWRkcmVzcz48dGl0bGVzPjx0aXRsZT5VbmRpYWdub3NlZCBISVYgaW5m
ZWN0aW9uIGFtb25nIGFkb2xlc2NlbnRzIHNlZWtpbmcgcHJpbWFyeSBoZWFsdGggY2FyZSBpbiBa
aW1iYWJ3ZT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ODQ0LTUxPC9wYWdlcz48dm9sdW1lPjUxPC92b2x1bWU+PG51bWJlcj43PC9udW1iZXI+
PGVkaXRpb24+MjAxMC8wOS8wMjwvZWRpdGlvbj48a2V5d29yZHM+PGtleXdvcmQ+QWRvbGVzY2Vu
dDwva2V5d29yZD48a2V5d29yZD5BbnRocm9wb21ldHJ5PC9rZXl3b3JkPjxrZXl3b3JkPkNoaWxk
PC9rZXl3b3JkPjxrZXl3b3JkPkZlbWFsZTwva2V5d29yZD48a2V5d29yZD5ISVYgQW50aWJvZGll
cy9ibG9vZDwva2V5d29yZD48a2V5d29yZD5ISVYgSW5mZWN0aW9ucy8qZGlhZ25vc2lzLyplcGlk
ZW1pb2xvZ3kvcGF0aG9sb2d5PC9rZXl3b3JkPjxrZXl3b3JkPkh1bWFuczwva2V5d29yZD48a2V5
d29yZD5NYWxlPC9rZXl3b3JkPjxrZXl3b3JkPlByZXZhbGVuY2U8L2tleXdvcmQ+PGtleXdvcmQ+
UHJpbWFyeSBIZWFsdGggQ2FyZTwva2V5d29yZD48a2V5d29yZD5SaXNrIEZhY3RvcnM8L2tleXdv
cmQ+PGtleXdvcmQ+WmltYmFid2UvZXBpZGVtaW9sb2d5PC9rZXl3b3JkPjwva2V5d29yZHM+PGRh
dGVzPjx5ZWFyPjIwMTA8L3llYXI+PHB1Yi1kYXRlcz48ZGF0ZT5PY3QgMTwvZGF0ZT48L3B1Yi1k
YXRlcz48L2RhdGVzPjxpc2JuPjE1MzctNjU5MSAoRWxlY3Ryb25pYykmI3hEOzEwNTgtNDgzOCAo
TGlua2luZyk8L2lzYm4+PGFjY2Vzc2lvbi1udW0+MjA4MDQ0MTI8L2FjY2Vzc2lvbi1udW0+PHVy
bHM+PHJlbGF0ZWQtdXJscz48dXJsPmh0dHA6Ly93d3cubmNiaS5ubG0ubmloLmdvdi9wdWJtZWQv
MjA4MDQ0MTI8L3VybD48L3JlbGF0ZWQtdXJscz48L3VybHM+PGVsZWN0cm9uaWMtcmVzb3VyY2Ut
bnVtPjEwLjEwODYvNjU2MzYxPC9lbGVjdHJvbmljLXJlc291cmNlLW51bT48bGFuZ3VhZ2U+ZW5n
PC9sYW5ndWFnZT48L3JlY29yZD48L0NpdGU+PC9FbmROb3RlPn==
</w:fldData>
          </w:fldChar>
        </w:r>
        <w:r w:rsidR="00B10541">
          <w:instrText xml:space="preserve"> ADDIN EN.CITE </w:instrText>
        </w:r>
        <w:r w:rsidR="00B10541">
          <w:fldChar w:fldCharType="begin">
            <w:fldData xml:space="preserve">PEVuZE5vdGU+PENpdGU+PEF1dGhvcj5GZXJyYW5kPC9BdXRob3I+PFllYXI+MjAxMDwvWWVhcj48
UmVjTnVtPjEwPC9SZWNOdW0+PERpc3BsYXlUZXh0PjxzdHlsZSBmYWNlPSJzdXBlcnNjcmlwdCI+
MTM8L3N0eWxlPjwvRGlzcGxheVRleHQ+PHJlY29yZD48cmVjLW51bWJlcj4xMDwvcmVjLW51bWJl
cj48Zm9yZWlnbi1rZXlzPjxrZXkgYXBwPSJFTiIgZGItaWQ9IjA1d3I1ZHp6cXo1dnRsZXQ1c3U1
ZWF4ZWZzZmZ4MmZzdGZ0diI+MTA8L2tleT48L2ZvcmVpZ24ta2V5cz48cmVmLXR5cGUgbmFtZT0i
Sm91cm5hbCBBcnRpY2xlIj4xNzwvcmVmLXR5cGU+PGNvbnRyaWJ1dG9ycz48YXV0aG9ycz48YXV0
aG9yPkZlcnJhbmQsIFIuIEEuPC9hdXRob3I+PGF1dGhvcj5NdW5haXdhLCBMLjwvYXV0aG9yPjxh
dXRob3I+TWF0c2VrZXRlLCBKLjwvYXV0aG9yPjxhdXRob3I+QmFuZGFzb24sIFQuPC9hdXRob3I+
PGF1dGhvcj5OYXRob28sIEsuPC9hdXRob3I+PGF1dGhvcj5OZGhsb3Z1LCBDLiBFLjwvYXV0aG9y
PjxhdXRob3I+TXVueWF0aSwgUy48L2F1dGhvcj48YXV0aG9yPkNvd2FuLCBGLiBNLjwvYXV0aG9y
PjxhdXRob3I+R2liYiwgRC4gTS48L2F1dGhvcj48YXV0aG9yPkNvcmJldHQsIEUuIEwuPC9hdXRo
b3I+PC9hdXRob3JzPjwvY29udHJpYnV0b3JzPjxhdXRoLWFkZHJlc3M+RGVwYXJ0bWVudCBvZiBJ
bmZlY3Rpb3VzIGFuZCBUcm9waWNhbCBEaXNlYXNlcywgTG9uZG9uIFNjaG9vbCBvZiBIeWdpZW5l
IGFuZCBUcm9waWNhbCBNZWRpY2luZSwgTG9uZG9uLCBVbml0ZWQgS2luZ2RvbS4gcmFiZmVyckBn
bWFpbC5jb208L2F1dGgtYWRkcmVzcz48dGl0bGVzPjx0aXRsZT5VbmRpYWdub3NlZCBISVYgaW5m
ZWN0aW9uIGFtb25nIGFkb2xlc2NlbnRzIHNlZWtpbmcgcHJpbWFyeSBoZWFsdGggY2FyZSBpbiBa
aW1iYWJ3ZT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ODQ0LTUxPC9wYWdlcz48dm9sdW1lPjUxPC92b2x1bWU+PG51bWJlcj43PC9udW1iZXI+
PGVkaXRpb24+MjAxMC8wOS8wMjwvZWRpdGlvbj48a2V5d29yZHM+PGtleXdvcmQ+QWRvbGVzY2Vu
dDwva2V5d29yZD48a2V5d29yZD5BbnRocm9wb21ldHJ5PC9rZXl3b3JkPjxrZXl3b3JkPkNoaWxk
PC9rZXl3b3JkPjxrZXl3b3JkPkZlbWFsZTwva2V5d29yZD48a2V5d29yZD5ISVYgQW50aWJvZGll
cy9ibG9vZDwva2V5d29yZD48a2V5d29yZD5ISVYgSW5mZWN0aW9ucy8qZGlhZ25vc2lzLyplcGlk
ZW1pb2xvZ3kvcGF0aG9sb2d5PC9rZXl3b3JkPjxrZXl3b3JkPkh1bWFuczwva2V5d29yZD48a2V5
d29yZD5NYWxlPC9rZXl3b3JkPjxrZXl3b3JkPlByZXZhbGVuY2U8L2tleXdvcmQ+PGtleXdvcmQ+
UHJpbWFyeSBIZWFsdGggQ2FyZTwva2V5d29yZD48a2V5d29yZD5SaXNrIEZhY3RvcnM8L2tleXdv
cmQ+PGtleXdvcmQ+WmltYmFid2UvZXBpZGVtaW9sb2d5PC9rZXl3b3JkPjwva2V5d29yZHM+PGRh
dGVzPjx5ZWFyPjIwMTA8L3llYXI+PHB1Yi1kYXRlcz48ZGF0ZT5PY3QgMTwvZGF0ZT48L3B1Yi1k
YXRlcz48L2RhdGVzPjxpc2JuPjE1MzctNjU5MSAoRWxlY3Ryb25pYykmI3hEOzEwNTgtNDgzOCAo
TGlua2luZyk8L2lzYm4+PGFjY2Vzc2lvbi1udW0+MjA4MDQ0MTI8L2FjY2Vzc2lvbi1udW0+PHVy
bHM+PHJlbGF0ZWQtdXJscz48dXJsPmh0dHA6Ly93d3cubmNiaS5ubG0ubmloLmdvdi9wdWJtZWQv
MjA4MDQ0MTI8L3VybD48L3JlbGF0ZWQtdXJscz48L3VybHM+PGVsZWN0cm9uaWMtcmVzb3VyY2Ut
bnVtPjEwLjEwODYvNjU2MzYxPC9lbGVjdHJvbmljLXJlc291cmNlLW51bT48bGFuZ3VhZ2U+ZW5n
PC9sYW5ndWFnZT48L3JlY29yZD48L0NpdGU+PC9FbmROb3RlPn==
</w:fldData>
          </w:fldChar>
        </w:r>
        <w:r w:rsidR="00B10541">
          <w:instrText xml:space="preserve"> ADDIN EN.CITE.DATA </w:instrText>
        </w:r>
        <w:r w:rsidR="00B10541">
          <w:fldChar w:fldCharType="end"/>
        </w:r>
        <w:r w:rsidR="00B10541">
          <w:fldChar w:fldCharType="separate"/>
        </w:r>
        <w:r w:rsidR="00B10541" w:rsidRPr="00B10541">
          <w:rPr>
            <w:noProof/>
            <w:vertAlign w:val="superscript"/>
          </w:rPr>
          <w:t>13</w:t>
        </w:r>
        <w:r w:rsidR="00B10541">
          <w:fldChar w:fldCharType="end"/>
        </w:r>
      </w:hyperlink>
      <w:r>
        <w:t xml:space="preserve"> Previous</w:t>
      </w:r>
      <w:r w:rsidR="00AD3CE9">
        <w:t xml:space="preserve"> respiratory complaints</w:t>
      </w:r>
      <w:r w:rsidR="00B21509">
        <w:t xml:space="preserve"> </w:t>
      </w:r>
      <w:r>
        <w:t>were common</w:t>
      </w:r>
      <w:r w:rsidR="008D62FD">
        <w:t>:</w:t>
      </w:r>
      <w:r w:rsidR="00AD3CE9">
        <w:t xml:space="preserve"> 30 (18.8%) </w:t>
      </w:r>
      <w:r>
        <w:t>treated for</w:t>
      </w:r>
      <w:r w:rsidR="00957D4E">
        <w:t xml:space="preserve"> </w:t>
      </w:r>
      <w:r w:rsidR="00AD3CE9">
        <w:t>tuberculosis; 20 (12.5%) for asthma; 13 (8%) for chest infection requiring hospitalisation. Household air pollution was common</w:t>
      </w:r>
      <w:r w:rsidR="008D62FD">
        <w:t>.</w:t>
      </w:r>
      <w:r w:rsidR="00AD3CE9">
        <w:t xml:space="preserve"> 76 (47.5%) and 117 (73.1%) of households used biomass fuel as the predominant energy source for lighting and cooking</w:t>
      </w:r>
      <w:r w:rsidR="000400AD">
        <w:t xml:space="preserve"> respectively</w:t>
      </w:r>
      <w:r w:rsidR="00AD3CE9">
        <w:t>. Passive smoking was reported in 23 (14.5%).</w:t>
      </w:r>
    </w:p>
    <w:p w14:paraId="67986364" w14:textId="41DC0059" w:rsidR="00F81889" w:rsidRDefault="00FA327E" w:rsidP="004F176D">
      <w:r>
        <w:t>Notably, 91 (56.9</w:t>
      </w:r>
      <w:r w:rsidR="001F3540">
        <w:t>%) participants had one or more of: cough; moderate or severe dyspnoea</w:t>
      </w:r>
      <w:r w:rsidR="00054292">
        <w:t xml:space="preserve"> New York Heart Association</w:t>
      </w:r>
      <w:r w:rsidR="001F3540">
        <w:t xml:space="preserve"> (NYHA grade III and IV); wheeze. </w:t>
      </w:r>
      <w:r w:rsidR="00054292">
        <w:t>Of those with previous pulmonary t</w:t>
      </w:r>
      <w:r w:rsidR="001F3540">
        <w:t xml:space="preserve">uberculosis 6 (3.8%) had received </w:t>
      </w:r>
      <w:r w:rsidR="009410CD">
        <w:t xml:space="preserve">more than two </w:t>
      </w:r>
      <w:r w:rsidR="001F3540">
        <w:t xml:space="preserve">courses. In the preceding year, 34 (21.3%) had used antibiotics for a lower respiratory tract infection: 17 (10.6%) had received multiple courses. </w:t>
      </w:r>
    </w:p>
    <w:p w14:paraId="63109B11" w14:textId="77777777" w:rsidR="00554DE6" w:rsidRDefault="00554DE6" w:rsidP="00F00451">
      <w:pPr>
        <w:pStyle w:val="Heading3"/>
      </w:pPr>
      <w:r>
        <w:t>Quality of life</w:t>
      </w:r>
    </w:p>
    <w:p w14:paraId="0F19BED5" w14:textId="3DB4EAF0" w:rsidR="00554DE6" w:rsidRDefault="00554DE6" w:rsidP="00554DE6">
      <w:r>
        <w:t xml:space="preserve">Participants reported high quality of life in </w:t>
      </w:r>
      <w:r w:rsidR="006531C0">
        <w:t>six</w:t>
      </w:r>
      <w:r w:rsidRPr="0000735C">
        <w:t xml:space="preserve"> domains (</w:t>
      </w:r>
      <w:r>
        <w:t>median scores 88.9-100.0 for emotional, eating, body image, treatment burden, respiratory and digestion), where 100 is the maximum score. S</w:t>
      </w:r>
      <w:r w:rsidRPr="0000735C">
        <w:t xml:space="preserve">ocial and physical activity domains had </w:t>
      </w:r>
      <w:r w:rsidR="00054292">
        <w:t>the lowest</w:t>
      </w:r>
      <w:r w:rsidRPr="0000735C">
        <w:t xml:space="preserve"> median scores of 57.1 (IQR 47.6-57.1) and 83.3 (IQR 55.6-100.0), respectively.</w:t>
      </w:r>
    </w:p>
    <w:p w14:paraId="44479D86" w14:textId="30F541E3" w:rsidR="005477D1" w:rsidRDefault="005477D1" w:rsidP="00F00451">
      <w:pPr>
        <w:pStyle w:val="Heading3"/>
      </w:pPr>
      <w:r w:rsidRPr="00F00451">
        <w:t>Developing</w:t>
      </w:r>
      <w:r>
        <w:t xml:space="preserve"> a case definition </w:t>
      </w:r>
      <w:r w:rsidR="00822B65">
        <w:t>and phenotypes of</w:t>
      </w:r>
      <w:r>
        <w:t xml:space="preserve"> chronic lung disease</w:t>
      </w:r>
    </w:p>
    <w:p w14:paraId="08AF542E" w14:textId="4957B295" w:rsidR="007A407D" w:rsidRDefault="00B439B5" w:rsidP="007A407D">
      <w:r>
        <w:t>An association m</w:t>
      </w:r>
      <w:r w:rsidRPr="00695E81">
        <w:t>atrix</w:t>
      </w:r>
      <w:r w:rsidR="00565175">
        <w:t xml:space="preserve"> was used to investigate potential case definitions</w:t>
      </w:r>
      <w:r w:rsidR="006531C0" w:rsidRPr="00695E81">
        <w:t xml:space="preserve"> </w:t>
      </w:r>
      <w:r w:rsidR="006531C0">
        <w:t xml:space="preserve">(Supplementary Table 2). </w:t>
      </w:r>
      <w:r w:rsidR="00F83709">
        <w:t>Two patients with active tuberculosis were excluded from this.</w:t>
      </w:r>
      <w:r w:rsidR="008D62FD">
        <w:t xml:space="preserve"> T</w:t>
      </w:r>
      <w:r w:rsidR="00565175">
        <w:t>wo candidate phenotypes were postulated</w:t>
      </w:r>
      <w:r w:rsidR="00054292">
        <w:t>: one characterised by</w:t>
      </w:r>
      <w:r w:rsidR="00164434" w:rsidRPr="0002401F">
        <w:rPr>
          <w:rFonts w:cs="Arial"/>
        </w:rPr>
        <w:t xml:space="preserve"> c</w:t>
      </w:r>
      <w:r w:rsidR="00164434" w:rsidRPr="0002401F">
        <w:t xml:space="preserve">ough (37.5%, </w:t>
      </w:r>
      <w:r w:rsidR="006531C0">
        <w:t>95%CI</w:t>
      </w:r>
      <w:r w:rsidR="00164434" w:rsidRPr="0002401F">
        <w:t xml:space="preserve"> 30</w:t>
      </w:r>
      <w:r w:rsidR="0046549C">
        <w:t>.0</w:t>
      </w:r>
      <w:r w:rsidR="00164434" w:rsidRPr="0002401F">
        <w:t>-45</w:t>
      </w:r>
      <w:r w:rsidR="0046549C">
        <w:t>.1</w:t>
      </w:r>
      <w:r w:rsidR="00164434" w:rsidRPr="0002401F">
        <w:t xml:space="preserve">%) </w:t>
      </w:r>
      <w:r w:rsidR="00054292">
        <w:t>and the other by</w:t>
      </w:r>
      <w:r w:rsidR="00164434" w:rsidRPr="0002401F">
        <w:t xml:space="preserve"> hypoxia</w:t>
      </w:r>
      <w:r w:rsidR="00512DB4">
        <w:t xml:space="preserve"> or desaturation at submaximal exercise</w:t>
      </w:r>
      <w:r w:rsidR="00164434" w:rsidRPr="0002401F">
        <w:t xml:space="preserve"> (38.8%, </w:t>
      </w:r>
      <w:r w:rsidR="006531C0">
        <w:t>95%CI</w:t>
      </w:r>
      <w:r w:rsidR="00164434" w:rsidRPr="0002401F">
        <w:t xml:space="preserve"> 31.1-46.4%). </w:t>
      </w:r>
      <w:r w:rsidR="001D4111" w:rsidRPr="0002401F">
        <w:t>While these might be expected to commonly co-exist,</w:t>
      </w:r>
      <w:r w:rsidR="00164434" w:rsidRPr="0002401F">
        <w:t xml:space="preserve"> </w:t>
      </w:r>
      <w:r w:rsidR="001D4111" w:rsidRPr="0002401F">
        <w:t>only 22 (13.8%</w:t>
      </w:r>
      <w:r w:rsidR="00CD7AF1">
        <w:t xml:space="preserve">, </w:t>
      </w:r>
      <w:r w:rsidR="006531C0">
        <w:t>95%CI</w:t>
      </w:r>
      <w:r w:rsidR="00CD7AF1">
        <w:t xml:space="preserve"> 8.4%-19.1%</w:t>
      </w:r>
      <w:r w:rsidR="001D4111" w:rsidRPr="0002401F">
        <w:t xml:space="preserve">) </w:t>
      </w:r>
      <w:r w:rsidR="00054292">
        <w:t xml:space="preserve">participants </w:t>
      </w:r>
      <w:r w:rsidR="001D4111" w:rsidRPr="0002401F">
        <w:t>had both</w:t>
      </w:r>
      <w:r w:rsidR="009D12EE">
        <w:t xml:space="preserve">. There was lack of agreement between these two variables over that expected by </w:t>
      </w:r>
      <w:r w:rsidR="00054292">
        <w:t>chance alone</w:t>
      </w:r>
      <w:r w:rsidR="001D4111" w:rsidRPr="0002401F">
        <w:t xml:space="preserve"> </w:t>
      </w:r>
      <w:r w:rsidR="00164434" w:rsidRPr="0002401F">
        <w:t>(expected agreement 52.8%, observed agreement 51.3%</w:t>
      </w:r>
      <w:r w:rsidR="00CD7AF1">
        <w:t>,</w:t>
      </w:r>
      <w:r w:rsidR="00164434" w:rsidRPr="0002401F">
        <w:t xml:space="preserve"> </w:t>
      </w:r>
      <w:r w:rsidR="009D12EE">
        <w:t>kappa</w:t>
      </w:r>
      <w:r w:rsidR="00CD7AF1">
        <w:t xml:space="preserve"> =</w:t>
      </w:r>
      <w:r w:rsidR="00164434" w:rsidRPr="0002401F">
        <w:t xml:space="preserve"> -3.3%).</w:t>
      </w:r>
      <w:r w:rsidR="007A407D">
        <w:t xml:space="preserve"> </w:t>
      </w:r>
      <w:r w:rsidR="00822B65" w:rsidRPr="0002401F">
        <w:t xml:space="preserve">We therefore further </w:t>
      </w:r>
      <w:r w:rsidR="00054292">
        <w:t>characterised those</w:t>
      </w:r>
      <w:r w:rsidR="00822B65" w:rsidRPr="0002401F">
        <w:t xml:space="preserve"> two </w:t>
      </w:r>
      <w:r w:rsidR="00822B65" w:rsidRPr="0002401F">
        <w:lastRenderedPageBreak/>
        <w:t>proposed phenotypes (“</w:t>
      </w:r>
      <w:r w:rsidR="00164434" w:rsidRPr="0002401F">
        <w:t>CLD-cough” and “CLD-hypoxia”</w:t>
      </w:r>
      <w:r w:rsidR="00822B65" w:rsidRPr="0002401F">
        <w:t>)</w:t>
      </w:r>
      <w:r w:rsidR="00D70CB7">
        <w:t xml:space="preserve"> -</w:t>
      </w:r>
      <w:r w:rsidR="006531C0">
        <w:t xml:space="preserve"> </w:t>
      </w:r>
      <w:r w:rsidR="00D70CB7">
        <w:t xml:space="preserve">see </w:t>
      </w:r>
      <w:r w:rsidR="0064660A">
        <w:fldChar w:fldCharType="begin"/>
      </w:r>
      <w:r w:rsidR="0064660A">
        <w:instrText xml:space="preserve"> REF _Ref401062740 \h </w:instrText>
      </w:r>
      <w:r w:rsidR="0064660A">
        <w:fldChar w:fldCharType="separate"/>
      </w:r>
      <w:r w:rsidR="00394877">
        <w:t xml:space="preserve">Figure </w:t>
      </w:r>
      <w:r w:rsidR="00394877">
        <w:rPr>
          <w:noProof/>
        </w:rPr>
        <w:t>3</w:t>
      </w:r>
      <w:r w:rsidR="0064660A">
        <w:fldChar w:fldCharType="end"/>
      </w:r>
      <w:r w:rsidR="0064660A">
        <w:t xml:space="preserve">. </w:t>
      </w:r>
      <w:r w:rsidR="00054292">
        <w:t>Table 2</w:t>
      </w:r>
      <w:r w:rsidR="009D12EE">
        <w:t xml:space="preserve"> summarises univariable and multivariable</w:t>
      </w:r>
      <w:r w:rsidR="007D3DAA" w:rsidRPr="0002401F">
        <w:t xml:space="preserve"> analysis of risk factors for chronic cough an</w:t>
      </w:r>
      <w:r w:rsidR="0064660A">
        <w:t>d hypoxia</w:t>
      </w:r>
      <w:r w:rsidR="00512DB4">
        <w:t xml:space="preserve"> or desaturation</w:t>
      </w:r>
      <w:r w:rsidR="0064660A">
        <w:t xml:space="preserve"> individually.</w:t>
      </w:r>
    </w:p>
    <w:p w14:paraId="6FF87AEE" w14:textId="446AE515" w:rsidR="007D3DAA" w:rsidRDefault="003A65E9" w:rsidP="007A407D">
      <w:r w:rsidRPr="003A65E9">
        <w:rPr>
          <w:b/>
        </w:rPr>
        <w:t>CLD-cough</w:t>
      </w:r>
      <w:r w:rsidRPr="003A65E9">
        <w:t xml:space="preserve"> was not associated with any indirect factors, but was significantly associated with wheeze</w:t>
      </w:r>
      <w:r w:rsidR="000F3923">
        <w:t xml:space="preserve"> (OR 11.47, </w:t>
      </w:r>
      <w:r w:rsidR="006531C0">
        <w:t>95%CI</w:t>
      </w:r>
      <w:r w:rsidR="000F3923">
        <w:t xml:space="preserve"> 2.44-53.83)</w:t>
      </w:r>
      <w:r w:rsidRPr="003A65E9">
        <w:t>, abnormal</w:t>
      </w:r>
      <w:r w:rsidR="006531C0">
        <w:t xml:space="preserve"> chest radiograph (OR 3.00, 95%</w:t>
      </w:r>
      <w:r w:rsidRPr="003A65E9">
        <w:t>CI 1.15-7.85), and ab</w:t>
      </w:r>
      <w:r w:rsidR="006531C0">
        <w:t>normal spirometry (OR 2.61, 95%</w:t>
      </w:r>
      <w:r w:rsidRPr="003A65E9">
        <w:t xml:space="preserve">CI 1.29-5.28). </w:t>
      </w:r>
      <w:r w:rsidR="000F3923">
        <w:t>Participants with higher levels of e</w:t>
      </w:r>
      <w:r w:rsidR="000F3923" w:rsidRPr="003A65E9">
        <w:t xml:space="preserve">xercise tolerance as measured by CFQ-R physical domain </w:t>
      </w:r>
      <w:r w:rsidR="000F3923">
        <w:t xml:space="preserve">had reduced odds of CLD-cough </w:t>
      </w:r>
      <w:r w:rsidR="006531C0">
        <w:t>(OR 0.98, 95%</w:t>
      </w:r>
      <w:r w:rsidR="000F3923" w:rsidRPr="003A65E9">
        <w:t>CI 0.97-0.99)</w:t>
      </w:r>
      <w:r w:rsidR="000F3923">
        <w:t xml:space="preserve">. </w:t>
      </w:r>
      <w:r w:rsidRPr="003A65E9">
        <w:t>After</w:t>
      </w:r>
      <w:r w:rsidR="007D3DAA" w:rsidRPr="003A65E9">
        <w:t xml:space="preserve"> multi</w:t>
      </w:r>
      <w:r w:rsidR="002D0188">
        <w:t>variable</w:t>
      </w:r>
      <w:r w:rsidR="007D3DAA" w:rsidRPr="003A65E9">
        <w:t xml:space="preserve"> analysis, </w:t>
      </w:r>
      <w:r w:rsidRPr="003A65E9">
        <w:t>wheeze</w:t>
      </w:r>
      <w:r w:rsidR="00A26867">
        <w:t xml:space="preserve"> </w:t>
      </w:r>
      <w:r w:rsidR="00E424E0">
        <w:t>(OR 6.94</w:t>
      </w:r>
      <w:r w:rsidR="00A74925">
        <w:t>,</w:t>
      </w:r>
      <w:r w:rsidR="00E424E0">
        <w:t xml:space="preserve"> </w:t>
      </w:r>
      <w:r w:rsidR="006531C0">
        <w:t>95%CI</w:t>
      </w:r>
      <w:r w:rsidR="00E424E0">
        <w:t xml:space="preserve"> 1.38-34.95, p=0.019</w:t>
      </w:r>
      <w:r w:rsidR="00054292">
        <w:t>)</w:t>
      </w:r>
      <w:r w:rsidRPr="003A65E9">
        <w:t xml:space="preserve">, CFR-Q physical domain </w:t>
      </w:r>
      <w:r w:rsidR="00054292">
        <w:t>(OR 0.98</w:t>
      </w:r>
      <w:r w:rsidR="00A74925">
        <w:t>,</w:t>
      </w:r>
      <w:r w:rsidR="006531C0">
        <w:t xml:space="preserve"> 95%</w:t>
      </w:r>
      <w:r w:rsidR="00E424E0">
        <w:t>CI 0.97-1.00, p=0.01</w:t>
      </w:r>
      <w:r w:rsidR="00054292">
        <w:t>7)</w:t>
      </w:r>
      <w:r w:rsidR="00A74925">
        <w:t xml:space="preserve"> </w:t>
      </w:r>
      <w:r w:rsidRPr="003A65E9">
        <w:t xml:space="preserve">and abnormal chest radiograph </w:t>
      </w:r>
      <w:r w:rsidR="00E424E0">
        <w:t xml:space="preserve">(OR 3.43, </w:t>
      </w:r>
      <w:r w:rsidR="006531C0">
        <w:t>95%</w:t>
      </w:r>
      <w:r w:rsidR="00E424E0">
        <w:t>CI 1.</w:t>
      </w:r>
      <w:r w:rsidR="00A74925">
        <w:t>0</w:t>
      </w:r>
      <w:r w:rsidR="00E424E0">
        <w:t>1-7.85</w:t>
      </w:r>
      <w:r w:rsidR="00A74925">
        <w:t>, p</w:t>
      </w:r>
      <w:r w:rsidR="00E424E0">
        <w:t>=0.048</w:t>
      </w:r>
      <w:r w:rsidR="00054292">
        <w:t>)</w:t>
      </w:r>
      <w:r w:rsidR="00A74925">
        <w:t xml:space="preserve"> </w:t>
      </w:r>
      <w:r w:rsidRPr="003A65E9">
        <w:t xml:space="preserve">remained </w:t>
      </w:r>
      <w:r w:rsidR="007D3DAA" w:rsidRPr="003A65E9">
        <w:t>significant.</w:t>
      </w:r>
    </w:p>
    <w:p w14:paraId="0A587896" w14:textId="7310A24A" w:rsidR="007D3DAA" w:rsidRPr="00C23F1F" w:rsidRDefault="00B86AD8" w:rsidP="00A74925">
      <w:r w:rsidRPr="00B86AD8">
        <w:rPr>
          <w:b/>
        </w:rPr>
        <w:t>CLD-hypoxia</w:t>
      </w:r>
      <w:r>
        <w:t xml:space="preserve"> had more </w:t>
      </w:r>
      <w:r w:rsidR="002D0188">
        <w:t xml:space="preserve">limited </w:t>
      </w:r>
      <w:r w:rsidR="0012759E">
        <w:t xml:space="preserve">univariate </w:t>
      </w:r>
      <w:r w:rsidR="002D0188">
        <w:t>predictors</w:t>
      </w:r>
      <w:r>
        <w:t>:</w:t>
      </w:r>
      <w:r w:rsidR="0012759E">
        <w:t xml:space="preserve"> only</w:t>
      </w:r>
      <w:r>
        <w:t xml:space="preserve"> </w:t>
      </w:r>
      <w:r w:rsidR="007F27B9">
        <w:t xml:space="preserve">finger </w:t>
      </w:r>
      <w:r w:rsidR="00E424E0">
        <w:t xml:space="preserve">clubbing (OR 2.28, </w:t>
      </w:r>
      <w:r w:rsidR="006531C0">
        <w:t>95%CI</w:t>
      </w:r>
      <w:r w:rsidR="00E424E0">
        <w:t xml:space="preserve"> 1.04-4.99</w:t>
      </w:r>
      <w:r>
        <w:t xml:space="preserve">) and </w:t>
      </w:r>
      <w:r w:rsidR="007F27B9">
        <w:t>respiratory rate (OR 3.0</w:t>
      </w:r>
      <w:r w:rsidR="006531C0">
        <w:t>0, 95%</w:t>
      </w:r>
      <w:r w:rsidR="007F27B9">
        <w:t>CI 1.52-5.92)</w:t>
      </w:r>
      <w:r w:rsidR="0012759E">
        <w:t>.</w:t>
      </w:r>
      <w:r w:rsidR="007A5D52">
        <w:t xml:space="preserve"> </w:t>
      </w:r>
      <w:r w:rsidR="0012759E">
        <w:t>O</w:t>
      </w:r>
      <w:r w:rsidR="007A5D52">
        <w:t xml:space="preserve">nly </w:t>
      </w:r>
      <w:r w:rsidR="006531C0">
        <w:t xml:space="preserve">resting </w:t>
      </w:r>
      <w:r w:rsidR="007A5D52">
        <w:t>tachypnoea</w:t>
      </w:r>
      <w:r w:rsidR="006531C0">
        <w:t xml:space="preserve"> </w:t>
      </w:r>
      <w:r w:rsidR="007A5D52">
        <w:t>remaine</w:t>
      </w:r>
      <w:r w:rsidR="002D0188">
        <w:t xml:space="preserve">d significant </w:t>
      </w:r>
      <w:r w:rsidR="006531C0">
        <w:t>in</w:t>
      </w:r>
      <w:r w:rsidR="002D0188">
        <w:t xml:space="preserve"> multivariable</w:t>
      </w:r>
      <w:r w:rsidR="007A5D52">
        <w:t xml:space="preserve"> modelling</w:t>
      </w:r>
      <w:r w:rsidR="00C23F1F">
        <w:t xml:space="preserve"> adjusted for </w:t>
      </w:r>
      <w:r w:rsidR="00C23F1F">
        <w:rPr>
          <w:i/>
        </w:rPr>
        <w:t>a priori</w:t>
      </w:r>
      <w:r w:rsidR="00C23F1F">
        <w:t xml:space="preserve"> variables</w:t>
      </w:r>
      <w:r w:rsidR="007A5D52">
        <w:t>.</w:t>
      </w:r>
      <w:r w:rsidR="00C23F1F">
        <w:t xml:space="preserve"> </w:t>
      </w:r>
      <w:r w:rsidR="00054292">
        <w:t>There was weak evidence fo</w:t>
      </w:r>
      <w:r w:rsidR="006531C0">
        <w:t xml:space="preserve">r the association of CD4 </w:t>
      </w:r>
      <w:r w:rsidR="00054292">
        <w:t>&lt;100cell/µ</w:t>
      </w:r>
      <w:r w:rsidR="00A74925">
        <w:t>l</w:t>
      </w:r>
      <w:r w:rsidR="00C23F1F">
        <w:t xml:space="preserve"> </w:t>
      </w:r>
      <w:r w:rsidR="00054292">
        <w:t>and CLD-hypoxia</w:t>
      </w:r>
      <w:r w:rsidR="00A74925">
        <w:t xml:space="preserve"> </w:t>
      </w:r>
      <w:r w:rsidR="00D010E1">
        <w:t>(OR 3.87, 95% 0.99-16.39</w:t>
      </w:r>
      <w:r w:rsidR="00054292">
        <w:t>, p=0.05</w:t>
      </w:r>
      <w:r w:rsidR="00D010E1">
        <w:t>1</w:t>
      </w:r>
      <w:r w:rsidR="00C23F1F">
        <w:t>)</w:t>
      </w:r>
      <w:r w:rsidR="00D010E1">
        <w:t xml:space="preserve"> compared with children having a CD4 count of 350 or more.</w:t>
      </w:r>
    </w:p>
    <w:p w14:paraId="5C29DFE6" w14:textId="5247CF97" w:rsidR="00170D4E" w:rsidRDefault="0000735C" w:rsidP="00170D4E">
      <w:pPr>
        <w:pStyle w:val="Heading3"/>
      </w:pPr>
      <w:r>
        <w:t>S</w:t>
      </w:r>
      <w:r w:rsidR="00170D4E">
        <w:t>pirometry</w:t>
      </w:r>
    </w:p>
    <w:p w14:paraId="4D7F5BF6" w14:textId="602EEE03" w:rsidR="00312F01" w:rsidRDefault="00857EC3" w:rsidP="004F176D">
      <w:r>
        <w:t>Spirometry results</w:t>
      </w:r>
      <w:r w:rsidR="00FA2285">
        <w:t xml:space="preserve"> for</w:t>
      </w:r>
      <w:r>
        <w:t xml:space="preserve"> </w:t>
      </w:r>
      <w:r w:rsidR="00FA2285">
        <w:t xml:space="preserve">145 </w:t>
      </w:r>
      <w:r>
        <w:t>partic</w:t>
      </w:r>
      <w:r w:rsidR="00C5747F">
        <w:t>i</w:t>
      </w:r>
      <w:r>
        <w:t>pants</w:t>
      </w:r>
      <w:r w:rsidR="00FA2285">
        <w:t xml:space="preserve"> are summarised</w:t>
      </w:r>
      <w:r w:rsidR="00F36E3D">
        <w:t xml:space="preserve"> in</w:t>
      </w:r>
      <w:r w:rsidR="00C5747F">
        <w:t xml:space="preserve"> </w:t>
      </w:r>
      <w:r w:rsidR="00C5747F">
        <w:fldChar w:fldCharType="begin"/>
      </w:r>
      <w:r w:rsidR="00C5747F">
        <w:instrText xml:space="preserve"> REF _Ref393096526 \h </w:instrText>
      </w:r>
      <w:r w:rsidR="00C5747F">
        <w:fldChar w:fldCharType="separate"/>
      </w:r>
      <w:r w:rsidR="00394877">
        <w:t xml:space="preserve">Table </w:t>
      </w:r>
      <w:r w:rsidR="00394877">
        <w:rPr>
          <w:noProof/>
        </w:rPr>
        <w:t>3</w:t>
      </w:r>
      <w:r w:rsidR="00C5747F">
        <w:fldChar w:fldCharType="end"/>
      </w:r>
      <w:r w:rsidR="00AE2EC5">
        <w:t xml:space="preserve"> and </w:t>
      </w:r>
      <w:r w:rsidR="00AE2EC5">
        <w:fldChar w:fldCharType="begin"/>
      </w:r>
      <w:r w:rsidR="00AE2EC5">
        <w:instrText xml:space="preserve"> REF _Ref383761162 \h </w:instrText>
      </w:r>
      <w:r w:rsidR="00AE2EC5">
        <w:fldChar w:fldCharType="separate"/>
      </w:r>
      <w:r w:rsidR="00394877">
        <w:t xml:space="preserve">Figure </w:t>
      </w:r>
      <w:r w:rsidR="00394877">
        <w:rPr>
          <w:noProof/>
        </w:rPr>
        <w:t>2</w:t>
      </w:r>
      <w:r w:rsidR="00AE2EC5">
        <w:fldChar w:fldCharType="end"/>
      </w:r>
      <w:r w:rsidR="00AE2EC5">
        <w:t xml:space="preserve">A. </w:t>
      </w:r>
      <w:r w:rsidR="004C694F">
        <w:t xml:space="preserve">Median </w:t>
      </w:r>
      <w:r w:rsidR="00EC66C8">
        <w:t>FEV</w:t>
      </w:r>
      <w:r w:rsidR="00EC66C8" w:rsidRPr="00EC66C8">
        <w:rPr>
          <w:vertAlign w:val="subscript"/>
        </w:rPr>
        <w:t>1</w:t>
      </w:r>
      <w:r w:rsidR="00F36E3D">
        <w:t xml:space="preserve"> </w:t>
      </w:r>
      <w:r w:rsidR="006531C0">
        <w:t xml:space="preserve">and FVC </w:t>
      </w:r>
      <w:r w:rsidR="00F36E3D">
        <w:t>w</w:t>
      </w:r>
      <w:r w:rsidR="006531C0">
        <w:t>ere</w:t>
      </w:r>
      <w:r w:rsidR="00F36E3D">
        <w:t xml:space="preserve"> </w:t>
      </w:r>
      <w:r w:rsidR="004C694F">
        <w:t>reduced compared with international reference ranges</w:t>
      </w:r>
      <w:r w:rsidR="006531C0">
        <w:t xml:space="preserve"> (</w:t>
      </w:r>
      <w:r w:rsidR="00C5747F">
        <w:t>1.31</w:t>
      </w:r>
      <w:r w:rsidR="006531C0">
        <w:t xml:space="preserve"> SD and 0.89 SD</w:t>
      </w:r>
      <w:r w:rsidR="003758E5">
        <w:t xml:space="preserve"> </w:t>
      </w:r>
      <w:r w:rsidR="00F36E3D">
        <w:t xml:space="preserve">below </w:t>
      </w:r>
      <w:r w:rsidR="006531C0">
        <w:t>expected respectively)</w:t>
      </w:r>
      <w:r w:rsidR="004C694F">
        <w:t>.</w:t>
      </w:r>
      <w:r w:rsidR="004541F6">
        <w:t xml:space="preserve"> </w:t>
      </w:r>
      <w:r w:rsidR="006531C0">
        <w:t>Categorically,</w:t>
      </w:r>
      <w:r w:rsidR="00127DF0">
        <w:t xml:space="preserve"> 90 </w:t>
      </w:r>
      <w:r w:rsidR="00C5747F">
        <w:t>(62.1</w:t>
      </w:r>
      <w:r w:rsidR="00E35304">
        <w:t>%) had normal spirometry, 2</w:t>
      </w:r>
      <w:r w:rsidR="00C5747F">
        <w:t>6</w:t>
      </w:r>
      <w:r w:rsidR="00E35304">
        <w:t xml:space="preserve"> (</w:t>
      </w:r>
      <w:r w:rsidR="00C5747F">
        <w:t>17.9</w:t>
      </w:r>
      <w:r w:rsidR="00E35304">
        <w:t>%) obstructive defects and 2</w:t>
      </w:r>
      <w:r w:rsidR="00C5747F">
        <w:t>9 (20.0</w:t>
      </w:r>
      <w:r w:rsidR="00E35304">
        <w:t xml:space="preserve">%) reduced FVC. </w:t>
      </w:r>
      <w:r w:rsidR="00127DF0">
        <w:t>Fewer individuals were classified as having abnormalities using local compared with international reference range (43 vs 55)</w:t>
      </w:r>
      <w:r w:rsidR="00E35304">
        <w:t>.</w:t>
      </w:r>
      <w:r w:rsidR="00957D4E">
        <w:t xml:space="preserve"> </w:t>
      </w:r>
      <w:r w:rsidR="002D0188">
        <w:t>Within our</w:t>
      </w:r>
      <w:r w:rsidR="00AE2EC5">
        <w:t xml:space="preserve"> cohort </w:t>
      </w:r>
      <w:r w:rsidR="002D0188">
        <w:t>FEV</w:t>
      </w:r>
      <w:r w:rsidR="002D0188" w:rsidRPr="002D0188">
        <w:rPr>
          <w:vertAlign w:val="subscript"/>
        </w:rPr>
        <w:t>1</w:t>
      </w:r>
      <w:r w:rsidR="002D0188">
        <w:t xml:space="preserve"> z-score </w:t>
      </w:r>
      <w:r w:rsidR="005A547A">
        <w:t>did not significant</w:t>
      </w:r>
      <w:r w:rsidR="002D0188">
        <w:t>ly decline</w:t>
      </w:r>
      <w:r w:rsidR="00AE2EC5">
        <w:t xml:space="preserve"> </w:t>
      </w:r>
      <w:r w:rsidR="00312F01">
        <w:t>with age</w:t>
      </w:r>
      <w:r w:rsidR="00A74925">
        <w:t xml:space="preserve"> (</w:t>
      </w:r>
      <w:r w:rsidR="00AE2EC5">
        <w:fldChar w:fldCharType="begin"/>
      </w:r>
      <w:r w:rsidR="00AE2EC5">
        <w:instrText xml:space="preserve"> REF _Ref383761162 \h </w:instrText>
      </w:r>
      <w:r w:rsidR="00AE2EC5">
        <w:fldChar w:fldCharType="separate"/>
      </w:r>
      <w:r w:rsidR="00394877">
        <w:t xml:space="preserve">Figure </w:t>
      </w:r>
      <w:r w:rsidR="00394877">
        <w:rPr>
          <w:noProof/>
        </w:rPr>
        <w:t>2</w:t>
      </w:r>
      <w:r w:rsidR="00AE2EC5">
        <w:fldChar w:fldCharType="end"/>
      </w:r>
      <w:r w:rsidR="00A74925">
        <w:t xml:space="preserve">, panel B, </w:t>
      </w:r>
      <w:r w:rsidR="005A547A">
        <w:t>r</w:t>
      </w:r>
      <w:r w:rsidR="005A547A" w:rsidRPr="001E45D3">
        <w:rPr>
          <w:vertAlign w:val="superscript"/>
        </w:rPr>
        <w:t>2</w:t>
      </w:r>
      <w:r w:rsidR="00961F0B">
        <w:t xml:space="preserve"> = 0.026, p=0.054</w:t>
      </w:r>
      <w:r w:rsidR="00AE2EC5">
        <w:t xml:space="preserve">). </w:t>
      </w:r>
    </w:p>
    <w:p w14:paraId="223F2822" w14:textId="51321C74" w:rsidR="00A42662" w:rsidRDefault="003A797D" w:rsidP="00A42662">
      <w:r>
        <w:t>5</w:t>
      </w:r>
      <w:r w:rsidR="009A5C81">
        <w:t>5</w:t>
      </w:r>
      <w:r>
        <w:t xml:space="preserve"> participants had abnormal spirometr</w:t>
      </w:r>
      <w:r w:rsidR="0045764C">
        <w:t xml:space="preserve">y </w:t>
      </w:r>
      <w:r w:rsidR="00054292">
        <w:t>of whom</w:t>
      </w:r>
      <w:r w:rsidR="0045764C">
        <w:t xml:space="preserve"> 47</w:t>
      </w:r>
      <w:r>
        <w:t xml:space="preserve"> </w:t>
      </w:r>
      <w:r w:rsidR="00DC0EFB">
        <w:t xml:space="preserve">adequately </w:t>
      </w:r>
      <w:r>
        <w:t>comp</w:t>
      </w:r>
      <w:r w:rsidR="00362E4B">
        <w:t>leted post-bronchodilator testing. Median change in</w:t>
      </w:r>
      <w:r>
        <w:t xml:space="preserve"> </w:t>
      </w:r>
      <w:r w:rsidR="00EC66C8">
        <w:t>FEV</w:t>
      </w:r>
      <w:r w:rsidR="00EC66C8" w:rsidRPr="00EC66C8">
        <w:rPr>
          <w:vertAlign w:val="subscript"/>
        </w:rPr>
        <w:t>1</w:t>
      </w:r>
      <w:r>
        <w:t xml:space="preserve"> was </w:t>
      </w:r>
      <w:r w:rsidR="009A5C81">
        <w:t>2.9</w:t>
      </w:r>
      <w:r>
        <w:t>% (</w:t>
      </w:r>
      <w:r w:rsidR="00362E4B">
        <w:t>IQR -4.3-</w:t>
      </w:r>
      <w:r w:rsidR="009A5C81">
        <w:t>9.</w:t>
      </w:r>
      <w:r w:rsidR="00362E4B">
        <w:t>2</w:t>
      </w:r>
      <w:r>
        <w:t xml:space="preserve">). </w:t>
      </w:r>
      <w:r w:rsidR="00362E4B">
        <w:t>R</w:t>
      </w:r>
      <w:r>
        <w:t xml:space="preserve">eversibility </w:t>
      </w:r>
      <w:r w:rsidR="00362E4B">
        <w:t>threshold</w:t>
      </w:r>
      <w:r w:rsidR="0045764C">
        <w:t xml:space="preserve"> of 12% increase was </w:t>
      </w:r>
      <w:r w:rsidR="0045764C">
        <w:lastRenderedPageBreak/>
        <w:t>met in seven (33.3</w:t>
      </w:r>
      <w:r>
        <w:t xml:space="preserve">%) of those with obstructive abnormalities and </w:t>
      </w:r>
      <w:r w:rsidR="0045764C">
        <w:t>eight (30.8</w:t>
      </w:r>
      <w:r>
        <w:t xml:space="preserve">%) with reduced FVC. When reviewed four weeks afterwards, </w:t>
      </w:r>
      <w:r w:rsidR="00BC0F20">
        <w:t xml:space="preserve">despite being </w:t>
      </w:r>
      <w:r w:rsidR="00362E4B">
        <w:t>given</w:t>
      </w:r>
      <w:r w:rsidR="00961F0B">
        <w:t xml:space="preserve"> </w:t>
      </w:r>
      <w:r w:rsidR="00BC0F20">
        <w:t>salbutamol</w:t>
      </w:r>
      <w:r w:rsidR="00362E4B">
        <w:t>,</w:t>
      </w:r>
      <w:r w:rsidR="00BC0F20">
        <w:t xml:space="preserve"> </w:t>
      </w:r>
      <w:r>
        <w:t xml:space="preserve">only two participants continued to use </w:t>
      </w:r>
      <w:r w:rsidR="00BC0F20">
        <w:t xml:space="preserve">their </w:t>
      </w:r>
      <w:r>
        <w:t>inhaler</w:t>
      </w:r>
      <w:r w:rsidR="00A42662">
        <w:t>,</w:t>
      </w:r>
      <w:r w:rsidR="00362E4B">
        <w:t xml:space="preserve"> and none</w:t>
      </w:r>
      <w:r>
        <w:t xml:space="preserve"> re</w:t>
      </w:r>
      <w:r w:rsidR="00A42662">
        <w:t xml:space="preserve">ported </w:t>
      </w:r>
      <w:r w:rsidR="00362E4B">
        <w:t xml:space="preserve">symptomatic </w:t>
      </w:r>
      <w:r w:rsidR="00A42662">
        <w:t>improvement.</w:t>
      </w:r>
    </w:p>
    <w:p w14:paraId="6BF36E0D" w14:textId="77777777" w:rsidR="00170D4E" w:rsidRDefault="00170D4E" w:rsidP="00F00451">
      <w:pPr>
        <w:pStyle w:val="Heading3"/>
      </w:pPr>
      <w:r>
        <w:t>Chest radiograph abnormalities</w:t>
      </w:r>
    </w:p>
    <w:p w14:paraId="74D1D06C" w14:textId="75E71C7F" w:rsidR="00170D4E" w:rsidRDefault="004C694F" w:rsidP="00D948B7">
      <w:r>
        <w:t>The majority of</w:t>
      </w:r>
      <w:r w:rsidR="0085302D">
        <w:t xml:space="preserve"> radiographs had at least one abnormality (n=110, 68.8%). </w:t>
      </w:r>
      <w:r w:rsidR="005F57BB">
        <w:t>U</w:t>
      </w:r>
      <w:r w:rsidR="00522780">
        <w:t>pper or lower zone preponderance</w:t>
      </w:r>
      <w:r w:rsidR="0039427A">
        <w:t xml:space="preserve"> were</w:t>
      </w:r>
      <w:r w:rsidR="005F57BB">
        <w:t xml:space="preserve"> uncommon</w:t>
      </w:r>
      <w:r w:rsidR="00522780">
        <w:t xml:space="preserve"> (n=12, 10.9% and n=13, 11.8% respectively)</w:t>
      </w:r>
      <w:r w:rsidR="0039427A">
        <w:t xml:space="preserve"> compared with mid zone abnormality</w:t>
      </w:r>
      <w:r w:rsidR="00522780">
        <w:t>. The</w:t>
      </w:r>
      <w:r w:rsidR="0085302D">
        <w:t xml:space="preserve"> most frequently </w:t>
      </w:r>
      <w:r w:rsidR="00522780">
        <w:t xml:space="preserve">abnormality was </w:t>
      </w:r>
      <w:r w:rsidR="0085302D">
        <w:t xml:space="preserve">ring or tramlining pattern (n=90, 56.3%). </w:t>
      </w:r>
      <w:r w:rsidR="00E1745A">
        <w:t xml:space="preserve">Two abnormalities </w:t>
      </w:r>
      <w:r w:rsidR="004F5845">
        <w:t xml:space="preserve">(airspace shadowing and volume loss) </w:t>
      </w:r>
      <w:r w:rsidR="00E1745A">
        <w:t xml:space="preserve">were </w:t>
      </w:r>
      <w:r w:rsidR="002A3DD2">
        <w:t xml:space="preserve">discriminatory for both CLD phenotypes </w:t>
      </w:r>
      <w:r w:rsidR="004F5845">
        <w:t>(</w:t>
      </w:r>
      <w:r w:rsidR="004F5845">
        <w:fldChar w:fldCharType="begin"/>
      </w:r>
      <w:r w:rsidR="004F5845">
        <w:instrText xml:space="preserve"> REF _Ref392864815 \h </w:instrText>
      </w:r>
      <w:r w:rsidR="004F5845">
        <w:fldChar w:fldCharType="separate"/>
      </w:r>
      <w:r w:rsidR="00394877">
        <w:t xml:space="preserve">Table </w:t>
      </w:r>
      <w:r w:rsidR="00394877">
        <w:rPr>
          <w:noProof/>
        </w:rPr>
        <w:t>2</w:t>
      </w:r>
      <w:r w:rsidR="004F5845">
        <w:fldChar w:fldCharType="end"/>
      </w:r>
      <w:r w:rsidR="004F5845">
        <w:t xml:space="preserve">) </w:t>
      </w:r>
      <w:r w:rsidR="002A3DD2">
        <w:t>and spirometric abnormality</w:t>
      </w:r>
      <w:r w:rsidR="001E7918">
        <w:t xml:space="preserve"> (Supplementary </w:t>
      </w:r>
      <w:r w:rsidR="00D90D51">
        <w:t>table 3</w:t>
      </w:r>
      <w:r w:rsidR="00C6429F">
        <w:t>)</w:t>
      </w:r>
      <w:r w:rsidR="004F5845">
        <w:t xml:space="preserve">. </w:t>
      </w:r>
      <w:r w:rsidR="001E7918">
        <w:t xml:space="preserve">Air space shadowing </w:t>
      </w:r>
      <w:r w:rsidR="00E1745A">
        <w:t>(</w:t>
      </w:r>
      <w:r w:rsidR="001E7918">
        <w:t xml:space="preserve">n=10, </w:t>
      </w:r>
      <w:r w:rsidR="00E1745A">
        <w:t xml:space="preserve">6.3%), </w:t>
      </w:r>
      <w:r w:rsidR="001E7918">
        <w:t xml:space="preserve">and loss of volume (n=3, 1.9%) </w:t>
      </w:r>
      <w:r w:rsidR="00054292">
        <w:t xml:space="preserve">were </w:t>
      </w:r>
      <w:r w:rsidR="001E7918">
        <w:t>associated with reduced FEV</w:t>
      </w:r>
      <w:r w:rsidR="001E7918" w:rsidRPr="005A547A">
        <w:rPr>
          <w:vertAlign w:val="subscript"/>
        </w:rPr>
        <w:t>1</w:t>
      </w:r>
      <w:r w:rsidR="001E7918">
        <w:t xml:space="preserve"> (</w:t>
      </w:r>
      <w:r w:rsidR="00E1745A">
        <w:t>p=0.0032</w:t>
      </w:r>
      <w:r w:rsidR="001E7918">
        <w:t xml:space="preserve"> and</w:t>
      </w:r>
      <w:r w:rsidR="00E1745A">
        <w:t xml:space="preserve"> p=0.010</w:t>
      </w:r>
      <w:r w:rsidR="001E7918">
        <w:t xml:space="preserve"> respectively)</w:t>
      </w:r>
      <w:r w:rsidR="00E1745A">
        <w:t xml:space="preserve">. </w:t>
      </w:r>
      <w:r w:rsidR="00E1745A" w:rsidRPr="001069A4">
        <w:t xml:space="preserve">Other radiographic findings were not </w:t>
      </w:r>
      <w:r w:rsidR="003758E5" w:rsidRPr="001069A4">
        <w:t xml:space="preserve">significantly </w:t>
      </w:r>
      <w:r w:rsidR="00E1745A" w:rsidRPr="001069A4">
        <w:t xml:space="preserve">associated with differences in </w:t>
      </w:r>
      <w:r w:rsidR="00EC66C8" w:rsidRPr="001069A4">
        <w:t>FEV</w:t>
      </w:r>
      <w:r w:rsidR="00EC66C8" w:rsidRPr="00C6429F">
        <w:rPr>
          <w:vertAlign w:val="subscript"/>
        </w:rPr>
        <w:t>1</w:t>
      </w:r>
      <w:r w:rsidR="00DF2E2D" w:rsidRPr="001069A4">
        <w:t xml:space="preserve"> or FVC z-</w:t>
      </w:r>
      <w:r w:rsidR="00E1745A" w:rsidRPr="001069A4">
        <w:t>score.</w:t>
      </w:r>
    </w:p>
    <w:p w14:paraId="3035A80F" w14:textId="7FAC6E30" w:rsidR="00A42662" w:rsidRPr="00A42662" w:rsidRDefault="00A42662" w:rsidP="00F00451">
      <w:pPr>
        <w:pStyle w:val="Heading3"/>
      </w:pPr>
      <w:r w:rsidRPr="00A42662">
        <w:t xml:space="preserve">Clinical </w:t>
      </w:r>
      <w:r w:rsidR="00114DE6">
        <w:t xml:space="preserve">associations </w:t>
      </w:r>
      <w:r w:rsidRPr="00A42662">
        <w:t>o</w:t>
      </w:r>
      <w:r w:rsidR="00F16C0D">
        <w:t>f lung function</w:t>
      </w:r>
    </w:p>
    <w:p w14:paraId="7D1F5DCB" w14:textId="4DC5C029" w:rsidR="00A42662" w:rsidRDefault="00517005" w:rsidP="00D948B7">
      <w:r>
        <w:t>Potential</w:t>
      </w:r>
      <w:r w:rsidR="006C24AE">
        <w:t xml:space="preserve"> </w:t>
      </w:r>
      <w:r w:rsidR="00114DE6">
        <w:t>as</w:t>
      </w:r>
      <w:r>
        <w:t>sociates of</w:t>
      </w:r>
      <w:r w:rsidR="00114DE6">
        <w:t xml:space="preserve"> </w:t>
      </w:r>
      <w:r w:rsidR="003E505E">
        <w:t>abnormal spirometry</w:t>
      </w:r>
      <w:r w:rsidR="002022D4">
        <w:t xml:space="preserve"> were </w:t>
      </w:r>
      <w:r w:rsidR="006C24AE">
        <w:t>investigated (</w:t>
      </w:r>
      <w:r w:rsidR="00D90D51">
        <w:t>Supplementary data, table 2</w:t>
      </w:r>
      <w:r w:rsidR="006C24AE">
        <w:t>)</w:t>
      </w:r>
      <w:r w:rsidR="002022D4">
        <w:t xml:space="preserve">. Only one strong </w:t>
      </w:r>
      <w:r w:rsidR="006C24AE">
        <w:t>association</w:t>
      </w:r>
      <w:r w:rsidR="002022D4">
        <w:t xml:space="preserve"> emerged: individuals reporting cough</w:t>
      </w:r>
      <w:r w:rsidR="004C694F">
        <w:t xml:space="preserve"> for more than one</w:t>
      </w:r>
      <w:r w:rsidR="00D91919">
        <w:t xml:space="preserve"> month were 2.9</w:t>
      </w:r>
      <w:r w:rsidR="002022D4">
        <w:t xml:space="preserve"> times more likely to have abnormal spirometry (</w:t>
      </w:r>
      <w:r w:rsidR="006531C0">
        <w:t>95%CI</w:t>
      </w:r>
      <w:r w:rsidR="002022D4">
        <w:t xml:space="preserve"> 1.</w:t>
      </w:r>
      <w:r w:rsidR="005A547A">
        <w:t>21–</w:t>
      </w:r>
      <w:r w:rsidR="003E505E">
        <w:t>7</w:t>
      </w:r>
      <w:r w:rsidR="00D91919">
        <w:t>.10</w:t>
      </w:r>
      <w:r>
        <w:t xml:space="preserve">). </w:t>
      </w:r>
    </w:p>
    <w:p w14:paraId="4B454CFC" w14:textId="46C2A3CE" w:rsidR="005477D1" w:rsidRPr="00D17E70" w:rsidRDefault="005477D1" w:rsidP="00F00451">
      <w:pPr>
        <w:pStyle w:val="Heading3"/>
      </w:pPr>
      <w:r w:rsidRPr="00F00451">
        <w:t>Microbiological</w:t>
      </w:r>
      <w:r w:rsidRPr="00D17E70">
        <w:t xml:space="preserve"> findings</w:t>
      </w:r>
      <w:r w:rsidR="00957D4E">
        <w:t xml:space="preserve"> </w:t>
      </w:r>
    </w:p>
    <w:p w14:paraId="3CA747FF" w14:textId="1E00CA13" w:rsidR="005477D1" w:rsidRPr="001C5A62" w:rsidRDefault="005477D1" w:rsidP="005477D1">
      <w:pPr>
        <w:spacing w:after="0"/>
        <w:jc w:val="both"/>
      </w:pPr>
      <w:r w:rsidRPr="001C5A62">
        <w:t>Sputum was obtained from 32</w:t>
      </w:r>
      <w:r>
        <w:t>/60</w:t>
      </w:r>
      <w:r w:rsidRPr="001C5A62">
        <w:t xml:space="preserve"> participants</w:t>
      </w:r>
      <w:r>
        <w:t xml:space="preserve"> with cough, </w:t>
      </w:r>
      <w:r w:rsidRPr="001C5A62">
        <w:t xml:space="preserve">with the remainder unable to expectorate. There were 6 positive mycobacterial cultures; 2 M. </w:t>
      </w:r>
      <w:r w:rsidRPr="001C5A62">
        <w:rPr>
          <w:i/>
        </w:rPr>
        <w:t xml:space="preserve">tuberculosis </w:t>
      </w:r>
      <w:r w:rsidRPr="001C5A62">
        <w:t>and</w:t>
      </w:r>
      <w:r w:rsidRPr="001C5A62">
        <w:rPr>
          <w:i/>
        </w:rPr>
        <w:t xml:space="preserve"> </w:t>
      </w:r>
      <w:r>
        <w:t>4 non-</w:t>
      </w:r>
      <w:r w:rsidRPr="001C5A62">
        <w:t>tuberculous mycobacteria.</w:t>
      </w:r>
    </w:p>
    <w:p w14:paraId="375E236B" w14:textId="77777777" w:rsidR="00313889" w:rsidRDefault="00313889" w:rsidP="00D948B7">
      <w:pPr>
        <w:pStyle w:val="Heading2"/>
      </w:pPr>
      <w:r>
        <w:t>Discussion</w:t>
      </w:r>
    </w:p>
    <w:p w14:paraId="317FD598" w14:textId="1DC7BF2D" w:rsidR="005A547A" w:rsidRDefault="005A547A" w:rsidP="005A547A">
      <w:pPr>
        <w:spacing w:after="0"/>
      </w:pPr>
      <w:r w:rsidRPr="00FA327E">
        <w:t xml:space="preserve">This study </w:t>
      </w:r>
      <w:r>
        <w:t>demonstrates</w:t>
      </w:r>
      <w:r w:rsidRPr="00FA327E">
        <w:t xml:space="preserve"> a </w:t>
      </w:r>
      <w:r>
        <w:t>high burden of symptoms in children aged 8 to 16 with vertically acquired HIV, consistent with a similar study from Zimbabwe</w:t>
      </w:r>
      <w:hyperlink w:anchor="_ENREF_14" w:tooltip="Miller, 2013 #155" w:history="1">
        <w:r w:rsidR="00B10541" w:rsidRPr="00EE2D5D">
          <w:fldChar w:fldCharType="begin"/>
        </w:r>
        <w:r w:rsidR="00B10541">
          <w:instrText xml:space="preserve"> ADDIN EN.CITE &lt;EndNote&gt;&lt;Cite&gt;&lt;Author&gt;Miller&lt;/Author&gt;&lt;Year&gt;2013&lt;/Year&gt;&lt;RecNum&gt;155&lt;/RecNum&gt;&lt;DisplayText&gt;&lt;style face="superscript"&gt;14&lt;/style&gt;&lt;/DisplayText&gt;&lt;record&gt;&lt;rec-number&gt;155&lt;/rec-number&gt;&lt;foreign-keys&gt;&lt;key app="EN" db-id="t0fd5efz959pskeddatv9a2600rsw0dsfw0d"&gt;155&lt;/key&gt;&lt;/foreign-keys&gt;&lt;ref-type name="Journal Article"&gt;17&lt;/ref-type&gt;&lt;contributors&gt;&lt;authors&gt;&lt;author&gt;Miller, Robert F.&lt;/author&gt;&lt;author&gt;Kaski, Juan P.&lt;/author&gt;&lt;author&gt;Hakim, James&lt;/author&gt;&lt;author&gt;Matenga, Jonathan&lt;/author&gt;&lt;author&gt;Nathoo, Kusum&lt;/author&gt;&lt;author&gt;Munyati, Shungu&lt;/author&gt;&lt;author&gt;Desai, Sujal R.&lt;/author&gt;&lt;author&gt;Corbett, Elizabeth L.&lt;/author&gt;&lt;author&gt;Ferrand, Rashida A.&lt;/author&gt;&lt;/authors&gt;&lt;/contributors&gt;&lt;titles&gt;&lt;title&gt;Cardiac Disease in Adolescents With Delayed Diagnosis of Vertically Acquired HIV Infection&lt;/title&gt;&lt;secondary-title&gt;Clinical Infectious Diseases&lt;/secondary-title&gt;&lt;/titles&gt;&lt;periodical&gt;&lt;full-title&gt;Clinical Infectious Diseases&lt;/full-title&gt;&lt;/periodical&gt;&lt;pages&gt;576-582&lt;/pages&gt;&lt;volume&gt;56&lt;/volume&gt;&lt;number&gt;4&lt;/number&gt;&lt;dates&gt;&lt;year&gt;2013&lt;/year&gt;&lt;pub-dates&gt;&lt;date&gt;February 15, 2013&lt;/date&gt;&lt;/pub-dates&gt;&lt;/dates&gt;&lt;urls&gt;&lt;related-urls&gt;&lt;url&gt;http://cid.oxfordjournals.org/content/56/4/576.abstract&lt;/url&gt;&lt;/related-urls&gt;&lt;/urls&gt;&lt;electronic-resource-num&gt;10.1093/cid/cis911&lt;/electronic-resource-num&gt;&lt;/record&gt;&lt;/Cite&gt;&lt;/EndNote&gt;</w:instrText>
        </w:r>
        <w:r w:rsidR="00B10541" w:rsidRPr="00EE2D5D">
          <w:fldChar w:fldCharType="separate"/>
        </w:r>
        <w:r w:rsidR="00B10541" w:rsidRPr="00B10541">
          <w:rPr>
            <w:noProof/>
            <w:vertAlign w:val="superscript"/>
          </w:rPr>
          <w:t>14</w:t>
        </w:r>
        <w:r w:rsidR="00B10541" w:rsidRPr="00EE2D5D">
          <w:fldChar w:fldCharType="end"/>
        </w:r>
      </w:hyperlink>
      <w:r>
        <w:t xml:space="preserve">. Over half of our participants were coughing, wheezy or breathless. Within our cohort, there are two definable, common and independent phenotypes: children who cough (CLD-cough), and those who have hypoxia at rest or desaturate </w:t>
      </w:r>
      <w:r>
        <w:lastRenderedPageBreak/>
        <w:t xml:space="preserve">with submaximal exercise (CLD-hypoxia). </w:t>
      </w:r>
      <w:r w:rsidR="004C694F">
        <w:t xml:space="preserve">Neither phenotype was associated with </w:t>
      </w:r>
      <w:r>
        <w:t>antiretroviral treatment.</w:t>
      </w:r>
    </w:p>
    <w:p w14:paraId="1E0804D6" w14:textId="028B6B03" w:rsidR="00F00451" w:rsidRPr="009B2E98" w:rsidRDefault="005A547A" w:rsidP="00BA57B3">
      <w:r>
        <w:t>For the CLD-c</w:t>
      </w:r>
      <w:r w:rsidR="00054292" w:rsidRPr="00054292">
        <w:t>ough phenotype</w:t>
      </w:r>
      <w:r w:rsidR="00054292">
        <w:rPr>
          <w:b/>
        </w:rPr>
        <w:t>,</w:t>
      </w:r>
      <w:r>
        <w:rPr>
          <w:b/>
        </w:rPr>
        <w:t xml:space="preserve"> </w:t>
      </w:r>
      <w:r w:rsidR="00054292">
        <w:t>c</w:t>
      </w:r>
      <w:r w:rsidR="009B2E98">
        <w:t xml:space="preserve">ough, wheeze and </w:t>
      </w:r>
      <w:r w:rsidR="00EE2D5D">
        <w:t xml:space="preserve">functional </w:t>
      </w:r>
      <w:r w:rsidR="009B2E98">
        <w:t>breathlessness were commonly associated</w:t>
      </w:r>
      <w:r w:rsidR="00054292">
        <w:t xml:space="preserve"> with each other and also with radiological abnormalities</w:t>
      </w:r>
      <w:r w:rsidR="00054292" w:rsidRPr="00054292">
        <w:t xml:space="preserve"> </w:t>
      </w:r>
      <w:r w:rsidR="00054292">
        <w:t>of airspace shadowing and volume loss where p</w:t>
      </w:r>
      <w:r w:rsidR="009B2E98">
        <w:t>arenchymal lung disease was likely</w:t>
      </w:r>
      <w:r w:rsidR="00054292">
        <w:t>.</w:t>
      </w:r>
      <w:r w:rsidR="00A77124">
        <w:t xml:space="preserve"> P</w:t>
      </w:r>
      <w:r w:rsidR="009B2E98">
        <w:t>revious treatment for tuberculosis was not</w:t>
      </w:r>
      <w:r w:rsidR="00EE2D5D">
        <w:t xml:space="preserve"> </w:t>
      </w:r>
      <w:r w:rsidR="00054292">
        <w:t>a significant risk factor for this phenotype</w:t>
      </w:r>
      <w:r w:rsidR="00A77124">
        <w:t xml:space="preserve"> </w:t>
      </w:r>
      <w:r w:rsidR="00EE2D5D">
        <w:t>and symptoms were mostly chronic (</w:t>
      </w:r>
      <w:r w:rsidR="00517005">
        <w:t>individuals with symptoms of acute infection were</w:t>
      </w:r>
      <w:r w:rsidR="00EE2D5D">
        <w:t xml:space="preserve"> excluded).</w:t>
      </w:r>
      <w:r w:rsidR="00A77124">
        <w:t xml:space="preserve"> </w:t>
      </w:r>
      <w:r w:rsidR="00054292">
        <w:t>Abnormal s</w:t>
      </w:r>
      <w:r w:rsidR="0053566A">
        <w:t xml:space="preserve">pirometry </w:t>
      </w:r>
      <w:r w:rsidR="00054292">
        <w:t>was associated with this phenotype</w:t>
      </w:r>
      <w:r w:rsidR="0053566A">
        <w:t xml:space="preserve"> but there was no preponderance of obstructive or restrictive types.</w:t>
      </w:r>
    </w:p>
    <w:p w14:paraId="571BFD51" w14:textId="49B245F2" w:rsidR="00EE2D5D" w:rsidRDefault="00344B47" w:rsidP="00BA57B3">
      <w:r>
        <w:t>T</w:t>
      </w:r>
      <w:r w:rsidR="00973CA4">
        <w:t>he</w:t>
      </w:r>
      <w:r w:rsidR="00054292" w:rsidRPr="00054292">
        <w:t xml:space="preserve"> </w:t>
      </w:r>
      <w:r w:rsidR="00EE2D5D" w:rsidRPr="00054292">
        <w:t>CLD-hypoxi</w:t>
      </w:r>
      <w:r w:rsidR="00054292">
        <w:t>a</w:t>
      </w:r>
      <w:r w:rsidR="00973CA4">
        <w:t xml:space="preserve"> phenotype was predictably associated with tachypnoea. There was a suggestion that very low CD4 </w:t>
      </w:r>
      <w:r w:rsidR="00F16C0D">
        <w:t>counts (&lt;100) predicted hypoxia. Low numbers of individuals in this group limited our power to detect a difference.</w:t>
      </w:r>
      <w:r w:rsidR="00973CA4">
        <w:t xml:space="preserve"> While not independently associated, there was a higher than expected rate of finger clubbing in these individuals.</w:t>
      </w:r>
    </w:p>
    <w:p w14:paraId="41FCC76B" w14:textId="683FDC4F" w:rsidR="00722D01" w:rsidRDefault="00CD4613" w:rsidP="00431289">
      <w:r>
        <w:t>C</w:t>
      </w:r>
      <w:r w:rsidR="00D76F68">
        <w:t xml:space="preserve">hronic lung disease in these children </w:t>
      </w:r>
      <w:r>
        <w:t>is likely to</w:t>
      </w:r>
      <w:r w:rsidR="00D76F68">
        <w:t xml:space="preserve"> be multifactorial, and </w:t>
      </w:r>
      <w:r w:rsidR="00D07C64">
        <w:t>therefore</w:t>
      </w:r>
      <w:r w:rsidR="00054292">
        <w:t xml:space="preserve"> </w:t>
      </w:r>
      <w:r w:rsidR="00D76F68">
        <w:t xml:space="preserve">difficult to </w:t>
      </w:r>
      <w:r w:rsidR="00054292">
        <w:t>clear</w:t>
      </w:r>
      <w:r w:rsidR="00D07C64">
        <w:t>ly define</w:t>
      </w:r>
      <w:hyperlink w:anchor="_ENREF_15" w:tooltip="Weber, 2013 #68" w:history="1">
        <w:r w:rsidR="00B10541" w:rsidRPr="003531C5">
          <w:fldChar w:fldCharType="begin"/>
        </w:r>
        <w:r w:rsidR="00B10541">
          <w:instrText xml:space="preserve"> ADDIN EN.CITE &lt;EndNote&gt;&lt;Cite&gt;&lt;Author&gt;Weber&lt;/Author&gt;&lt;Year&gt;2013&lt;/Year&gt;&lt;RecNum&gt;68&lt;/RecNum&gt;&lt;DisplayText&gt;&lt;style face="superscript"&gt;15&lt;/style&gt;&lt;/DisplayText&gt;&lt;record&gt;&lt;rec-number&gt;68&lt;/rec-number&gt;&lt;foreign-keys&gt;&lt;key app="EN" db-id="05wr5dzzqz5vtlet5su5eaxefsffx2fstftv"&gt;68&lt;/key&gt;&lt;/foreign-keys&gt;&lt;ref-type name="Journal Article"&gt;17&lt;/ref-type&gt;&lt;contributors&gt;&lt;authors&gt;&lt;author&gt;Weber, H. C.&lt;/author&gt;&lt;author&gt;Gie, R. P.&lt;/author&gt;&lt;author&gt;Cotton, M. F.&lt;/author&gt;&lt;/authors&gt;&lt;/contributors&gt;&lt;auth-address&gt;Rural Clinical School, School of Medicine, Faculty of Health Sciences, University of Tasmania, Burnie, Tasmania, Australia. heinrich.weber@dhhs.tas.gov.au&lt;/auth-address&gt;&lt;titles&gt;&lt;title&gt;The challenge of chronic lung disease in HIV-infected children and adolescents&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8633&lt;/pages&gt;&lt;volume&gt;16&lt;/volume&gt;&lt;edition&gt;2013/06/21&lt;/edition&gt;&lt;keywords&gt;&lt;keyword&gt;Adolescent&lt;/keyword&gt;&lt;keyword&gt;Africa South of the Sahara&lt;/keyword&gt;&lt;keyword&gt;Child&lt;/keyword&gt;&lt;keyword&gt;Chronic Disease&lt;/keyword&gt;&lt;keyword&gt;HIV Infections/*complications&lt;/keyword&gt;&lt;keyword&gt;Humans&lt;/keyword&gt;&lt;keyword&gt;Lung Diseases/diagnosis/*epidemiology/*pathology/therapy&lt;/keyword&gt;&lt;/keywords&gt;&lt;dates&gt;&lt;year&gt;2013&lt;/year&gt;&lt;/dates&gt;&lt;isbn&gt;1758-2652 (Electronic)&amp;#xD;1758-2652 (Linking)&lt;/isbn&gt;&lt;accession-num&gt;23782483&lt;/accession-num&gt;&lt;work-type&gt;Review&lt;/work-type&gt;&lt;urls&gt;&lt;related-urls&gt;&lt;url&gt;http://www.ncbi.nlm.nih.gov/pubmed/23782483&lt;/url&gt;&lt;/related-urls&gt;&lt;/urls&gt;&lt;custom2&gt;3687079&lt;/custom2&gt;&lt;electronic-resource-num&gt;10.7448/IAS.16.1.18633&lt;/electronic-resource-num&gt;&lt;language&gt;eng&lt;/language&gt;&lt;/record&gt;&lt;/Cite&gt;&lt;/EndNote&gt;</w:instrText>
        </w:r>
        <w:r w:rsidR="00B10541" w:rsidRPr="003531C5">
          <w:fldChar w:fldCharType="separate"/>
        </w:r>
        <w:r w:rsidR="00B10541" w:rsidRPr="00B10541">
          <w:rPr>
            <w:noProof/>
            <w:vertAlign w:val="superscript"/>
          </w:rPr>
          <w:t>15</w:t>
        </w:r>
        <w:r w:rsidR="00B10541" w:rsidRPr="003531C5">
          <w:fldChar w:fldCharType="end"/>
        </w:r>
      </w:hyperlink>
      <w:r w:rsidR="00D76F68" w:rsidRPr="003531C5">
        <w:t>.</w:t>
      </w:r>
      <w:r w:rsidR="00D76F68">
        <w:t xml:space="preserve"> </w:t>
      </w:r>
      <w:r w:rsidR="00431289">
        <w:t xml:space="preserve">Frequent bacterial, mycobacterial and viral </w:t>
      </w:r>
      <w:r w:rsidR="00054292">
        <w:t xml:space="preserve">respiratory </w:t>
      </w:r>
      <w:r w:rsidR="00431289">
        <w:t xml:space="preserve">infections </w:t>
      </w:r>
      <w:r w:rsidR="00054292">
        <w:t>were reported</w:t>
      </w:r>
      <w:r w:rsidR="00431289">
        <w:t xml:space="preserve"> in this population</w:t>
      </w:r>
      <w:r w:rsidR="009A0F54">
        <w:t xml:space="preserve"> (18.8% of our cohort had received treatment for chest infection in the preceding year)</w:t>
      </w:r>
      <w:r w:rsidR="00431289">
        <w:t>, ca</w:t>
      </w:r>
      <w:r w:rsidR="00281798">
        <w:t>n</w:t>
      </w:r>
      <w:r w:rsidR="0090061F">
        <w:t xml:space="preserve"> also</w:t>
      </w:r>
      <w:r w:rsidR="00281798">
        <w:t xml:space="preserve"> contribute to bronchiectasis.</w:t>
      </w:r>
      <w:r w:rsidR="0090061F">
        <w:t xml:space="preserve"> Consistent with </w:t>
      </w:r>
      <w:r w:rsidR="00054292">
        <w:t xml:space="preserve">underlying bronchiectasis </w:t>
      </w:r>
      <w:r w:rsidR="0090061F">
        <w:t>th</w:t>
      </w:r>
      <w:r w:rsidR="00054292">
        <w:t>ere was</w:t>
      </w:r>
      <w:r w:rsidR="0063415C">
        <w:t xml:space="preserve"> </w:t>
      </w:r>
      <w:r w:rsidR="00550694">
        <w:t xml:space="preserve">a </w:t>
      </w:r>
      <w:r w:rsidR="0063415C">
        <w:t xml:space="preserve">high rate of </w:t>
      </w:r>
      <w:r w:rsidR="00054292">
        <w:t xml:space="preserve">finger </w:t>
      </w:r>
      <w:r w:rsidR="00550694">
        <w:t>clubbing</w:t>
      </w:r>
      <w:r w:rsidR="0063415C">
        <w:t xml:space="preserve">, reduced lung function and </w:t>
      </w:r>
      <w:r w:rsidR="00054292">
        <w:t>radiological abnormalities consistent with bronchiectasis.</w:t>
      </w:r>
      <w:r w:rsidR="0063415C">
        <w:t xml:space="preserve"> </w:t>
      </w:r>
      <w:r w:rsidR="00550694">
        <w:t>These features</w:t>
      </w:r>
      <w:r w:rsidR="0090061F">
        <w:t xml:space="preserve"> are insensitive and non-specific for its diagnosis</w:t>
      </w:r>
      <w:r w:rsidR="00550694">
        <w:t xml:space="preserve"> in isolation</w:t>
      </w:r>
      <w:hyperlink w:anchor="_ENREF_16" w:tooltip="Rossi, 2005 #64" w:history="1">
        <w:r w:rsidR="00B10541">
          <w:fldChar w:fldCharType="begin"/>
        </w:r>
        <w:r w:rsidR="00B10541">
          <w:instrText xml:space="preserve"> ADDIN EN.CITE &lt;EndNote&gt;&lt;Cite&gt;&lt;Author&gt;Rossi&lt;/Author&gt;&lt;Year&gt;2005&lt;/Year&gt;&lt;RecNum&gt;64&lt;/RecNum&gt;&lt;DisplayText&gt;&lt;style face="superscript"&gt;16&lt;/style&gt;&lt;/DisplayText&gt;&lt;record&gt;&lt;rec-number&gt;64&lt;/rec-number&gt;&lt;foreign-keys&gt;&lt;key app="EN" db-id="05wr5dzzqz5vtlet5su5eaxefsffx2fstftv"&gt;64&lt;/key&gt;&lt;/foreign-keys&gt;&lt;ref-type name="Journal Article"&gt;17&lt;/ref-type&gt;&lt;contributors&gt;&lt;authors&gt;&lt;author&gt;Rossi, U. G.&lt;/author&gt;&lt;author&gt;Owens, C. M.&lt;/author&gt;&lt;/authors&gt;&lt;/contributors&gt;&lt;auth-address&gt;Great Ormond Street Children&amp;apos;s Hospital, Great Ormond Street, London WC1N 3JH, UK.&lt;/auth-address&gt;&lt;titles&gt;&lt;title&gt;The radiology of chronic lung disease in children&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601-7&lt;/pages&gt;&lt;volume&gt;90&lt;/volume&gt;&lt;number&gt;6&lt;/number&gt;&lt;edition&gt;2005/05/24&lt;/edition&gt;&lt;keywords&gt;&lt;keyword&gt;Bronchopulmonary Dysplasia/diagnosis&lt;/keyword&gt;&lt;keyword&gt;Child&lt;/keyword&gt;&lt;keyword&gt;Child, Preschool&lt;/keyword&gt;&lt;keyword&gt;Chronic Disease&lt;/keyword&gt;&lt;keyword&gt;Cystic Fibrosis/diagnosis&lt;/keyword&gt;&lt;keyword&gt;Humans&lt;/keyword&gt;&lt;keyword&gt;Infant&lt;/keyword&gt;&lt;keyword&gt;Infant, Newborn&lt;/keyword&gt;&lt;keyword&gt;Lung Diseases/*diagnosis/radiography&lt;/keyword&gt;&lt;keyword&gt;Lung Diseases, Obstructive/diagnosis&lt;/keyword&gt;&lt;keyword&gt;Magnetic Resonance Imaging/methods&lt;/keyword&gt;&lt;keyword&gt;Tomography, X-Ray Computed/methods&lt;/keyword&gt;&lt;/keywords&gt;&lt;dates&gt;&lt;year&gt;2005&lt;/year&gt;&lt;pub-dates&gt;&lt;date&gt;Jun&lt;/date&gt;&lt;/pub-dates&gt;&lt;/dates&gt;&lt;isbn&gt;1468-2044 (Electronic)&amp;#xD;0003-9888 (Linking)&lt;/isbn&gt;&lt;accession-num&gt;15908625&lt;/accession-num&gt;&lt;work-type&gt;Review&lt;/work-type&gt;&lt;urls&gt;&lt;related-urls&gt;&lt;url&gt;http://www.ncbi.nlm.nih.gov/pubmed/15908625&lt;/url&gt;&lt;/related-urls&gt;&lt;/urls&gt;&lt;custom2&gt;1720446&lt;/custom2&gt;&lt;electronic-resource-num&gt;10.1136/adc.2004.051383&lt;/electronic-resource-num&gt;&lt;language&gt;eng&lt;/language&gt;&lt;/record&gt;&lt;/Cite&gt;&lt;/EndNote&gt;</w:instrText>
        </w:r>
        <w:r w:rsidR="00B10541">
          <w:fldChar w:fldCharType="separate"/>
        </w:r>
        <w:r w:rsidR="00B10541" w:rsidRPr="00B10541">
          <w:rPr>
            <w:noProof/>
            <w:vertAlign w:val="superscript"/>
          </w:rPr>
          <w:t>16</w:t>
        </w:r>
        <w:r w:rsidR="00B10541">
          <w:fldChar w:fldCharType="end"/>
        </w:r>
      </w:hyperlink>
      <w:r w:rsidR="0063415C">
        <w:t xml:space="preserve">. </w:t>
      </w:r>
      <w:r w:rsidR="0090061F">
        <w:t>A direct effect of HIV and chronic inflammation of the airways might give rise to reduced lung capacities and chronic chest X-ray findings, including lymphadenopathy.</w:t>
      </w:r>
      <w:r w:rsidR="0090061F" w:rsidRPr="0090061F">
        <w:t xml:space="preserve"> </w:t>
      </w:r>
      <w:r w:rsidR="0090061F">
        <w:t xml:space="preserve">Findings that the </w:t>
      </w:r>
      <w:r w:rsidR="0090061F" w:rsidRPr="00346725">
        <w:t>pulmonary microbiota</w:t>
      </w:r>
      <w:r w:rsidR="0090061F">
        <w:t xml:space="preserve"> can be altered in</w:t>
      </w:r>
      <w:r w:rsidR="00054292">
        <w:t xml:space="preserve"> adult</w:t>
      </w:r>
      <w:r w:rsidR="0090061F">
        <w:t xml:space="preserve"> HIV, </w:t>
      </w:r>
      <w:r w:rsidR="00054292">
        <w:t>notably for</w:t>
      </w:r>
      <w:r w:rsidR="00737DF6">
        <w:t xml:space="preserve"> </w:t>
      </w:r>
      <w:proofErr w:type="spellStart"/>
      <w:r w:rsidR="0090061F" w:rsidRPr="00346725">
        <w:rPr>
          <w:i/>
        </w:rPr>
        <w:t>Tropheryma</w:t>
      </w:r>
      <w:proofErr w:type="spellEnd"/>
      <w:r w:rsidR="0090061F" w:rsidRPr="00346725">
        <w:rPr>
          <w:i/>
        </w:rPr>
        <w:t xml:space="preserve"> </w:t>
      </w:r>
      <w:proofErr w:type="spellStart"/>
      <w:r w:rsidR="0090061F" w:rsidRPr="00346725">
        <w:rPr>
          <w:i/>
        </w:rPr>
        <w:t>whipplei</w:t>
      </w:r>
      <w:proofErr w:type="spellEnd"/>
      <w:r w:rsidR="0090061F" w:rsidRPr="00346725">
        <w:t xml:space="preserve"> bacteria</w:t>
      </w:r>
      <w:hyperlink w:anchor="_ENREF_17" w:tooltip="Lozupone, 2013 #3006" w:history="1">
        <w:r w:rsidR="00B10541" w:rsidRPr="00346725">
          <w:fldChar w:fldCharType="begin">
            <w:fldData xml:space="preserve">PEVuZE5vdGU+PENpdGU+PEF1dGhvcj5Mb3p1cG9uZTwvQXV0aG9yPjxZZWFyPjIwMTM8L1llYXI+
PFJlY051bT4zMDA2PC9SZWNOdW0+PERpc3BsYXlUZXh0PjxzdHlsZSBmYWNlPSJzdXBlcnNjcmlw
dCI+MTc8L3N0eWxlPjwvRGlzcGxheVRleHQ+PHJlY29yZD48cmVjLW51bWJlcj4zMDA2PC9yZWMt
bnVtYmVyPjxmb3JlaWduLWtleXM+PGtleSBhcHA9IkVOIiBkYi1pZD0idnhydjlkZXI3dHBzNXll
eHoyMTV4YTB2c2V4MnA1ZjlyZDB3Ij4zMDA2PC9rZXk+PC9mb3JlaWduLWtleXM+PHJlZi10eXBl
IG5hbWU9IkpvdXJuYWwgQXJ0aWNsZSI+MTc8L3JlZi10eXBlPjxjb250cmlidXRvcnM+PGF1dGhv
cnM+PGF1dGhvcj5Mb3p1cG9uZSwgQy48L2F1dGhvcj48YXV0aG9yPkNvdGEtR29tZXosIEEuPC9h
dXRob3I+PGF1dGhvcj5QYWxtZXIsIEIuIEUuPC9hdXRob3I+PGF1dGhvcj5MaW5kZXJtYW4sIEQu
IEouPC9hdXRob3I+PGF1dGhvcj5DaGFybHNvbiwgRS4gUy48L2F1dGhvcj48YXV0aG9yPlNvZGVy
Z3JlbiwgRS48L2F1dGhvcj48YXV0aG9yPk1pdHJldmEsIE0uPC9hdXRob3I+PGF1dGhvcj5BYnVi
dWNrZXIsIFMuPC9hdXRob3I+PGF1dGhvcj5NYXJ0aW4sIEouPC9hdXRob3I+PGF1dGhvcj5ZYW8s
IEcuPC9hdXRob3I+PGF1dGhvcj5DYW1wYmVsbCwgVC4gQi48L2F1dGhvcj48YXV0aG9yPkZsb3Jl
cywgUy4gQy48L2F1dGhvcj48YXV0aG9yPkFja2VybWFuLCBHLjwvYXV0aG9yPjxhdXRob3I+U3Rv
bWJhdWdoLCBKLjwvYXV0aG9yPjxhdXRob3I+VXJzZWxsLCBMLjwvYXV0aG9yPjxhdXRob3I+QmVj
aywgSi4gTS48L2F1dGhvcj48YXV0aG9yPkN1cnRpcywgSi4gTC48L2F1dGhvcj48YXV0aG9yPllv
dW5nLCBWLiBCLjwvYXV0aG9yPjxhdXRob3I+THluY2gsIFMuIFYuPC9hdXRob3I+PGF1dGhvcj5I
dWFuZywgTC48L2F1dGhvcj48YXV0aG9yPldlaW5zdG9jaywgRy4gTS48L2F1dGhvcj48YXV0aG9y
Pktub3gsIEsuIFMuPC9hdXRob3I+PGF1dGhvcj5Ud2lnZywgSC48L2F1dGhvcj48YXV0aG9yPk1v
cnJpcywgQS48L2F1dGhvcj48YXV0aG9yPkdoZWRpbiwgRS48L2F1dGhvcj48YXV0aG9yPkJ1c2ht
YW4sIEYuIEQuPC9hdXRob3I+PGF1dGhvcj5Db2xsbWFuLCBSLiBHLjwvYXV0aG9yPjxhdXRob3I+
S25pZ2h0LCBSLjwvYXV0aG9yPjxhdXRob3I+Rm9udGVub3QsIEEuIFAuPC9hdXRob3I+PGF1dGhv
cj5MdW5nLCBILiBJLiBWLiBNaWNyb2Jpb21lIFByb2plY3Q8L2F1dGhvcj48L2F1dGhvcnM+PC9j
b250cmlidXRvcnM+PGF1dGgtYWRkcmVzcz5EZXBhcnRtZW50IG9mIENoZW1pc3RyeSBhbmQgQmlv
Y2hlbWlzdHJ5IGFuZCBCaW9mcm9udGllcnMgSW5zdGl0dXRlLCBVbml2ZXJzaXR5IG9mIENvbG9y
YWRvLCBCb3VsZGVyLCBDTywgVVNBLjwvYXV0aC1hZGRyZXNzPjx0aXRsZXM+PHRpdGxlPldpZGVz
cHJlYWQgY29sb25pemF0aW9uIG9mIHRoZSBsdW5nIGJ5IFRyb3BoZXJ5bWEgd2hpcHBsZWkgaW4g
SElWIGluZmVjdG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L3BlcmlvZGljYWw+PHBhZ2VzPjExMTAtNzwvcGFnZXM+PHZvbHVtZT4xODc8L3ZvbHVt
ZT48bnVtYmVyPjEwPC9udW1iZXI+PGVkaXRpb24+MjAxMy8wMi8wOTwvZWRpdGlvbj48a2V5d29y
ZHM+PGtleXdvcmQ+Q29ob3J0IFN0dWRpZXM8L2tleXdvcmQ+PGtleXdvcmQ+SElWIEluZmVjdGlv
bnMvKmNvbXBsaWNhdGlvbnM8L2tleXdvcmQ+PGtleXdvcmQ+SHVtYW5zPC9rZXl3b3JkPjxrZXl3
b3JkPkxvbmdpdHVkaW5hbCBTdHVkaWVzPC9rZXl3b3JkPjxrZXl3b3JkPkx1bmcvKm1pY3JvYmlv
bG9neTwva2V5d29yZD48a2V5d29yZD4qVHJvcGhlcnltYTwva2V5d29yZD48a2V5d29yZD5XaGlw
cGxlIERpc2Vhc2UvKmNvbXBsaWNhdGlvbnMvKm1pY3JvYmlvbG9neTwva2V5d29yZD48L2tleXdv
cmRzPjxkYXRlcz48eWVhcj4yMDEzPC95ZWFyPjxwdWItZGF0ZXM+PGRhdGU+TWF5IDE1PC9kYXRl
PjwvcHViLWRhdGVzPjwvZGF0ZXM+PGlzYm4+MTUzNS00OTcwIChFbGVjdHJvbmljKSYjeEQ7MTA3
My00NDlYIChMaW5raW5nKTwvaXNibj48YWNjZXNzaW9uLW51bT4yMzM5MjQ0MT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yMzM5MjQ0MTwvdXJsPjwv
cmVsYXRlZC11cmxzPjwvdXJscz48Y3VzdG9tMj4zNzM0NjE1PC9jdXN0b20yPjxlbGVjdHJvbmlj
LXJlc291cmNlLW51bT4xMC4xMTY0L3JjY20uMjAxMjExLTIxNDVPQzwvZWxlY3Ryb25pYy1yZXNv
dXJjZS1udW0+PGxhbmd1YWdlPmVuZzwvbGFuZ3VhZ2U+PC9yZWNvcmQ+PC9DaXRlPjwvRW5kTm90
ZT4A
</w:fldData>
          </w:fldChar>
        </w:r>
        <w:r w:rsidR="00B10541">
          <w:instrText xml:space="preserve"> ADDIN EN.CITE </w:instrText>
        </w:r>
        <w:r w:rsidR="00B10541">
          <w:fldChar w:fldCharType="begin">
            <w:fldData xml:space="preserve">PEVuZE5vdGU+PENpdGU+PEF1dGhvcj5Mb3p1cG9uZTwvQXV0aG9yPjxZZWFyPjIwMTM8L1llYXI+
PFJlY051bT4zMDA2PC9SZWNOdW0+PERpc3BsYXlUZXh0PjxzdHlsZSBmYWNlPSJzdXBlcnNjcmlw
dCI+MTc8L3N0eWxlPjwvRGlzcGxheVRleHQ+PHJlY29yZD48cmVjLW51bWJlcj4zMDA2PC9yZWMt
bnVtYmVyPjxmb3JlaWduLWtleXM+PGtleSBhcHA9IkVOIiBkYi1pZD0idnhydjlkZXI3dHBzNXll
eHoyMTV4YTB2c2V4MnA1ZjlyZDB3Ij4zMDA2PC9rZXk+PC9mb3JlaWduLWtleXM+PHJlZi10eXBl
IG5hbWU9IkpvdXJuYWwgQXJ0aWNsZSI+MTc8L3JlZi10eXBlPjxjb250cmlidXRvcnM+PGF1dGhv
cnM+PGF1dGhvcj5Mb3p1cG9uZSwgQy48L2F1dGhvcj48YXV0aG9yPkNvdGEtR29tZXosIEEuPC9h
dXRob3I+PGF1dGhvcj5QYWxtZXIsIEIuIEUuPC9hdXRob3I+PGF1dGhvcj5MaW5kZXJtYW4sIEQu
IEouPC9hdXRob3I+PGF1dGhvcj5DaGFybHNvbiwgRS4gUy48L2F1dGhvcj48YXV0aG9yPlNvZGVy
Z3JlbiwgRS48L2F1dGhvcj48YXV0aG9yPk1pdHJldmEsIE0uPC9hdXRob3I+PGF1dGhvcj5BYnVi
dWNrZXIsIFMuPC9hdXRob3I+PGF1dGhvcj5NYXJ0aW4sIEouPC9hdXRob3I+PGF1dGhvcj5ZYW8s
IEcuPC9hdXRob3I+PGF1dGhvcj5DYW1wYmVsbCwgVC4gQi48L2F1dGhvcj48YXV0aG9yPkZsb3Jl
cywgUy4gQy48L2F1dGhvcj48YXV0aG9yPkFja2VybWFuLCBHLjwvYXV0aG9yPjxhdXRob3I+U3Rv
bWJhdWdoLCBKLjwvYXV0aG9yPjxhdXRob3I+VXJzZWxsLCBMLjwvYXV0aG9yPjxhdXRob3I+QmVj
aywgSi4gTS48L2F1dGhvcj48YXV0aG9yPkN1cnRpcywgSi4gTC48L2F1dGhvcj48YXV0aG9yPllv
dW5nLCBWLiBCLjwvYXV0aG9yPjxhdXRob3I+THluY2gsIFMuIFYuPC9hdXRob3I+PGF1dGhvcj5I
dWFuZywgTC48L2F1dGhvcj48YXV0aG9yPldlaW5zdG9jaywgRy4gTS48L2F1dGhvcj48YXV0aG9y
Pktub3gsIEsuIFMuPC9hdXRob3I+PGF1dGhvcj5Ud2lnZywgSC48L2F1dGhvcj48YXV0aG9yPk1v
cnJpcywgQS48L2F1dGhvcj48YXV0aG9yPkdoZWRpbiwgRS48L2F1dGhvcj48YXV0aG9yPkJ1c2ht
YW4sIEYuIEQuPC9hdXRob3I+PGF1dGhvcj5Db2xsbWFuLCBSLiBHLjwvYXV0aG9yPjxhdXRob3I+
S25pZ2h0LCBSLjwvYXV0aG9yPjxhdXRob3I+Rm9udGVub3QsIEEuIFAuPC9hdXRob3I+PGF1dGhv
cj5MdW5nLCBILiBJLiBWLiBNaWNyb2Jpb21lIFByb2plY3Q8L2F1dGhvcj48L2F1dGhvcnM+PC9j
b250cmlidXRvcnM+PGF1dGgtYWRkcmVzcz5EZXBhcnRtZW50IG9mIENoZW1pc3RyeSBhbmQgQmlv
Y2hlbWlzdHJ5IGFuZCBCaW9mcm9udGllcnMgSW5zdGl0dXRlLCBVbml2ZXJzaXR5IG9mIENvbG9y
YWRvLCBCb3VsZGVyLCBDTywgVVNBLjwvYXV0aC1hZGRyZXNzPjx0aXRsZXM+PHRpdGxlPldpZGVz
cHJlYWQgY29sb25pemF0aW9uIG9mIHRoZSBsdW5nIGJ5IFRyb3BoZXJ5bWEgd2hpcHBsZWkgaW4g
SElWIGluZmVjdG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L3BlcmlvZGljYWw+PHBhZ2VzPjExMTAtNzwvcGFnZXM+PHZvbHVtZT4xODc8L3ZvbHVt
ZT48bnVtYmVyPjEwPC9udW1iZXI+PGVkaXRpb24+MjAxMy8wMi8wOTwvZWRpdGlvbj48a2V5d29y
ZHM+PGtleXdvcmQ+Q29ob3J0IFN0dWRpZXM8L2tleXdvcmQ+PGtleXdvcmQ+SElWIEluZmVjdGlv
bnMvKmNvbXBsaWNhdGlvbnM8L2tleXdvcmQ+PGtleXdvcmQ+SHVtYW5zPC9rZXl3b3JkPjxrZXl3
b3JkPkxvbmdpdHVkaW5hbCBTdHVkaWVzPC9rZXl3b3JkPjxrZXl3b3JkPkx1bmcvKm1pY3JvYmlv
bG9neTwva2V5d29yZD48a2V5d29yZD4qVHJvcGhlcnltYTwva2V5d29yZD48a2V5d29yZD5XaGlw
cGxlIERpc2Vhc2UvKmNvbXBsaWNhdGlvbnMvKm1pY3JvYmlvbG9neTwva2V5d29yZD48L2tleXdv
cmRzPjxkYXRlcz48eWVhcj4yMDEzPC95ZWFyPjxwdWItZGF0ZXM+PGRhdGU+TWF5IDE1PC9kYXRl
PjwvcHViLWRhdGVzPjwvZGF0ZXM+PGlzYm4+MTUzNS00OTcwIChFbGVjdHJvbmljKSYjeEQ7MTA3
My00NDlYIChMaW5raW5nKTwvaXNibj48YWNjZXNzaW9uLW51bT4yMzM5MjQ0MTwvYWNjZXNzaW9u
LW51bT48d29yay10eXBlPlJlc2VhcmNoIFN1cHBvcnQsIE4uSS5ILiwgRXh0cmFtdXJhbCYjeEQ7
UmVzZWFyY2ggU3VwcG9ydCwgTm9uLVUuUy4gR292JmFwb3M7dCYjeEQ7UmVzZWFyY2ggU3VwcG9y
dCwgVS5TLiBHb3YmYXBvczt0LCBQLkguUy48L3dvcmstdHlwZT48dXJscz48cmVsYXRlZC11cmxz
Pjx1cmw+aHR0cDovL3d3dy5uY2JpLm5sbS5uaWguZ292L3B1Ym1lZC8yMzM5MjQ0MTwvdXJsPjwv
cmVsYXRlZC11cmxzPjwvdXJscz48Y3VzdG9tMj4zNzM0NjE1PC9jdXN0b20yPjxlbGVjdHJvbmlj
LXJlc291cmNlLW51bT4xMC4xMTY0L3JjY20uMjAxMjExLTIxNDVPQzwvZWxlY3Ryb25pYy1yZXNv
dXJjZS1udW0+PGxhbmd1YWdlPmVuZzwvbGFuZ3VhZ2U+PC9yZWNvcmQ+PC9DaXRlPjwvRW5kTm90
ZT4A
</w:fldData>
          </w:fldChar>
        </w:r>
        <w:r w:rsidR="00B10541">
          <w:instrText xml:space="preserve"> ADDIN EN.CITE.DATA </w:instrText>
        </w:r>
        <w:r w:rsidR="00B10541">
          <w:fldChar w:fldCharType="end"/>
        </w:r>
        <w:r w:rsidR="00B10541" w:rsidRPr="00346725">
          <w:fldChar w:fldCharType="separate"/>
        </w:r>
        <w:r w:rsidR="00B10541" w:rsidRPr="00B10541">
          <w:rPr>
            <w:noProof/>
            <w:vertAlign w:val="superscript"/>
          </w:rPr>
          <w:t>17</w:t>
        </w:r>
        <w:r w:rsidR="00B10541" w:rsidRPr="00346725">
          <w:fldChar w:fldCharType="end"/>
        </w:r>
      </w:hyperlink>
      <w:r w:rsidR="0090061F">
        <w:t xml:space="preserve">, </w:t>
      </w:r>
      <w:r w:rsidR="00054292">
        <w:t>raise the possibility that t</w:t>
      </w:r>
      <w:r w:rsidR="00722D01">
        <w:t>hese</w:t>
      </w:r>
      <w:r w:rsidR="0090061F">
        <w:t xml:space="preserve"> changes may reflect or drive long term disease in the airways, </w:t>
      </w:r>
      <w:r w:rsidR="00722D01">
        <w:t>including chronic inflammation. HRCT findings from similar patients in Zimbabwe</w:t>
      </w:r>
      <w:r w:rsidR="00054292">
        <w:t xml:space="preserve"> which are suggestive of</w:t>
      </w:r>
      <w:r w:rsidR="00957D4E">
        <w:t xml:space="preserve"> </w:t>
      </w:r>
      <w:r w:rsidR="00722D01">
        <w:t>airways disease</w:t>
      </w:r>
      <w:hyperlink w:anchor="_ENREF_18" w:tooltip="Lynch, 2012 #143" w:history="1">
        <w:r w:rsidR="00B10541" w:rsidRPr="00EE2D5D">
          <w:fldChar w:fldCharType="begin">
            <w:fldData xml:space="preserve">PEVuZE5vdGU+PENpdGU+PEF1dGhvcj5MeW5jaDwvQXV0aG9yPjxZZWFyPjIwMTI8L1llYXI+PFJl
Y051bT4xNDM8L1JlY051bT48RGlzcGxheVRleHQ+PHN0eWxlIGZhY2U9InN1cGVyc2NyaXB0Ij4x
ODwvc3R5bGU+PC9EaXNwbGF5VGV4dD48cmVjb3JkPjxyZWMtbnVtYmVyPjE0MzwvcmVjLW51bWJl
cj48Zm9yZWlnbi1rZXlzPjxrZXkgYXBwPSJFTiIgZGItaWQ9InQwZmQ1ZWZ6OTU5cHNrZWRkYXR2
OWEyNjAwcnN3MGRzZncwZCI+MTQzPC9rZXk+PC9mb3JlaWduLWtleXM+PHJlZi10eXBlIG5hbWU9
IkpvdXJuYWwgQXJ0aWNsZSI+MTc8L3JlZi10eXBlPjxjb250cmlidXRvcnM+PGF1dGhvcnM+PGF1
dGhvcj5MeW5jaCwgSi4gUC4sIDNyZDwvYXV0aG9yPjxhdXRob3I+V2VpZ3QsIFMuIFMuPC9hdXRo
b3I+PGF1dGhvcj5EZXJIb3ZhbmVzc2lhbiwgQS48L2F1dGhvcj48YXV0aG9yPkZpc2hiZWluLCBN
LiBDLjwvYXV0aG9yPjxhdXRob3I+R3V0aWVycmV6LCBBLjwvYXV0aG9yPjxhdXRob3I+QmVscGVy
aW8sIEouIEEuPC9hdXRob3I+PC9hdXRob3JzPjwvY29udHJpYnV0b3JzPjxhdXRoLWFkZHJlc3M+
RGl2aXNpb24gb2YgUHVsbW9uYXJ5LCBDcml0aWNhbCBDYXJlIE1lZGljaW5lLCBDbGluaWNhbCBJ
bW11bm9sb2d5LCBhbmQgQWxsZXJneSwgRGVwYXJ0bWVudCBvZiBJbnRlcm5hbCBNZWRpY2luZSwg
VGhlIERhdmlkIEdlZmZlbiBTY2hvb2wgb2YgTWVkaWNpbmUgYXQgVUNMQSwgTG9zIEFuZ2VsZXMs
IENBIDkwMDk1LCBVU0EuIGpwbHluY2hAbWVkbmV0LnVjbGEuZWR1PC9hdXRoLWFkZHJlc3M+PHRp
dGxlcz48dGl0bGU+T2JsaXRlcmF0aXZlIChjb25zdHJpY3RpdmUpIGJyb25jaGlvbGl0aXM8L3Rp
dGxlPjxzZWNvbmRhcnktdGl0bGU+U2VtaW4gUmVzcGlyIENyaXQgQ2FyZSBNZWQ8L3NlY29uZGFy
eS10aXRsZT48YWx0LXRpdGxlPlNlbWluYXJzIGluIHJlc3BpcmF0b3J5IGFuZCBjcml0aWNhbCBj
YXJlIG1lZGljaW5lPC9hbHQtdGl0bGU+PC90aXRsZXM+PHBlcmlvZGljYWw+PGZ1bGwtdGl0bGU+
U2VtaW4gUmVzcGlyIENyaXQgQ2FyZSBNZWQ8L2Z1bGwtdGl0bGU+PGFiYnItMT5TZW1pbmFycyBp
biByZXNwaXJhdG9yeSBhbmQgY3JpdGljYWwgY2FyZSBtZWRpY2luZTwvYWJici0xPjwvcGVyaW9k
aWNhbD48YWx0LXBlcmlvZGljYWw+PGZ1bGwtdGl0bGU+U2VtaW4gUmVzcGlyIENyaXQgQ2FyZSBN
ZWQ8L2Z1bGwtdGl0bGU+PGFiYnItMT5TZW1pbmFycyBpbiByZXNwaXJhdG9yeSBhbmQgY3JpdGlj
YWwgY2FyZSBtZWRpY2luZTwvYWJici0xPjwvYWx0LXBlcmlvZGljYWw+PHBhZ2VzPjUwOS0zMjwv
cGFnZXM+PHZvbHVtZT4zMzwvdm9sdW1lPjxudW1iZXI+NTwvbnVtYmVyPjxrZXl3b3Jkcz48a2V5
d29yZD5BaXJ3YXkgT2JzdHJ1Y3Rpb24vKmV0aW9sb2d5PC9rZXl3b3JkPjxrZXl3b3JkPkFuaW1h
bHM8L2tleXdvcmQ+PGtleXdvcmQ+QnJvbmNoaW9sZXMvKnBoeXNpb3BhdGhvbG9neTwva2V5d29y
ZD48a2V5d29yZD5Ccm9uY2hpb2xpdGlzIE9ibGl0ZXJhbnMvZXRpb2xvZ3kvKnBoeXNpb3BhdGhv
bG9neS90aGVyYXB5PC9rZXl3b3JkPjxrZXl3b3JkPkhlbWF0b3BvaWV0aWMgU3RlbSBDZWxsIFRy
YW5zcGxhbnRhdGlvbjwva2V5d29yZD48a2V5d29yZD5IdW1hbnM8L2tleXdvcmQ+PGtleXdvcmQ+
THVuZyBUcmFuc3BsYW50YXRpb248L2tleXdvcmQ+PGtleXdvcmQ+UmlzayBGYWN0b3JzPC9rZXl3
b3JkPjxrZXl3b3JkPlRvbW9ncmFwaHksIFgtUmF5IENvbXB1dGVkPC9rZXl3b3JkPjwva2V5d29y
ZHM+PGRhdGVzPjx5ZWFyPjIwMTI8L3llYXI+PHB1Yi1kYXRlcz48ZGF0ZT5PY3Q8L2RhdGU+PC9w
dWItZGF0ZXM+PC9kYXRlcz48aXNibj4xMDk4LTkwNDggKEVsZWN0cm9uaWMpJiN4RDsxMDY5LTM0
MjQgKExpbmtpbmcpPC9pc2JuPjxhY2Nlc3Npb24tbnVtPjIzMDAxODA1PC9hY2Nlc3Npb24tbnVt
Pjx1cmxzPjxyZWxhdGVkLXVybHM+PHVybD5odHRwOi8vd3d3Lm5jYmkubmxtLm5paC5nb3YvcHVi
bWVkLzIzMDAxODA1PC91cmw+PC9yZWxhdGVkLXVybHM+PC91cmxzPjxlbGVjdHJvbmljLXJlc291
cmNlLW51bT4xMC4xMDU1L3MtMDAzMi0xMzI1MTYxPC9lbGVjdHJvbmljLXJlc291cmNlLW51bT48
L3JlY29yZD48L0NpdGU+PC9FbmROb3RlPn==
</w:fldData>
          </w:fldChar>
        </w:r>
        <w:r w:rsidR="00B10541">
          <w:instrText xml:space="preserve"> ADDIN EN.CITE </w:instrText>
        </w:r>
        <w:r w:rsidR="00B10541">
          <w:fldChar w:fldCharType="begin">
            <w:fldData xml:space="preserve">PEVuZE5vdGU+PENpdGU+PEF1dGhvcj5MeW5jaDwvQXV0aG9yPjxZZWFyPjIwMTI8L1llYXI+PFJl
Y051bT4xNDM8L1JlY051bT48RGlzcGxheVRleHQ+PHN0eWxlIGZhY2U9InN1cGVyc2NyaXB0Ij4x
ODwvc3R5bGU+PC9EaXNwbGF5VGV4dD48cmVjb3JkPjxyZWMtbnVtYmVyPjE0MzwvcmVjLW51bWJl
cj48Zm9yZWlnbi1rZXlzPjxrZXkgYXBwPSJFTiIgZGItaWQ9InQwZmQ1ZWZ6OTU5cHNrZWRkYXR2
OWEyNjAwcnN3MGRzZncwZCI+MTQzPC9rZXk+PC9mb3JlaWduLWtleXM+PHJlZi10eXBlIG5hbWU9
IkpvdXJuYWwgQXJ0aWNsZSI+MTc8L3JlZi10eXBlPjxjb250cmlidXRvcnM+PGF1dGhvcnM+PGF1
dGhvcj5MeW5jaCwgSi4gUC4sIDNyZDwvYXV0aG9yPjxhdXRob3I+V2VpZ3QsIFMuIFMuPC9hdXRo
b3I+PGF1dGhvcj5EZXJIb3ZhbmVzc2lhbiwgQS48L2F1dGhvcj48YXV0aG9yPkZpc2hiZWluLCBN
LiBDLjwvYXV0aG9yPjxhdXRob3I+R3V0aWVycmV6LCBBLjwvYXV0aG9yPjxhdXRob3I+QmVscGVy
aW8sIEouIEEuPC9hdXRob3I+PC9hdXRob3JzPjwvY29udHJpYnV0b3JzPjxhdXRoLWFkZHJlc3M+
RGl2aXNpb24gb2YgUHVsbW9uYXJ5LCBDcml0aWNhbCBDYXJlIE1lZGljaW5lLCBDbGluaWNhbCBJ
bW11bm9sb2d5LCBhbmQgQWxsZXJneSwgRGVwYXJ0bWVudCBvZiBJbnRlcm5hbCBNZWRpY2luZSwg
VGhlIERhdmlkIEdlZmZlbiBTY2hvb2wgb2YgTWVkaWNpbmUgYXQgVUNMQSwgTG9zIEFuZ2VsZXMs
IENBIDkwMDk1LCBVU0EuIGpwbHluY2hAbWVkbmV0LnVjbGEuZWR1PC9hdXRoLWFkZHJlc3M+PHRp
dGxlcz48dGl0bGU+T2JsaXRlcmF0aXZlIChjb25zdHJpY3RpdmUpIGJyb25jaGlvbGl0aXM8L3Rp
dGxlPjxzZWNvbmRhcnktdGl0bGU+U2VtaW4gUmVzcGlyIENyaXQgQ2FyZSBNZWQ8L3NlY29uZGFy
eS10aXRsZT48YWx0LXRpdGxlPlNlbWluYXJzIGluIHJlc3BpcmF0b3J5IGFuZCBjcml0aWNhbCBj
YXJlIG1lZGljaW5lPC9hbHQtdGl0bGU+PC90aXRsZXM+PHBlcmlvZGljYWw+PGZ1bGwtdGl0bGU+
U2VtaW4gUmVzcGlyIENyaXQgQ2FyZSBNZWQ8L2Z1bGwtdGl0bGU+PGFiYnItMT5TZW1pbmFycyBp
biByZXNwaXJhdG9yeSBhbmQgY3JpdGljYWwgY2FyZSBtZWRpY2luZTwvYWJici0xPjwvcGVyaW9k
aWNhbD48YWx0LXBlcmlvZGljYWw+PGZ1bGwtdGl0bGU+U2VtaW4gUmVzcGlyIENyaXQgQ2FyZSBN
ZWQ8L2Z1bGwtdGl0bGU+PGFiYnItMT5TZW1pbmFycyBpbiByZXNwaXJhdG9yeSBhbmQgY3JpdGlj
YWwgY2FyZSBtZWRpY2luZTwvYWJici0xPjwvYWx0LXBlcmlvZGljYWw+PHBhZ2VzPjUwOS0zMjwv
cGFnZXM+PHZvbHVtZT4zMzwvdm9sdW1lPjxudW1iZXI+NTwvbnVtYmVyPjxrZXl3b3Jkcz48a2V5
d29yZD5BaXJ3YXkgT2JzdHJ1Y3Rpb24vKmV0aW9sb2d5PC9rZXl3b3JkPjxrZXl3b3JkPkFuaW1h
bHM8L2tleXdvcmQ+PGtleXdvcmQ+QnJvbmNoaW9sZXMvKnBoeXNpb3BhdGhvbG9neTwva2V5d29y
ZD48a2V5d29yZD5Ccm9uY2hpb2xpdGlzIE9ibGl0ZXJhbnMvZXRpb2xvZ3kvKnBoeXNpb3BhdGhv
bG9neS90aGVyYXB5PC9rZXl3b3JkPjxrZXl3b3JkPkhlbWF0b3BvaWV0aWMgU3RlbSBDZWxsIFRy
YW5zcGxhbnRhdGlvbjwva2V5d29yZD48a2V5d29yZD5IdW1hbnM8L2tleXdvcmQ+PGtleXdvcmQ+
THVuZyBUcmFuc3BsYW50YXRpb248L2tleXdvcmQ+PGtleXdvcmQ+UmlzayBGYWN0b3JzPC9rZXl3
b3JkPjxrZXl3b3JkPlRvbW9ncmFwaHksIFgtUmF5IENvbXB1dGVkPC9rZXl3b3JkPjwva2V5d29y
ZHM+PGRhdGVzPjx5ZWFyPjIwMTI8L3llYXI+PHB1Yi1kYXRlcz48ZGF0ZT5PY3Q8L2RhdGU+PC9w
dWItZGF0ZXM+PC9kYXRlcz48aXNibj4xMDk4LTkwNDggKEVsZWN0cm9uaWMpJiN4RDsxMDY5LTM0
MjQgKExpbmtpbmcpPC9pc2JuPjxhY2Nlc3Npb24tbnVtPjIzMDAxODA1PC9hY2Nlc3Npb24tbnVt
Pjx1cmxzPjxyZWxhdGVkLXVybHM+PHVybD5odHRwOi8vd3d3Lm5jYmkubmxtLm5paC5nb3YvcHVi
bWVkLzIzMDAxODA1PC91cmw+PC9yZWxhdGVkLXVybHM+PC91cmxzPjxlbGVjdHJvbmljLXJlc291
cmNlLW51bT4xMC4xMDU1L3MtMDAzMi0xMzI1MTYxPC9lbGVjdHJvbmljLXJlc291cmNlLW51bT48
L3JlY29yZD48L0NpdGU+PC9FbmROb3RlPn==
</w:fldData>
          </w:fldChar>
        </w:r>
        <w:r w:rsidR="00B10541">
          <w:instrText xml:space="preserve"> ADDIN EN.CITE.DATA </w:instrText>
        </w:r>
        <w:r w:rsidR="00B10541">
          <w:fldChar w:fldCharType="end"/>
        </w:r>
        <w:r w:rsidR="00B10541" w:rsidRPr="00EE2D5D">
          <w:fldChar w:fldCharType="separate"/>
        </w:r>
        <w:r w:rsidR="00B10541" w:rsidRPr="00B10541">
          <w:rPr>
            <w:noProof/>
            <w:vertAlign w:val="superscript"/>
          </w:rPr>
          <w:t>18</w:t>
        </w:r>
        <w:r w:rsidR="00B10541" w:rsidRPr="00EE2D5D">
          <w:fldChar w:fldCharType="end"/>
        </w:r>
      </w:hyperlink>
      <w:r w:rsidR="00722D01">
        <w:t xml:space="preserve"> can represent the final common pathway of many </w:t>
      </w:r>
      <w:r w:rsidR="00114084">
        <w:t>diseases</w:t>
      </w:r>
      <w:r w:rsidR="00737DF6">
        <w:t>, including post-infective</w:t>
      </w:r>
      <w:r w:rsidR="00722D01">
        <w:t xml:space="preserve"> change, although is </w:t>
      </w:r>
      <w:r w:rsidR="00722D01">
        <w:lastRenderedPageBreak/>
        <w:t>uncommon outsi</w:t>
      </w:r>
      <w:r w:rsidR="00550694">
        <w:t xml:space="preserve">de of </w:t>
      </w:r>
      <w:r w:rsidR="00021EA4">
        <w:t>allogeneic</w:t>
      </w:r>
      <w:r w:rsidR="00550694">
        <w:t xml:space="preserve"> transplantation</w:t>
      </w:r>
      <w:hyperlink w:anchor="_ENREF_19" w:tooltip="Barker, 2014 #45" w:history="1">
        <w:r w:rsidR="00B10541">
          <w:fldChar w:fldCharType="begin">
            <w:fldData xml:space="preserve">PEVuZE5vdGU+PENpdGU+PEF1dGhvcj5CYXJrZXI8L0F1dGhvcj48WWVhcj4yMDE0PC9ZZWFyPjxS
ZWNOdW0+NDU8L1JlY051bT48RGlzcGxheVRleHQ+PHN0eWxlIGZhY2U9InN1cGVyc2NyaXB0Ij4x
OTwvc3R5bGU+PC9EaXNwbGF5VGV4dD48cmVjb3JkPjxyZWMtbnVtYmVyPjQ1PC9yZWMtbnVtYmVy
Pjxmb3JlaWduLWtleXM+PGtleSBhcHA9IkVOIiBkYi1pZD0id2R0OTlkYWFmZHpkcDllMnNlOXZz
YTJwOXRhc2V3MGQwYXpzIj40NTwva2V5PjwvZm9yZWlnbi1rZXlzPjxyZWYtdHlwZSBuYW1lPSJK
b3VybmFsIEFydGljbGUiPjE3PC9yZWYtdHlwZT48Y29udHJpYnV0b3JzPjxhdXRob3JzPjxhdXRo
b3I+QmFya2VyLCBBLiBGLjwvYXV0aG9yPjxhdXRob3I+QmVyZ2Vyb24sIEEuPC9hdXRob3I+PGF1
dGhvcj5Sb20sIFcuIE4uPC9hdXRob3I+PGF1dGhvcj5IZXJ0eiwgTS4gSS48L2F1dGhvcj48L2F1
dGhvcnM+PC9jb250cmlidXRvcnM+PGF1dGgtYWRkcmVzcz5Gcm9tIHRoZSBEaXZpc2lvbiBvZiBQ
dWxtb25hcnkgYW5kIENyaXRpY2FsIENhcmUsIERlcGFydG1lbnQgb2YgTWVkaWNpbmUsIE9yZWdv
biBIZWFsdGggYW5kIFNjaWVuY2UgVW5pdmVyc2l0eSwgUG9ydGxhbmQgKEEuRi5CLik7IFNlcnZp
Y2UgZGUgUG5ldW1vbG9naWU7IEFzc2lzdGFuY2UgUHVibGlxdWUtSG9waXRhdXggZGUgUGFyaXMs
IEhvcGl0YWwgU2FpbnQgTG91aXMsIFBhcmlzIChBLkIuKTsgRGl2aXNpb24gb2YgUHVsbW9uYXJ5
IGFuZCBDcml0aWNhbCBDYXJlIE1lZGljaW5lLCBEZXBhcnRtZW50IG9mIE1lZGljaW5lLCBOZXcg
WW9yayBVbml2ZXJzaXR5IFNjaG9vbCBvZiBNZWRpY2luZSwgTmV3IFlvcmsgKFcuTi5SLik7IGFu
ZCBEaXZpc2lvbiBvZiBQdWxtb25hcnksIEFsbGVyZ3ksIENyaXRpY2FsIENhcmUsIGFuZCBTbGVl
cCBNZWRpY2luZSwgRGVwYXJ0bWVudCBvZiBNZWRpY2luZSwgVW5pdmVyc2l0eSBvZiBNaW5uZXNv
dGEsIE1pbm5lYXBvbGlzIChNLkkuSC4pLjwvYXV0aC1hZGRyZXNzPjx0aXRsZXM+PHRpdGxlPk9i
bGl0ZXJhdGl2ZSBicm9uY2hpb2xpdGl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ODIwLTg8L3Bh
Z2VzPjx2b2x1bWU+MzcwPC92b2x1bWU+PG51bWJlcj4xOTwvbnVtYmVyPjxlZGl0aW9uPjIwMTQv
MDUvMDk8L2VkaXRpb24+PGtleXdvcmRzPjxrZXl3b3JkPkJyb25jaGlvbGl0aXMgT2JsaXRlcmFu
cy9kaWFnbm9zaXMvKmV0aW9sb2d5L3RoZXJhcHk8L2tleXdvcmQ+PGtleXdvcmQ+SGVtYXRvcG9p
ZXRpYyBTdGVtIENlbGwgVHJhbnNwbGFudGF0aW9uLyphZHZlcnNlIGVmZmVjdHM8L2tleXdvcmQ+
PGtleXdvcmQ+SHVtYW5zPC9rZXl3b3JkPjxrZXl3b3JkPkltbXVub3N1cHByZXNzaXZlIEFnZW50
cy8qdGhlcmFwZXV0aWMgdXNlPC9rZXl3b3JkPjxrZXl3b3JkPkx1bmcgVHJhbnNwbGFudGF0aW9u
LyphZHZlcnNlIGVmZmVjdHM8L2tleXdvcmQ+PGtleXdvcmQ+T2NjdXBhdGlvbmFsIERpc2Vhc2Vz
L2RpYWdub3Npcy8qZXRpb2xvZ3kvdGhlcmFweTwva2V5d29yZD48a2V5d29yZD5Qcm9nbm9zaXM8
L2tleXdvcmQ+PC9rZXl3b3Jkcz48ZGF0ZXM+PHllYXI+MjAxNDwveWVhcj48cHViLWRhdGVzPjxk
YXRlPk1heSA4PC9kYXRlPjwvcHViLWRhdGVzPjwvZGF0ZXM+PGlzYm4+MTUzMy00NDA2IChFbGVj
dHJvbmljKSYjeEQ7MDAyOC00NzkzIChMaW5raW5nKTwvaXNibj48YWNjZXNzaW9uLW51bT4yNDgw
NjE2MTwvYWNjZXNzaW9uLW51bT48d29yay10eXBlPlJldmlldzwvd29yay10eXBlPjx1cmxzPjxy
ZWxhdGVkLXVybHM+PHVybD5odHRwOi8vd3d3Lm5jYmkubmxtLm5paC5nb3YvcHVibWVkLzI0ODA2
MTYxPC91cmw+PC9yZWxhdGVkLXVybHM+PC91cmxzPjxlbGVjdHJvbmljLXJlc291cmNlLW51bT4x
MC4xMDU2L05FSk1yYTEyMDQ2NjQ8L2VsZWN0cm9uaWMtcmVzb3VyY2UtbnVtPjxsYW5ndWFnZT5l
bmc8L2xhbmd1YWdlPjwvcmVjb3JkPjwvQ2l0ZT48L0VuZE5vdGU+AG==
</w:fldData>
          </w:fldChar>
        </w:r>
        <w:r w:rsidR="00B10541">
          <w:instrText xml:space="preserve"> ADDIN EN.CITE </w:instrText>
        </w:r>
        <w:r w:rsidR="00B10541">
          <w:fldChar w:fldCharType="begin">
            <w:fldData xml:space="preserve">PEVuZE5vdGU+PENpdGU+PEF1dGhvcj5CYXJrZXI8L0F1dGhvcj48WWVhcj4yMDE0PC9ZZWFyPjxS
ZWNOdW0+NDU8L1JlY051bT48RGlzcGxheVRleHQ+PHN0eWxlIGZhY2U9InN1cGVyc2NyaXB0Ij4x
OTwvc3R5bGU+PC9EaXNwbGF5VGV4dD48cmVjb3JkPjxyZWMtbnVtYmVyPjQ1PC9yZWMtbnVtYmVy
Pjxmb3JlaWduLWtleXM+PGtleSBhcHA9IkVOIiBkYi1pZD0id2R0OTlkYWFmZHpkcDllMnNlOXZz
YTJwOXRhc2V3MGQwYXpzIj40NTwva2V5PjwvZm9yZWlnbi1rZXlzPjxyZWYtdHlwZSBuYW1lPSJK
b3VybmFsIEFydGljbGUiPjE3PC9yZWYtdHlwZT48Y29udHJpYnV0b3JzPjxhdXRob3JzPjxhdXRo
b3I+QmFya2VyLCBBLiBGLjwvYXV0aG9yPjxhdXRob3I+QmVyZ2Vyb24sIEEuPC9hdXRob3I+PGF1
dGhvcj5Sb20sIFcuIE4uPC9hdXRob3I+PGF1dGhvcj5IZXJ0eiwgTS4gSS48L2F1dGhvcj48L2F1
dGhvcnM+PC9jb250cmlidXRvcnM+PGF1dGgtYWRkcmVzcz5Gcm9tIHRoZSBEaXZpc2lvbiBvZiBQ
dWxtb25hcnkgYW5kIENyaXRpY2FsIENhcmUsIERlcGFydG1lbnQgb2YgTWVkaWNpbmUsIE9yZWdv
biBIZWFsdGggYW5kIFNjaWVuY2UgVW5pdmVyc2l0eSwgUG9ydGxhbmQgKEEuRi5CLik7IFNlcnZp
Y2UgZGUgUG5ldW1vbG9naWU7IEFzc2lzdGFuY2UgUHVibGlxdWUtSG9waXRhdXggZGUgUGFyaXMs
IEhvcGl0YWwgU2FpbnQgTG91aXMsIFBhcmlzIChBLkIuKTsgRGl2aXNpb24gb2YgUHVsbW9uYXJ5
IGFuZCBDcml0aWNhbCBDYXJlIE1lZGljaW5lLCBEZXBhcnRtZW50IG9mIE1lZGljaW5lLCBOZXcg
WW9yayBVbml2ZXJzaXR5IFNjaG9vbCBvZiBNZWRpY2luZSwgTmV3IFlvcmsgKFcuTi5SLik7IGFu
ZCBEaXZpc2lvbiBvZiBQdWxtb25hcnksIEFsbGVyZ3ksIENyaXRpY2FsIENhcmUsIGFuZCBTbGVl
cCBNZWRpY2luZSwgRGVwYXJ0bWVudCBvZiBNZWRpY2luZSwgVW5pdmVyc2l0eSBvZiBNaW5uZXNv
dGEsIE1pbm5lYXBvbGlzIChNLkkuSC4pLjwvYXV0aC1hZGRyZXNzPjx0aXRsZXM+PHRpdGxlPk9i
bGl0ZXJhdGl2ZSBicm9uY2hpb2xpdGl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ODIwLTg8L3Bh
Z2VzPjx2b2x1bWU+MzcwPC92b2x1bWU+PG51bWJlcj4xOTwvbnVtYmVyPjxlZGl0aW9uPjIwMTQv
MDUvMDk8L2VkaXRpb24+PGtleXdvcmRzPjxrZXl3b3JkPkJyb25jaGlvbGl0aXMgT2JsaXRlcmFu
cy9kaWFnbm9zaXMvKmV0aW9sb2d5L3RoZXJhcHk8L2tleXdvcmQ+PGtleXdvcmQ+SGVtYXRvcG9p
ZXRpYyBTdGVtIENlbGwgVHJhbnNwbGFudGF0aW9uLyphZHZlcnNlIGVmZmVjdHM8L2tleXdvcmQ+
PGtleXdvcmQ+SHVtYW5zPC9rZXl3b3JkPjxrZXl3b3JkPkltbXVub3N1cHByZXNzaXZlIEFnZW50
cy8qdGhlcmFwZXV0aWMgdXNlPC9rZXl3b3JkPjxrZXl3b3JkPkx1bmcgVHJhbnNwbGFudGF0aW9u
LyphZHZlcnNlIGVmZmVjdHM8L2tleXdvcmQ+PGtleXdvcmQ+T2NjdXBhdGlvbmFsIERpc2Vhc2Vz
L2RpYWdub3Npcy8qZXRpb2xvZ3kvdGhlcmFweTwva2V5d29yZD48a2V5d29yZD5Qcm9nbm9zaXM8
L2tleXdvcmQ+PC9rZXl3b3Jkcz48ZGF0ZXM+PHllYXI+MjAxNDwveWVhcj48cHViLWRhdGVzPjxk
YXRlPk1heSA4PC9kYXRlPjwvcHViLWRhdGVzPjwvZGF0ZXM+PGlzYm4+MTUzMy00NDA2IChFbGVj
dHJvbmljKSYjeEQ7MDAyOC00NzkzIChMaW5raW5nKTwvaXNibj48YWNjZXNzaW9uLW51bT4yNDgw
NjE2MTwvYWNjZXNzaW9uLW51bT48d29yay10eXBlPlJldmlldzwvd29yay10eXBlPjx1cmxzPjxy
ZWxhdGVkLXVybHM+PHVybD5odHRwOi8vd3d3Lm5jYmkubmxtLm5paC5nb3YvcHVibWVkLzI0ODA2
MTYxPC91cmw+PC9yZWxhdGVkLXVybHM+PC91cmxzPjxlbGVjdHJvbmljLXJlc291cmNlLW51bT4x
MC4xMDU2L05FSk1yYTEyMDQ2NjQ8L2VsZWN0cm9uaWMtcmVzb3VyY2UtbnVtPjxsYW5ndWFnZT5l
bmc8L2xhbmd1YWdlPjwvcmVjb3JkPjwvQ2l0ZT48L0VuZE5vdGU+AG==
</w:fldData>
          </w:fldChar>
        </w:r>
        <w:r w:rsidR="00B10541">
          <w:instrText xml:space="preserve"> ADDIN EN.CITE.DATA </w:instrText>
        </w:r>
        <w:r w:rsidR="00B10541">
          <w:fldChar w:fldCharType="end"/>
        </w:r>
        <w:r w:rsidR="00B10541">
          <w:fldChar w:fldCharType="separate"/>
        </w:r>
        <w:r w:rsidR="00B10541" w:rsidRPr="00B10541">
          <w:rPr>
            <w:noProof/>
            <w:vertAlign w:val="superscript"/>
          </w:rPr>
          <w:t>19</w:t>
        </w:r>
        <w:r w:rsidR="00B10541">
          <w:fldChar w:fldCharType="end"/>
        </w:r>
      </w:hyperlink>
      <w:r w:rsidR="00550694">
        <w:t>.</w:t>
      </w:r>
      <w:r w:rsidR="00722D01">
        <w:t xml:space="preserve"> </w:t>
      </w:r>
      <w:r w:rsidR="00114084">
        <w:t>In our study, th</w:t>
      </w:r>
      <w:r w:rsidR="00550694">
        <w:t>e clinical syndrome of CLD-cough</w:t>
      </w:r>
      <w:r w:rsidR="00114084">
        <w:t xml:space="preserve"> including non-reversible spirometry findings would be consistent with such pathology</w:t>
      </w:r>
      <w:hyperlink w:anchor="_ENREF_20" w:tooltip="Aguerre, 2010 #67" w:history="1">
        <w:r w:rsidR="00B10541">
          <w:fldChar w:fldCharType="begin">
            <w:fldData xml:space="preserve">PEVuZE5vdGU+PENpdGU+PEF1dGhvcj5BZ3VlcnJlPC9BdXRob3I+PFllYXI+MjAxMDwvWWVhcj48
UmVjTnVtPjY3PC9SZWNOdW0+PERpc3BsYXlUZXh0PjxzdHlsZSBmYWNlPSJzdXBlcnNjcmlwdCI+
MjA8L3N0eWxlPjwvRGlzcGxheVRleHQ+PHJlY29yZD48cmVjLW51bWJlcj42NzwvcmVjLW51bWJl
cj48Zm9yZWlnbi1rZXlzPjxrZXkgYXBwPSJFTiIgZGItaWQ9IjA1d3I1ZHp6cXo1dnRsZXQ1c3U1
ZWF4ZWZzZmZ4MmZzdGZ0diI+Njc8L2tleT48L2ZvcmVpZ24ta2V5cz48cmVmLXR5cGUgbmFtZT0i
Sm91cm5hbCBBcnRpY2xlIj4xNzwvcmVmLXR5cGU+PGNvbnRyaWJ1dG9ycz48YXV0aG9ycz48YXV0
aG9yPkFndWVycmUsIFYuPC9hdXRob3I+PGF1dGhvcj5DYXN0YW5vcywgQy48L2F1dGhvcj48YXV0
aG9yPlBlbmEsIEguIEcuPC9hdXRob3I+PGF1dGhvcj5HcmVub3ZpbGxlLCBNLjwvYXV0aG9yPjxh
dXRob3I+TXVydGFnaCwgUC48L2F1dGhvcj48L2F1dGhvcnM+PC9jb250cmlidXRvcnM+PGF1dGgt
YWRkcmVzcz5QdWxtb25vbG9neSBEZXBhcnRtZW50LCBIb3NwaXRhbCBkZSBQZWRpYXRyaWEgRHIg
SnVhbiBQIEdhcnJhaGFuLCBCdWVub3MgQWlyZXMsIEFyZ2VudGluYS4gdmFndWVycmVAZ2FycmFo
YW4uZ292LmFyPC9hdXRoLWFkZHJlc3M+PHRpdGxlcz48dGl0bGU+UG9zdGluZmVjdGlvdXMgYnJv
bmNoaW9saXRpcyBvYmxpdGVyYW5zIGluIGNoaWxkcmVuOiBjbGluaWNhbCBhbmQgcHVsbW9uYXJ5
IGZ1bmN0aW9uIGZpbmRpbmdzPC90aXRsZT48c2Vjb25kYXJ5LXRpdGxlPlBlZGlhdHIgUHVsbW9u
b2w8L3NlY29uZGFyeS10aXRsZT48YWx0LXRpdGxlPlBlZGlhdHJpYyBwdWxtb25vbG9neTwvYWx0
LXRpdGxlPjwvdGl0bGVzPjxwZXJpb2RpY2FsPjxmdWxsLXRpdGxlPlBlZGlhdHIgUHVsbW9ub2w8
L2Z1bGwtdGl0bGU+PGFiYnItMT5QZWRpYXRyaWMgcHVsbW9ub2xvZ3k8L2FiYnItMT48L3Blcmlv
ZGljYWw+PGFsdC1wZXJpb2RpY2FsPjxmdWxsLXRpdGxlPlBlZGlhdHIgUHVsbW9ub2w8L2Z1bGwt
dGl0bGU+PGFiYnItMT5QZWRpYXRyaWMgcHVsbW9ub2xvZ3k8L2FiYnItMT48L2FsdC1wZXJpb2Rp
Y2FsPjxwYWdlcz4xMTgwLTU8L3BhZ2VzPjx2b2x1bWU+NDU8L3ZvbHVtZT48bnVtYmVyPjEyPC9u
dW1iZXI+PGVkaXRpb24+MjAxMC8wOC8xOTwvZWRpdGlvbj48a2V5d29yZHM+PGtleXdvcmQ+QWRl
bm92aXJpZGFlIEluZmVjdGlvbnMvKnBoeXNpb3BhdGhvbG9neTwva2V5d29yZD48a2V5d29yZD5C
cm9uY2hpb2xpdGlzIE9ibGl0ZXJhbnMvKnBoeXNpb3BhdGhvbG9neS8qdmlyb2xvZ3k8L2tleXdv
cmQ+PGtleXdvcmQ+Q2hpbGQ8L2tleXdvcmQ+PGtleXdvcmQ+RmVtYWxlPC9rZXl3b3JkPjxrZXl3
b3JkPkh1bWFuczwva2V5d29yZD48a2V5d29yZD5MZW5ndGggb2YgU3RheS9zdGF0aXN0aWNzICZh
bXA7IG51bWVyaWNhbCBkYXRhPC9rZXl3b3JkPjxrZXl3b3JkPk1hbGU8L2tleXdvcmQ+PGtleXdv
cmQ+T3h5Z2VuIEluaGFsYXRpb24gVGhlcmFweS9zdGF0aXN0aWNzICZhbXA7IG51bWVyaWNhbCBk
YXRhPC9rZXl3b3JkPjxrZXl3b3JkPlByb3NwZWN0aXZlIFN0dWRpZXM8L2tleXdvcmQ+PGtleXdv
cmQ+KlJlc3BpcmF0b3J5IEZ1bmN0aW9uIFRlc3RzPC9rZXl3b3JkPjwva2V5d29yZHM+PGRhdGVz
Pjx5ZWFyPjIwMTA8L3llYXI+PHB1Yi1kYXRlcz48ZGF0ZT5EZWM8L2RhdGU+PC9wdWItZGF0ZXM+
PC9kYXRlcz48aXNibj4xMDk5LTA0OTYgKEVsZWN0cm9uaWMpJiN4RDsxMDk5LTA0OTYgKExpbmtp
bmcpPC9pc2JuPjxhY2Nlc3Npb24tbnVtPjIwNzE3OTEyPC9hY2Nlc3Npb24tbnVtPjx3b3JrLXR5
cGU+Q29tcGFyYXRpdmUgU3R1ZHk8L3dvcmstdHlwZT48dXJscz48cmVsYXRlZC11cmxzPjx1cmw+
aHR0cDovL3d3dy5uY2JpLm5sbS5uaWguZ292L3B1Ym1lZC8yMDcxNzkxMjwvdXJsPjwvcmVsYXRl
ZC11cmxzPjwvdXJscz48ZWxlY3Ryb25pYy1yZXNvdXJjZS1udW0+MTAuMTAwMi9wcHVsLjIxMzA0
PC9lbGVjdHJvbmljLXJlc291cmNlLW51bT48bGFuZ3VhZ2U+ZW5nPC9sYW5ndWFnZT48L3JlY29y
ZD48L0NpdGU+PC9FbmROb3RlPgB=
</w:fldData>
          </w:fldChar>
        </w:r>
        <w:r w:rsidR="00B10541">
          <w:instrText xml:space="preserve"> ADDIN EN.CITE </w:instrText>
        </w:r>
        <w:r w:rsidR="00B10541">
          <w:fldChar w:fldCharType="begin">
            <w:fldData xml:space="preserve">PEVuZE5vdGU+PENpdGU+PEF1dGhvcj5BZ3VlcnJlPC9BdXRob3I+PFllYXI+MjAxMDwvWWVhcj48
UmVjTnVtPjY3PC9SZWNOdW0+PERpc3BsYXlUZXh0PjxzdHlsZSBmYWNlPSJzdXBlcnNjcmlwdCI+
MjA8L3N0eWxlPjwvRGlzcGxheVRleHQ+PHJlY29yZD48cmVjLW51bWJlcj42NzwvcmVjLW51bWJl
cj48Zm9yZWlnbi1rZXlzPjxrZXkgYXBwPSJFTiIgZGItaWQ9IjA1d3I1ZHp6cXo1dnRsZXQ1c3U1
ZWF4ZWZzZmZ4MmZzdGZ0diI+Njc8L2tleT48L2ZvcmVpZ24ta2V5cz48cmVmLXR5cGUgbmFtZT0i
Sm91cm5hbCBBcnRpY2xlIj4xNzwvcmVmLXR5cGU+PGNvbnRyaWJ1dG9ycz48YXV0aG9ycz48YXV0
aG9yPkFndWVycmUsIFYuPC9hdXRob3I+PGF1dGhvcj5DYXN0YW5vcywgQy48L2F1dGhvcj48YXV0
aG9yPlBlbmEsIEguIEcuPC9hdXRob3I+PGF1dGhvcj5HcmVub3ZpbGxlLCBNLjwvYXV0aG9yPjxh
dXRob3I+TXVydGFnaCwgUC48L2F1dGhvcj48L2F1dGhvcnM+PC9jb250cmlidXRvcnM+PGF1dGgt
YWRkcmVzcz5QdWxtb25vbG9neSBEZXBhcnRtZW50LCBIb3NwaXRhbCBkZSBQZWRpYXRyaWEgRHIg
SnVhbiBQIEdhcnJhaGFuLCBCdWVub3MgQWlyZXMsIEFyZ2VudGluYS4gdmFndWVycmVAZ2FycmFo
YW4uZ292LmFyPC9hdXRoLWFkZHJlc3M+PHRpdGxlcz48dGl0bGU+UG9zdGluZmVjdGlvdXMgYnJv
bmNoaW9saXRpcyBvYmxpdGVyYW5zIGluIGNoaWxkcmVuOiBjbGluaWNhbCBhbmQgcHVsbW9uYXJ5
IGZ1bmN0aW9uIGZpbmRpbmdzPC90aXRsZT48c2Vjb25kYXJ5LXRpdGxlPlBlZGlhdHIgUHVsbW9u
b2w8L3NlY29uZGFyeS10aXRsZT48YWx0LXRpdGxlPlBlZGlhdHJpYyBwdWxtb25vbG9neTwvYWx0
LXRpdGxlPjwvdGl0bGVzPjxwZXJpb2RpY2FsPjxmdWxsLXRpdGxlPlBlZGlhdHIgUHVsbW9ub2w8
L2Z1bGwtdGl0bGU+PGFiYnItMT5QZWRpYXRyaWMgcHVsbW9ub2xvZ3k8L2FiYnItMT48L3Blcmlv
ZGljYWw+PGFsdC1wZXJpb2RpY2FsPjxmdWxsLXRpdGxlPlBlZGlhdHIgUHVsbW9ub2w8L2Z1bGwt
dGl0bGU+PGFiYnItMT5QZWRpYXRyaWMgcHVsbW9ub2xvZ3k8L2FiYnItMT48L2FsdC1wZXJpb2Rp
Y2FsPjxwYWdlcz4xMTgwLTU8L3BhZ2VzPjx2b2x1bWU+NDU8L3ZvbHVtZT48bnVtYmVyPjEyPC9u
dW1iZXI+PGVkaXRpb24+MjAxMC8wOC8xOTwvZWRpdGlvbj48a2V5d29yZHM+PGtleXdvcmQ+QWRl
bm92aXJpZGFlIEluZmVjdGlvbnMvKnBoeXNpb3BhdGhvbG9neTwva2V5d29yZD48a2V5d29yZD5C
cm9uY2hpb2xpdGlzIE9ibGl0ZXJhbnMvKnBoeXNpb3BhdGhvbG9neS8qdmlyb2xvZ3k8L2tleXdv
cmQ+PGtleXdvcmQ+Q2hpbGQ8L2tleXdvcmQ+PGtleXdvcmQ+RmVtYWxlPC9rZXl3b3JkPjxrZXl3
b3JkPkh1bWFuczwva2V5d29yZD48a2V5d29yZD5MZW5ndGggb2YgU3RheS9zdGF0aXN0aWNzICZh
bXA7IG51bWVyaWNhbCBkYXRhPC9rZXl3b3JkPjxrZXl3b3JkPk1hbGU8L2tleXdvcmQ+PGtleXdv
cmQ+T3h5Z2VuIEluaGFsYXRpb24gVGhlcmFweS9zdGF0aXN0aWNzICZhbXA7IG51bWVyaWNhbCBk
YXRhPC9rZXl3b3JkPjxrZXl3b3JkPlByb3NwZWN0aXZlIFN0dWRpZXM8L2tleXdvcmQ+PGtleXdv
cmQ+KlJlc3BpcmF0b3J5IEZ1bmN0aW9uIFRlc3RzPC9rZXl3b3JkPjwva2V5d29yZHM+PGRhdGVz
Pjx5ZWFyPjIwMTA8L3llYXI+PHB1Yi1kYXRlcz48ZGF0ZT5EZWM8L2RhdGU+PC9wdWItZGF0ZXM+
PC9kYXRlcz48aXNibj4xMDk5LTA0OTYgKEVsZWN0cm9uaWMpJiN4RDsxMDk5LTA0OTYgKExpbmtp
bmcpPC9pc2JuPjxhY2Nlc3Npb24tbnVtPjIwNzE3OTEyPC9hY2Nlc3Npb24tbnVtPjx3b3JrLXR5
cGU+Q29tcGFyYXRpdmUgU3R1ZHk8L3dvcmstdHlwZT48dXJscz48cmVsYXRlZC11cmxzPjx1cmw+
aHR0cDovL3d3dy5uY2JpLm5sbS5uaWguZ292L3B1Ym1lZC8yMDcxNzkxMjwvdXJsPjwvcmVsYXRl
ZC11cmxzPjwvdXJscz48ZWxlY3Ryb25pYy1yZXNvdXJjZS1udW0+MTAuMTAwMi9wcHVsLjIxMzA0
PC9lbGVjdHJvbmljLXJlc291cmNlLW51bT48bGFuZ3VhZ2U+ZW5nPC9sYW5ndWFnZT48L3JlY29y
ZD48L0NpdGU+PC9FbmROb3RlPgB=
</w:fldData>
          </w:fldChar>
        </w:r>
        <w:r w:rsidR="00B10541">
          <w:instrText xml:space="preserve"> ADDIN EN.CITE.DATA </w:instrText>
        </w:r>
        <w:r w:rsidR="00B10541">
          <w:fldChar w:fldCharType="end"/>
        </w:r>
        <w:r w:rsidR="00B10541">
          <w:fldChar w:fldCharType="separate"/>
        </w:r>
        <w:r w:rsidR="00B10541" w:rsidRPr="00B10541">
          <w:rPr>
            <w:noProof/>
            <w:vertAlign w:val="superscript"/>
          </w:rPr>
          <w:t>20</w:t>
        </w:r>
        <w:r w:rsidR="00B10541">
          <w:fldChar w:fldCharType="end"/>
        </w:r>
      </w:hyperlink>
      <w:r w:rsidR="00114084">
        <w:t>.</w:t>
      </w:r>
    </w:p>
    <w:p w14:paraId="17D5BB1A" w14:textId="3FBA7A32" w:rsidR="00A6279A" w:rsidRDefault="00431289" w:rsidP="00431289">
      <w:r>
        <w:t>Toro et al</w:t>
      </w:r>
      <w:hyperlink w:anchor="_ENREF_21" w:tooltip="Toro, 2006 #46" w:history="1">
        <w:r w:rsidR="00B10541">
          <w:fldChar w:fldCharType="begin">
            <w:fldData xml:space="preserve">PEVuZE5vdGU+PENpdGU+PEF1dGhvcj5Ub3JvPC9BdXRob3I+PFllYXI+MjAwNjwvWWVhcj48UmVj
TnVtPjQ2PC9SZWNOdW0+PERpc3BsYXlUZXh0PjxzdHlsZSBmYWNlPSJzdXBlcnNjcmlwdCI+MjE8
L3N0eWxlPjwvRGlzcGxheVRleHQ+PHJlY29yZD48cmVjLW51bWJlcj40NjwvcmVjLW51bWJlcj48
Zm9yZWlnbi1rZXlzPjxrZXkgYXBwPSJFTiIgZGItaWQ9IjA1d3I1ZHp6cXo1dnRsZXQ1c3U1ZWF4
ZWZzZmZ4MmZzdGZ0diI+NDY8L2tleT48L2ZvcmVpZ24ta2V5cz48cmVmLXR5cGUgbmFtZT0iSm91
cm5hbCBBcnRpY2xlIj4xNzwvcmVmLXR5cGU+PGNvbnRyaWJ1dG9ycz48YXV0aG9ycz48YXV0aG9y
PlRvcm8sIEEuIEEuPC9hdXRob3I+PGF1dGhvcj5BbHRlbWFuaSwgQS4gQS48L2F1dGhvcj48YXV0
aG9yPlphbmFyZGksIFYuIEEuPC9hdXRob3I+PGF1dGhvcj5NZW5lemVzLCBKLiBSLjwvYXV0aG9y
PjxhdXRob3I+ZGEgU2lsdmEsIE0uIE4uPC9hdXRob3I+PGF1dGhvcj5WaWxlbGEsIE0uIE0uPC9h
dXRob3I+PC9hdXRob3JzPjwvY29udHJpYnV0b3JzPjxhdXRoLWFkZHJlc3M+Q2VudGVyIG9mIElu
dmVzdGlnYXRpb24gaW4gUGVkaWF0cmljcywgU3RhdGUgVW5pdmVyc2l0eSBvZiBDYW1waW5hcyBN
ZWRpY2FsIFNjaG9vbCAoVU5JQ0FNUCksIENhbXBpbmFzLCBTYW8gUGF1bG8sIEJyYXppbC48L2F1
dGgtYWRkcmVzcz48dGl0bGVzPjx0aXRsZT5MdW5nIGRpc2Vhc2UgZmVhdHVyZXMgaW4gQnJhemls
aWFuIGNoaWxkcmVuIHdpdGggSElWIGluZmVjdGlvbiBiZWZvcmUgSEFBUlQgZXJhPC90aXRsZT48
c2Vjb25kYXJ5LXRpdGxlPkogVHJvcCBQZWRpYXRyPC9zZWNvbmRhcnktdGl0bGU+PGFsdC10aXRs
ZT5Kb3VybmFsIG9mIHRyb3BpY2FsIHBlZGlhdHJpY3M8L2FsdC10aXRsZT48L3RpdGxlcz48cGVy
aW9kaWNhbD48ZnVsbC10aXRsZT5KIFRyb3AgUGVkaWF0cjwvZnVsbC10aXRsZT48YWJici0xPkpv
dXJuYWwgb2YgdHJvcGljYWwgcGVkaWF0cmljczwvYWJici0xPjwvcGVyaW9kaWNhbD48YWx0LXBl
cmlvZGljYWw+PGZ1bGwtdGl0bGU+SiBUcm9wIFBlZGlhdHI8L2Z1bGwtdGl0bGU+PGFiYnItMT5K
b3VybmFsIG9mIHRyb3BpY2FsIHBlZGlhdHJpY3M8L2FiYnItMT48L2FsdC1wZXJpb2RpY2FsPjxw
YWdlcz4zNjAtODwvcGFnZXM+PHZvbHVtZT41Mjwvdm9sdW1lPjxudW1iZXI+NTwvbnVtYmVyPjxl
ZGl0aW9uPjIwMDYvMDYvMDE8L2VkaXRpb24+PGtleXdvcmRzPjxrZXl3b3JkPkFudGktUmV0cm92
aXJhbCBBZ2VudHMvKnRoZXJhcGV1dGljIHVzZTwva2V5d29yZD48a2V5d29yZD5CcmF6aWwvZXBp
ZGVtaW9sb2d5PC9rZXl3b3JkPjxrZXl3b3JkPkNoaWxkPC9rZXl3b3JkPjxrZXl3b3JkPkZlbWFs
ZTwva2V5d29yZD48a2V5d29yZD5ISVYgSW5mZWN0aW9ucy8qY29tcGxpY2F0aW9ucy8qZHJ1ZyB0
aGVyYXB5PC9rZXl3b3JkPjxrZXl3b3JkPkh1bWFuczwva2V5d29yZD48a2V5d29yZD5IeXBlcnBs
YXNpYTwva2V5d29yZD48a2V5d29yZD5JbmZlY3Rpb3VzIERpc2Vhc2UgVHJhbnNtaXNzaW9uLCBW
ZXJ0aWNhbDwva2V5d29yZD48a2V5d29yZD5Mb25naXR1ZGluYWwgU3R1ZGllczwva2V5d29yZD48
a2V5d29yZD5MdW5nL3BhdGhvbG9neTwva2V5d29yZD48a2V5d29yZD5MdW5nIERpc2Vhc2VzLCBJ
bnRlcnN0aXRpYWwvKmNvbXBsaWNhdGlvbnMvcGF0aG9sb2d5PC9rZXl3b3JkPjxrZXl3b3JkPkx5
bXBob2lkIFRpc3N1ZS9wYXRob2xvZ3k8L2tleXdvcmQ+PGtleXdvcmQ+TWFsZTwva2V5d29yZD48
a2V5d29yZD5OZWNyb3Npczwva2V5d29yZD48a2V5d29yZD5QbmV1bW9uaWEsIEJhY3RlcmlhbC8q
Y29tcGxpY2F0aW9ucy9wYXRob2xvZ3k8L2tleXdvcmQ+PGtleXdvcmQ+UHJvc3BlY3RpdmUgU3R1
ZGllczwva2V5d29yZD48a2V5d29yZD5UaW1lIEZhY3RvcnM8L2tleXdvcmQ+PGtleXdvcmQ+VHVi
ZXJjdWxvc2lzL3BhdGhvbG9neTwva2V5d29yZD48L2tleXdvcmRzPjxkYXRlcz48eWVhcj4yMDA2
PC95ZWFyPjxwdWItZGF0ZXM+PGRhdGU+T2N0PC9kYXRlPjwvcHViLWRhdGVzPjwvZGF0ZXM+PGlz
Ym4+MDE0Mi02MzM4IChQcmludCkmI3hEOzAxNDItNjMzOCAoTGlua2luZyk8L2lzYm4+PGFjY2Vz
c2lvbi1udW0+MTY3MzUzNjY8L2FjY2Vzc2lvbi1udW0+PHVybHM+PHJlbGF0ZWQtdXJscz48dXJs
Pmh0dHA6Ly93d3cubmNiaS5ubG0ubmloLmdvdi9wdWJtZWQvMTY3MzUzNjY8L3VybD48L3JlbGF0
ZWQtdXJscz48L3VybHM+PGVsZWN0cm9uaWMtcmVzb3VyY2UtbnVtPjEwLjEwOTMvdHJvcGVqL2Zt
bDAxOTwvZWxlY3Ryb25pYy1yZXNvdXJjZS1udW0+PGxhbmd1YWdlPmVuZzwvbGFuZ3VhZ2U+PC9y
ZWNvcmQ+PC9DaXRlPjwvRW5kTm90ZT5=
</w:fldData>
          </w:fldChar>
        </w:r>
        <w:r w:rsidR="00B10541">
          <w:instrText xml:space="preserve"> ADDIN EN.CITE </w:instrText>
        </w:r>
        <w:r w:rsidR="00B10541">
          <w:fldChar w:fldCharType="begin">
            <w:fldData xml:space="preserve">PEVuZE5vdGU+PENpdGU+PEF1dGhvcj5Ub3JvPC9BdXRob3I+PFllYXI+MjAwNjwvWWVhcj48UmVj
TnVtPjQ2PC9SZWNOdW0+PERpc3BsYXlUZXh0PjxzdHlsZSBmYWNlPSJzdXBlcnNjcmlwdCI+MjE8
L3N0eWxlPjwvRGlzcGxheVRleHQ+PHJlY29yZD48cmVjLW51bWJlcj40NjwvcmVjLW51bWJlcj48
Zm9yZWlnbi1rZXlzPjxrZXkgYXBwPSJFTiIgZGItaWQ9IjA1d3I1ZHp6cXo1dnRsZXQ1c3U1ZWF4
ZWZzZmZ4MmZzdGZ0diI+NDY8L2tleT48L2ZvcmVpZ24ta2V5cz48cmVmLXR5cGUgbmFtZT0iSm91
cm5hbCBBcnRpY2xlIj4xNzwvcmVmLXR5cGU+PGNvbnRyaWJ1dG9ycz48YXV0aG9ycz48YXV0aG9y
PlRvcm8sIEEuIEEuPC9hdXRob3I+PGF1dGhvcj5BbHRlbWFuaSwgQS4gQS48L2F1dGhvcj48YXV0
aG9yPlphbmFyZGksIFYuIEEuPC9hdXRob3I+PGF1dGhvcj5NZW5lemVzLCBKLiBSLjwvYXV0aG9y
PjxhdXRob3I+ZGEgU2lsdmEsIE0uIE4uPC9hdXRob3I+PGF1dGhvcj5WaWxlbGEsIE0uIE0uPC9h
dXRob3I+PC9hdXRob3JzPjwvY29udHJpYnV0b3JzPjxhdXRoLWFkZHJlc3M+Q2VudGVyIG9mIElu
dmVzdGlnYXRpb24gaW4gUGVkaWF0cmljcywgU3RhdGUgVW5pdmVyc2l0eSBvZiBDYW1waW5hcyBN
ZWRpY2FsIFNjaG9vbCAoVU5JQ0FNUCksIENhbXBpbmFzLCBTYW8gUGF1bG8sIEJyYXppbC48L2F1
dGgtYWRkcmVzcz48dGl0bGVzPjx0aXRsZT5MdW5nIGRpc2Vhc2UgZmVhdHVyZXMgaW4gQnJhemls
aWFuIGNoaWxkcmVuIHdpdGggSElWIGluZmVjdGlvbiBiZWZvcmUgSEFBUlQgZXJhPC90aXRsZT48
c2Vjb25kYXJ5LXRpdGxlPkogVHJvcCBQZWRpYXRyPC9zZWNvbmRhcnktdGl0bGU+PGFsdC10aXRs
ZT5Kb3VybmFsIG9mIHRyb3BpY2FsIHBlZGlhdHJpY3M8L2FsdC10aXRsZT48L3RpdGxlcz48cGVy
aW9kaWNhbD48ZnVsbC10aXRsZT5KIFRyb3AgUGVkaWF0cjwvZnVsbC10aXRsZT48YWJici0xPkpv
dXJuYWwgb2YgdHJvcGljYWwgcGVkaWF0cmljczwvYWJici0xPjwvcGVyaW9kaWNhbD48YWx0LXBl
cmlvZGljYWw+PGZ1bGwtdGl0bGU+SiBUcm9wIFBlZGlhdHI8L2Z1bGwtdGl0bGU+PGFiYnItMT5K
b3VybmFsIG9mIHRyb3BpY2FsIHBlZGlhdHJpY3M8L2FiYnItMT48L2FsdC1wZXJpb2RpY2FsPjxw
YWdlcz4zNjAtODwvcGFnZXM+PHZvbHVtZT41Mjwvdm9sdW1lPjxudW1iZXI+NTwvbnVtYmVyPjxl
ZGl0aW9uPjIwMDYvMDYvMDE8L2VkaXRpb24+PGtleXdvcmRzPjxrZXl3b3JkPkFudGktUmV0cm92
aXJhbCBBZ2VudHMvKnRoZXJhcGV1dGljIHVzZTwva2V5d29yZD48a2V5d29yZD5CcmF6aWwvZXBp
ZGVtaW9sb2d5PC9rZXl3b3JkPjxrZXl3b3JkPkNoaWxkPC9rZXl3b3JkPjxrZXl3b3JkPkZlbWFs
ZTwva2V5d29yZD48a2V5d29yZD5ISVYgSW5mZWN0aW9ucy8qY29tcGxpY2F0aW9ucy8qZHJ1ZyB0
aGVyYXB5PC9rZXl3b3JkPjxrZXl3b3JkPkh1bWFuczwva2V5d29yZD48a2V5d29yZD5IeXBlcnBs
YXNpYTwva2V5d29yZD48a2V5d29yZD5JbmZlY3Rpb3VzIERpc2Vhc2UgVHJhbnNtaXNzaW9uLCBW
ZXJ0aWNhbDwva2V5d29yZD48a2V5d29yZD5Mb25naXR1ZGluYWwgU3R1ZGllczwva2V5d29yZD48
a2V5d29yZD5MdW5nL3BhdGhvbG9neTwva2V5d29yZD48a2V5d29yZD5MdW5nIERpc2Vhc2VzLCBJ
bnRlcnN0aXRpYWwvKmNvbXBsaWNhdGlvbnMvcGF0aG9sb2d5PC9rZXl3b3JkPjxrZXl3b3JkPkx5
bXBob2lkIFRpc3N1ZS9wYXRob2xvZ3k8L2tleXdvcmQ+PGtleXdvcmQ+TWFsZTwva2V5d29yZD48
a2V5d29yZD5OZWNyb3Npczwva2V5d29yZD48a2V5d29yZD5QbmV1bW9uaWEsIEJhY3RlcmlhbC8q
Y29tcGxpY2F0aW9ucy9wYXRob2xvZ3k8L2tleXdvcmQ+PGtleXdvcmQ+UHJvc3BlY3RpdmUgU3R1
ZGllczwva2V5d29yZD48a2V5d29yZD5UaW1lIEZhY3RvcnM8L2tleXdvcmQ+PGtleXdvcmQ+VHVi
ZXJjdWxvc2lzL3BhdGhvbG9neTwva2V5d29yZD48L2tleXdvcmRzPjxkYXRlcz48eWVhcj4yMDA2
PC95ZWFyPjxwdWItZGF0ZXM+PGRhdGU+T2N0PC9kYXRlPjwvcHViLWRhdGVzPjwvZGF0ZXM+PGlz
Ym4+MDE0Mi02MzM4IChQcmludCkmI3hEOzAxNDItNjMzOCAoTGlua2luZyk8L2lzYm4+PGFjY2Vz
c2lvbi1udW0+MTY3MzUzNjY8L2FjY2Vzc2lvbi1udW0+PHVybHM+PHJlbGF0ZWQtdXJscz48dXJs
Pmh0dHA6Ly93d3cubmNiaS5ubG0ubmloLmdvdi9wdWJtZWQvMTY3MzUzNjY8L3VybD48L3JlbGF0
ZWQtdXJscz48L3VybHM+PGVsZWN0cm9uaWMtcmVzb3VyY2UtbnVtPjEwLjEwOTMvdHJvcGVqL2Zt
bDAxOTwvZWxlY3Ryb25pYy1yZXNvdXJjZS1udW0+PGxhbmd1YWdlPmVuZzwvbGFuZ3VhZ2U+PC9y
ZWNvcmQ+PC9DaXRlPjwvRW5kTm90ZT5=
</w:fldData>
          </w:fldChar>
        </w:r>
        <w:r w:rsidR="00B10541">
          <w:instrText xml:space="preserve"> ADDIN EN.CITE.DATA </w:instrText>
        </w:r>
        <w:r w:rsidR="00B10541">
          <w:fldChar w:fldCharType="end"/>
        </w:r>
        <w:r w:rsidR="00B10541">
          <w:fldChar w:fldCharType="separate"/>
        </w:r>
        <w:r w:rsidR="00B10541" w:rsidRPr="00B10541">
          <w:rPr>
            <w:noProof/>
            <w:vertAlign w:val="superscript"/>
          </w:rPr>
          <w:t>21</w:t>
        </w:r>
        <w:r w:rsidR="00B10541">
          <w:fldChar w:fldCharType="end"/>
        </w:r>
      </w:hyperlink>
      <w:r>
        <w:t xml:space="preserve"> demonstrated a high burden of pulmonary lymphoid hyperplasia and lymphoid interstitial </w:t>
      </w:r>
      <w:r w:rsidR="00A6279A">
        <w:t>pneumonitis (LIP) in early life</w:t>
      </w:r>
      <w:r w:rsidR="004F0D39" w:rsidRPr="004F0D39">
        <w:t xml:space="preserve"> </w:t>
      </w:r>
      <w:r w:rsidR="004F0D39">
        <w:t>associated with a wide variety of radiological changes of which reticular infiltrates are most typical</w:t>
      </w:r>
      <w:hyperlink w:anchor="_ENREF_22" w:tooltip="Pitcher, 2010 #65" w:history="1">
        <w:r w:rsidR="00B10541">
          <w:fldChar w:fldCharType="begin"/>
        </w:r>
        <w:r w:rsidR="00B10541">
          <w:instrText xml:space="preserve"> ADDIN EN.CITE &lt;EndNote&gt;&lt;Cite&gt;&lt;Author&gt;Pitcher&lt;/Author&gt;&lt;Year&gt;2010&lt;/Year&gt;&lt;RecNum&gt;65&lt;/RecNum&gt;&lt;DisplayText&gt;&lt;style face="superscript"&gt;22&lt;/style&gt;&lt;/DisplayText&gt;&lt;record&gt;&lt;rec-number&gt;65&lt;/rec-number&gt;&lt;foreign-keys&gt;&lt;key app="EN" db-id="05wr5dzzqz5vtlet5su5eaxefsffx2fstftv"&gt;65&lt;/key&gt;&lt;/foreign-keys&gt;&lt;ref-type name="Journal Article"&gt;17&lt;/ref-type&gt;&lt;contributors&gt;&lt;authors&gt;&lt;author&gt;Pitcher, R. D.&lt;/author&gt;&lt;author&gt;Beningfield, S. J.&lt;/author&gt;&lt;author&gt;Zar, H. J.&lt;/author&gt;&lt;/authors&gt;&lt;/contributors&gt;&lt;auth-address&gt;Division of Paediatric Radiology, Red Cross War Memorial Children&amp;apos;s Hospital, Department of Radiation Medicine, University of Cape Town, South Africa. pitcher@iafrica.com&lt;/auth-address&gt;&lt;titles&gt;&lt;title&gt;Chest radiographic features of lymphocytic interstitial pneumonitis in HIV-infected children&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150-4&lt;/pages&gt;&lt;volume&gt;65&lt;/volume&gt;&lt;number&gt;2&lt;/number&gt;&lt;edition&gt;2010/01/28&lt;/edition&gt;&lt;keywords&gt;&lt;keyword&gt;AIDS-Related Opportunistic Infections/pathology/*radiography&lt;/keyword&gt;&lt;keyword&gt;Biopsy&lt;/keyword&gt;&lt;keyword&gt;Child&lt;/keyword&gt;&lt;keyword&gt;Child, Preschool&lt;/keyword&gt;&lt;keyword&gt;Humans&lt;/keyword&gt;&lt;keyword&gt;Infant&lt;/keyword&gt;&lt;keyword&gt;Male&lt;/keyword&gt;&lt;keyword&gt;Pneumonia, Pneumocystis/pathology/*radiography&lt;/keyword&gt;&lt;keyword&gt;Terminology as Topic&lt;/keyword&gt;&lt;/keywords&gt;&lt;dates&gt;&lt;year&gt;2010&lt;/year&gt;&lt;pub-dates&gt;&lt;date&gt;Feb&lt;/date&gt;&lt;/pub-dates&gt;&lt;/dates&gt;&lt;isbn&gt;1365-229X (Electronic)&amp;#xD;0009-9260 (Linking)&lt;/isbn&gt;&lt;accession-num&gt;20103438&lt;/accession-num&gt;&lt;work-type&gt;Review&lt;/work-type&gt;&lt;urls&gt;&lt;related-urls&gt;&lt;url&gt;http://www.ncbi.nlm.nih.gov/pubmed/20103438&lt;/url&gt;&lt;/related-urls&gt;&lt;/urls&gt;&lt;electronic-resource-num&gt;10.1016/j.crad.2009.10.004&lt;/electronic-resource-num&gt;&lt;language&gt;eng&lt;/language&gt;&lt;/record&gt;&lt;/Cite&gt;&lt;/EndNote&gt;</w:instrText>
        </w:r>
        <w:r w:rsidR="00B10541">
          <w:fldChar w:fldCharType="separate"/>
        </w:r>
        <w:r w:rsidR="00B10541" w:rsidRPr="00B10541">
          <w:rPr>
            <w:noProof/>
            <w:vertAlign w:val="superscript"/>
          </w:rPr>
          <w:t>22</w:t>
        </w:r>
        <w:r w:rsidR="00B10541">
          <w:fldChar w:fldCharType="end"/>
        </w:r>
      </w:hyperlink>
      <w:r>
        <w:t>.</w:t>
      </w:r>
      <w:r w:rsidR="00940BED" w:rsidRPr="00EE2D5D">
        <w:t xml:space="preserve"> </w:t>
      </w:r>
      <w:r w:rsidR="0076384E">
        <w:t xml:space="preserve">Early Western cohorts </w:t>
      </w:r>
      <w:r w:rsidR="00AB55C9">
        <w:t xml:space="preserve">including the </w:t>
      </w:r>
      <w:r w:rsidR="0076384E">
        <w:t>(P2C2 study) noted high rates of LIP</w:t>
      </w:r>
      <w:r w:rsidR="00AB55C9">
        <w:t xml:space="preserve"> and reported chest radiograph with LIP suggestive changes</w:t>
      </w:r>
      <w:hyperlink w:anchor="_ENREF_23" w:tooltip="Shearer, 2000 #131" w:history="1">
        <w:r w:rsidR="00B10541">
          <w:fldChar w:fldCharType="begin">
            <w:fldData xml:space="preserve">PEVuZE5vdGU+PENpdGU+PEF1dGhvcj5TaGVhcmVyPC9BdXRob3I+PFllYXI+MjAwMDwvWWVhcj48
UmVjTnVtPjEzMTwvUmVjTnVtPjxEaXNwbGF5VGV4dD48c3R5bGUgZmFjZT0ic3VwZXJzY3JpcHQi
PjIzPC9zdHlsZT48L0Rpc3BsYXlUZXh0PjxyZWNvcmQ+PHJlYy1udW1iZXI+MTMxPC9yZWMtbnVt
YmVyPjxmb3JlaWduLWtleXM+PGtleSBhcHA9IkVOIiBkYi1pZD0iMDV3cjVkenpxejV2dGxldDVz
dTVlYXhlZnNmZngyZnN0ZnR2Ij4xMzE8L2tleT48L2ZvcmVpZ24ta2V5cz48cmVmLXR5cGUgbmFt
ZT0iSm91cm5hbCBBcnRpY2xlIj4xNzwvcmVmLXR5cGU+PGNvbnRyaWJ1dG9ycz48YXV0aG9ycz48
YXV0aG9yPlNoZWFyZXIsIFcuIFQuPC9hdXRob3I+PGF1dGhvcj5MaXBzaHVsdHosIFMuIEUuPC9h
dXRob3I+PGF1dGhvcj5FYXNsZXksIEsuIEEuPC9hdXRob3I+PGF1dGhvcj5NY0ludG9zaCwgSy48
L2F1dGhvcj48YXV0aG9yPlBpdHQsIEouPC9hdXRob3I+PGF1dGhvcj5RdWlubiwgVC4gQy48L2F1
dGhvcj48YXV0aG9yPkthdHRhbiwgTS48L2F1dGhvcj48YXV0aG9yPkdvbGRmYXJiLCBKLjwvYXV0
aG9yPjxhdXRob3I+Q29vcGVyLCBFLjwvYXV0aG9yPjxhdXRob3I+QnJ5c29uLCBZLjwvYXV0aG9y
PjxhdXRob3I+S292YWNzLCBBLjwvYXV0aG9yPjxhdXRob3I+QnJpY2tlciwgSi4gVC48L2F1dGhv
cj48YXV0aG9yPlBlYXZ5LCBILjwvYXV0aG9yPjxhdXRob3I+TWVsbGlucywgUi4gQi48L2F1dGhv
cj48YXV0aG9yPkhlYXJ0LCBOLjwvYXV0aG9yPjxhdXRob3I+SW5zdGl0dXRlLCBMLiBCLjwvYXV0
aG9yPjwvYXV0aG9ycz48L2NvbnRyaWJ1dG9ycz48YXV0aC1hZGRyZXNzPkJheWxvciBDb2xsZWdl
IG9mIE1lZGljaW5lLCBIb3VzdG9uLCBUZXhhcywgVVNBLiB3c2hlYXJlckBiY20udG1jLmVkdTwv
YXV0aC1hZGRyZXNzPjx0aXRsZXM+PHRpdGxlPkFsdGVyYXRpb25zIGluIGNhcmRpYWMgYW5kIHB1
bG1vbmFyeSBmdW5jdGlvbiBpbiBwZWRpYXRyaWMgcmFwaWQgaHVtYW4gaW1tdW5vZGVmaWNpZW5j
eSB2aXJ1cyB0eXBlIDEgZGlzZWFzZSBwcm9ncmVzc29ycy4gUGVkaWF0cmljIFB1bG1vbmFyeSBh
bmQgQ2FyZGlvdmFzY3VsYXIgQ29tcGxpY2F0aW9ucyBvZiBWZXJ0aWNhbGx5IFRyYW5zbWl0dGVk
IEh1bWFuIEltbXVub2RlZmljaWVuY3kgVmlydXMgU3R1ZHkgR3JvdXA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mU5PC9wYWdlcz48dm9sdW1l
PjEwNTwvdm9sdW1lPjxudW1iZXI+MTwvbnVtYmVyPjxlZGl0aW9uPjIwMDAvMDEvMDU8L2VkaXRp
b24+PGtleXdvcmRzPjxrZXl3b3JkPkNEOC1Qb3NpdGl2ZSBULUx5bXBob2N5dGVzPC9rZXl3b3Jk
PjxrZXl3b3JkPkNoaWxkPC9rZXl3b3JkPjxrZXl3b3JkPkNoaWxkLCBQcmVzY2hvb2w8L2tleXdv
cmQ+PGtleXdvcmQ+RGlzZWFzZSBQcm9ncmVzc2lvbjwva2V5d29yZD48a2V5d29yZD5GZW1hbGU8
L2tleXdvcmQ+PGtleXdvcmQ+SElWIEluZmVjdGlvbnMvaW1tdW5vbG9neS9tb3J0YWxpdHkvKnBo
eXNpb3BhdGhvbG9neTwva2V5d29yZD48a2V5d29yZD4qSElWLTEvaXNvbGF0aW9uICZhbXA7IHB1
cmlmaWNhdGlvbjwva2V5d29yZD48a2V5d29yZD5IZWFydCBSYXRlPC9rZXl3b3JkPjxrZXl3b3Jk
Pkh1bWFuczwva2V5d29yZD48a2V5d29yZD5JbmZhbnQ8L2tleXdvcmQ+PGtleXdvcmQ+THltcGhv
Y3l0ZSBDb3VudDwva2V5d29yZD48a2V5d29yZD5NYWxlPC9rZXl3b3JkPjxrZXl3b3JkPlByb3Nw
ZWN0aXZlIFN0dWRpZXM8L2tleXdvcmQ+PGtleXdvcmQ+Uk5BLCBWaXJhbC9ibG9vZDwva2V5d29y
ZD48a2V5d29yZD5SYWRpb2dyYXBoeSwgVGhvcmFjaWM8L2tleXdvcmQ+PGtleXdvcmQ+UmVzcGly
YXRpb248L2tleXdvcmQ+PC9rZXl3b3Jkcz48ZGF0ZXM+PHllYXI+MjAwMDwveWVhcj48cHViLWRh
dGVzPjxkYXRlPkphbjwvZGF0ZT48L3B1Yi1kYXRlcz48L2RhdGVzPjxpc2JuPjEwOTgtNDI3NSAo
RWxlY3Ryb25pYykmI3hEOzAwMzEtNDAwNSAoTGlua2luZyk8L2lzYm4+PGFjY2Vzc2lvbi1udW0+
MTA2MTc3NDY8L2FjY2Vzc2lvbi1udW0+PHdvcmstdHlwZT5SZXNlYXJjaCBTdXBwb3J0LCBVLlMu
IEdvdiZhcG9zO3QsIFAuSC5TLjwvd29yay10eXBlPjx1cmxzPjxyZWxhdGVkLXVybHM+PHVybD5o
dHRwOi8vd3d3Lm5jYmkubmxtLm5paC5nb3YvcHVibWVkLzEwNjE3NzQ2PC91cmw+PC9yZWxhdGVk
LXVybHM+PC91cmxzPjxjdXN0b20yPjQzMzExMDM8L2N1c3RvbTI+PGxhbmd1YWdlPmVuZzwvbGFu
Z3VhZ2U+PC9yZWNvcmQ+PC9DaXRlPjwvRW5kTm90ZT5=
</w:fldData>
          </w:fldChar>
        </w:r>
        <w:r w:rsidR="00B10541">
          <w:instrText xml:space="preserve"> ADDIN EN.CITE </w:instrText>
        </w:r>
        <w:r w:rsidR="00B10541">
          <w:fldChar w:fldCharType="begin">
            <w:fldData xml:space="preserve">PEVuZE5vdGU+PENpdGU+PEF1dGhvcj5TaGVhcmVyPC9BdXRob3I+PFllYXI+MjAwMDwvWWVhcj48
UmVjTnVtPjEzMTwvUmVjTnVtPjxEaXNwbGF5VGV4dD48c3R5bGUgZmFjZT0ic3VwZXJzY3JpcHQi
PjIzPC9zdHlsZT48L0Rpc3BsYXlUZXh0PjxyZWNvcmQ+PHJlYy1udW1iZXI+MTMxPC9yZWMtbnVt
YmVyPjxmb3JlaWduLWtleXM+PGtleSBhcHA9IkVOIiBkYi1pZD0iMDV3cjVkenpxejV2dGxldDVz
dTVlYXhlZnNmZngyZnN0ZnR2Ij4xMzE8L2tleT48L2ZvcmVpZ24ta2V5cz48cmVmLXR5cGUgbmFt
ZT0iSm91cm5hbCBBcnRpY2xlIj4xNzwvcmVmLXR5cGU+PGNvbnRyaWJ1dG9ycz48YXV0aG9ycz48
YXV0aG9yPlNoZWFyZXIsIFcuIFQuPC9hdXRob3I+PGF1dGhvcj5MaXBzaHVsdHosIFMuIEUuPC9h
dXRob3I+PGF1dGhvcj5FYXNsZXksIEsuIEEuPC9hdXRob3I+PGF1dGhvcj5NY0ludG9zaCwgSy48
L2F1dGhvcj48YXV0aG9yPlBpdHQsIEouPC9hdXRob3I+PGF1dGhvcj5RdWlubiwgVC4gQy48L2F1
dGhvcj48YXV0aG9yPkthdHRhbiwgTS48L2F1dGhvcj48YXV0aG9yPkdvbGRmYXJiLCBKLjwvYXV0
aG9yPjxhdXRob3I+Q29vcGVyLCBFLjwvYXV0aG9yPjxhdXRob3I+QnJ5c29uLCBZLjwvYXV0aG9y
PjxhdXRob3I+S292YWNzLCBBLjwvYXV0aG9yPjxhdXRob3I+QnJpY2tlciwgSi4gVC48L2F1dGhv
cj48YXV0aG9yPlBlYXZ5LCBILjwvYXV0aG9yPjxhdXRob3I+TWVsbGlucywgUi4gQi48L2F1dGhv
cj48YXV0aG9yPkhlYXJ0LCBOLjwvYXV0aG9yPjxhdXRob3I+SW5zdGl0dXRlLCBMLiBCLjwvYXV0
aG9yPjwvYXV0aG9ycz48L2NvbnRyaWJ1dG9ycz48YXV0aC1hZGRyZXNzPkJheWxvciBDb2xsZWdl
IG9mIE1lZGljaW5lLCBIb3VzdG9uLCBUZXhhcywgVVNBLiB3c2hlYXJlckBiY20udG1jLmVkdTwv
YXV0aC1hZGRyZXNzPjx0aXRsZXM+PHRpdGxlPkFsdGVyYXRpb25zIGluIGNhcmRpYWMgYW5kIHB1
bG1vbmFyeSBmdW5jdGlvbiBpbiBwZWRpYXRyaWMgcmFwaWQgaHVtYW4gaW1tdW5vZGVmaWNpZW5j
eSB2aXJ1cyB0eXBlIDEgZGlzZWFzZSBwcm9ncmVzc29ycy4gUGVkaWF0cmljIFB1bG1vbmFyeSBh
bmQgQ2FyZGlvdmFzY3VsYXIgQ29tcGxpY2F0aW9ucyBvZiBWZXJ0aWNhbGx5IFRyYW5zbWl0dGVk
IEh1bWFuIEltbXVub2RlZmljaWVuY3kgVmlydXMgU3R1ZHkgR3JvdXA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mU5PC9wYWdlcz48dm9sdW1l
PjEwNTwvdm9sdW1lPjxudW1iZXI+MTwvbnVtYmVyPjxlZGl0aW9uPjIwMDAvMDEvMDU8L2VkaXRp
b24+PGtleXdvcmRzPjxrZXl3b3JkPkNEOC1Qb3NpdGl2ZSBULUx5bXBob2N5dGVzPC9rZXl3b3Jk
PjxrZXl3b3JkPkNoaWxkPC9rZXl3b3JkPjxrZXl3b3JkPkNoaWxkLCBQcmVzY2hvb2w8L2tleXdv
cmQ+PGtleXdvcmQ+RGlzZWFzZSBQcm9ncmVzc2lvbjwva2V5d29yZD48a2V5d29yZD5GZW1hbGU8
L2tleXdvcmQ+PGtleXdvcmQ+SElWIEluZmVjdGlvbnMvaW1tdW5vbG9neS9tb3J0YWxpdHkvKnBo
eXNpb3BhdGhvbG9neTwva2V5d29yZD48a2V5d29yZD4qSElWLTEvaXNvbGF0aW9uICZhbXA7IHB1
cmlmaWNhdGlvbjwva2V5d29yZD48a2V5d29yZD5IZWFydCBSYXRlPC9rZXl3b3JkPjxrZXl3b3Jk
Pkh1bWFuczwva2V5d29yZD48a2V5d29yZD5JbmZhbnQ8L2tleXdvcmQ+PGtleXdvcmQ+THltcGhv
Y3l0ZSBDb3VudDwva2V5d29yZD48a2V5d29yZD5NYWxlPC9rZXl3b3JkPjxrZXl3b3JkPlByb3Nw
ZWN0aXZlIFN0dWRpZXM8L2tleXdvcmQ+PGtleXdvcmQ+Uk5BLCBWaXJhbC9ibG9vZDwva2V5d29y
ZD48a2V5d29yZD5SYWRpb2dyYXBoeSwgVGhvcmFjaWM8L2tleXdvcmQ+PGtleXdvcmQ+UmVzcGly
YXRpb248L2tleXdvcmQ+PC9rZXl3b3Jkcz48ZGF0ZXM+PHllYXI+MjAwMDwveWVhcj48cHViLWRh
dGVzPjxkYXRlPkphbjwvZGF0ZT48L3B1Yi1kYXRlcz48L2RhdGVzPjxpc2JuPjEwOTgtNDI3NSAo
RWxlY3Ryb25pYykmI3hEOzAwMzEtNDAwNSAoTGlua2luZyk8L2lzYm4+PGFjY2Vzc2lvbi1udW0+
MTA2MTc3NDY8L2FjY2Vzc2lvbi1udW0+PHdvcmstdHlwZT5SZXNlYXJjaCBTdXBwb3J0LCBVLlMu
IEdvdiZhcG9zO3QsIFAuSC5TLjwvd29yay10eXBlPjx1cmxzPjxyZWxhdGVkLXVybHM+PHVybD5o
dHRwOi8vd3d3Lm5jYmkubmxtLm5paC5nb3YvcHVibWVkLzEwNjE3NzQ2PC91cmw+PC9yZWxhdGVk
LXVybHM+PC91cmxzPjxjdXN0b20yPjQzMzExMDM8L2N1c3RvbTI+PGxhbmd1YWdlPmVuZzwvbGFu
Z3VhZ2U+PC9yZWNvcmQ+PC9DaXRlPjwvRW5kTm90ZT5=
</w:fldData>
          </w:fldChar>
        </w:r>
        <w:r w:rsidR="00B10541">
          <w:instrText xml:space="preserve"> ADDIN EN.CITE.DATA </w:instrText>
        </w:r>
        <w:r w:rsidR="00B10541">
          <w:fldChar w:fldCharType="end"/>
        </w:r>
        <w:r w:rsidR="00B10541">
          <w:fldChar w:fldCharType="separate"/>
        </w:r>
        <w:r w:rsidR="00B10541" w:rsidRPr="00B10541">
          <w:rPr>
            <w:noProof/>
            <w:vertAlign w:val="superscript"/>
          </w:rPr>
          <w:t>23</w:t>
        </w:r>
        <w:r w:rsidR="00B10541">
          <w:fldChar w:fldCharType="end"/>
        </w:r>
      </w:hyperlink>
      <w:r w:rsidR="0076384E">
        <w:t xml:space="preserve">, </w:t>
      </w:r>
      <w:r w:rsidR="00AB55C9">
        <w:t>but</w:t>
      </w:r>
      <w:r w:rsidR="0076384E">
        <w:t xml:space="preserve"> this condition has been almost eliminated with effective ART provision</w:t>
      </w:r>
      <w:hyperlink w:anchor="_ENREF_24" w:tooltip="Dufour, 2003 #127" w:history="1">
        <w:r w:rsidR="00B10541">
          <w:fldChar w:fldCharType="begin">
            <w:fldData xml:space="preserve">PEVuZE5vdGU+PENpdGU+PEF1dGhvcj5EdWZvdXI8L0F1dGhvcj48WWVhcj4yMDAzPC9ZZWFyPjxS
ZWNOdW0+MTI3PC9SZWNOdW0+PERpc3BsYXlUZXh0PjxzdHlsZSBmYWNlPSJzdXBlcnNjcmlwdCI+
MjQ8L3N0eWxlPjwvRGlzcGxheVRleHQ+PHJlY29yZD48cmVjLW51bWJlcj4xMjc8L3JlYy1udW1i
ZXI+PGZvcmVpZ24ta2V5cz48a2V5IGFwcD0iRU4iIGRiLWlkPSIwNXdyNWR6enF6NXZ0bGV0NXN1
NWVheGVmc2ZmeDJmc3RmdHYiPjEyNzwva2V5PjwvZm9yZWlnbi1rZXlzPjxyZWYtdHlwZSBuYW1l
PSJKb3VybmFsIEFydGljbGUiPjE3PC9yZWYtdHlwZT48Y29udHJpYnV0b3JzPjxhdXRob3JzPjxh
dXRob3I+RHVmb3VyLCBWLjwvYXV0aG9yPjxhdXRob3I+V2lzbGV6LCBNLjwvYXV0aG9yPjxhdXRo
b3I+QmVyZ290LCBFLjwvYXV0aG9yPjxhdXRob3I+TWF5YXVkLCBDLjwvYXV0aG9yPjxhdXRob3I+
Q2FkcmFuZWwsIEouPC9hdXRob3I+PC9hdXRob3JzPjwvY29udHJpYnV0b3JzPjxhdXRoLWFkZHJl
c3M+U2VydmljZSBkZSBQbmV1bW9sb2dpZSBldCBkZSBSZWFuaW1hdGlvbiBSZXNwaXJhdG9pcmUs
IEhvcGl0YWwgVGVub24sIFBhcmlzLCBGcmFuY2UuPC9hdXRoLWFkZHJlc3M+PHRpdGxlcz48dGl0
bGU+SW1wcm92ZW1lbnQgb2Ygc3ltcHRvbWF0aWMgaHVtYW4gaW1tdW5vZGVmaWNpZW5jeSB2aXJ1
cy1yZWxhdGVkIGx5bXBob2lkIGludGVyc3RpdGlhbCBwbmV1bW9uaWEgaW4gcGF0aWVudHMgcmVj
ZWl2aW5nIGhpZ2hseSBhY3RpdmUgYW50aXJldHJvdmlyYWwgdGhlcmFwe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ZTEyNy0zMDwvcGFnZXM+
PHZvbHVtZT4zNjwvdm9sdW1lPjxudW1iZXI+MTA8L251bWJlcj48ZWRpdGlvbj4yMDAzLzA1LzE1
PC9lZGl0aW9uPjxrZXl3b3Jkcz48a2V5d29yZD5BSURTLVJlbGF0ZWQgT3Bwb3J0dW5pc3RpYyBJ
bmZlY3Rpb25zL2RydWcgdGhlcmFweS8qaW1tdW5vbG9neTwva2V5d29yZD48a2V5d29yZD5BZHVs
dDwva2V5d29yZD48a2V5d29yZD5BbnRpLUhJViBBZ2VudHMvKnRoZXJhcGV1dGljIHVzZTwva2V5
d29yZD48a2V5d29yZD5BbnRpcmV0cm92aXJhbCBUaGVyYXB5LCBIaWdobHkgQWN0aXZlL2FkdmVy
c2UgZWZmZWN0czwva2V5d29yZD48a2V5d29yZD5DRDQgTHltcGhvY3l0ZSBDb3VudDwva2V5d29y
ZD48a2V5d29yZD5GZW1hbGU8L2tleXdvcmQ+PGtleXdvcmQ+SElWL2RydWcgZWZmZWN0cy9waHlz
aW9sb2d5PC9rZXl3b3JkPjxrZXl3b3JkPkhJViBJbmZlY3Rpb25zL2NvbXBsaWNhdGlvbnMvKmRy
dWcgdGhlcmFweS9pbW11bm9sb2d5PC9rZXl3b3JkPjxrZXl3b3JkPkh1bWFuczwva2V5d29yZD48
a2V5d29yZD5MdW5nIERpc2Vhc2VzLCBJbnRlcnN0aXRpYWwvKmltbXVub2xvZ3k8L2tleXdvcmQ+
PGtleXdvcmQ+THltcGhvaWQgVGlzc3VlL2ltbXVub2xvZ3k8L2tleXdvcmQ+PGtleXdvcmQ+TWFs
ZTwva2V5d29yZD48a2V5d29yZD5NaWRkbGUgQWdlZDwva2V5d29yZD48a2V5d29yZD5WaXJhbCBM
b2FkPC9rZXl3b3JkPjwva2V5d29yZHM+PGRhdGVzPjx5ZWFyPjIwMDM8L3llYXI+PHB1Yi1kYXRl
cz48ZGF0ZT5NYXkgMTU8L2RhdGU+PC9wdWItZGF0ZXM+PC9kYXRlcz48aXNibj4xNTM3LTY1OTEg
KEVsZWN0cm9uaWMpJiN4RDsxMDU4LTQ4MzggKExpbmtpbmcpPC9pc2JuPjxhY2Nlc3Npb24tbnVt
PjEyNzQ2NzkyPC9hY2Nlc3Npb24tbnVtPjx1cmxzPjxyZWxhdGVkLXVybHM+PHVybD5odHRwOi8v
d3d3Lm5jYmkubmxtLm5paC5nb3YvcHVibWVkLzEyNzQ2NzkyPC91cmw+PC9yZWxhdGVkLXVybHM+
PC91cmxzPjxlbGVjdHJvbmljLXJlc291cmNlLW51bT4xMC4xMDg2LzM3NDY2NTwvZWxlY3Ryb25p
Yy1yZXNvdXJjZS1udW0+PGxhbmd1YWdlPmVuZzwvbGFuZ3VhZ2U+PC9yZWNvcmQ+PC9DaXRlPjwv
RW5kTm90ZT4A
</w:fldData>
          </w:fldChar>
        </w:r>
        <w:r w:rsidR="00B10541">
          <w:instrText xml:space="preserve"> ADDIN EN.CITE </w:instrText>
        </w:r>
        <w:r w:rsidR="00B10541">
          <w:fldChar w:fldCharType="begin">
            <w:fldData xml:space="preserve">PEVuZE5vdGU+PENpdGU+PEF1dGhvcj5EdWZvdXI8L0F1dGhvcj48WWVhcj4yMDAzPC9ZZWFyPjxS
ZWNOdW0+MTI3PC9SZWNOdW0+PERpc3BsYXlUZXh0PjxzdHlsZSBmYWNlPSJzdXBlcnNjcmlwdCI+
MjQ8L3N0eWxlPjwvRGlzcGxheVRleHQ+PHJlY29yZD48cmVjLW51bWJlcj4xMjc8L3JlYy1udW1i
ZXI+PGZvcmVpZ24ta2V5cz48a2V5IGFwcD0iRU4iIGRiLWlkPSIwNXdyNWR6enF6NXZ0bGV0NXN1
NWVheGVmc2ZmeDJmc3RmdHYiPjEyNzwva2V5PjwvZm9yZWlnbi1rZXlzPjxyZWYtdHlwZSBuYW1l
PSJKb3VybmFsIEFydGljbGUiPjE3PC9yZWYtdHlwZT48Y29udHJpYnV0b3JzPjxhdXRob3JzPjxh
dXRob3I+RHVmb3VyLCBWLjwvYXV0aG9yPjxhdXRob3I+V2lzbGV6LCBNLjwvYXV0aG9yPjxhdXRo
b3I+QmVyZ290LCBFLjwvYXV0aG9yPjxhdXRob3I+TWF5YXVkLCBDLjwvYXV0aG9yPjxhdXRob3I+
Q2FkcmFuZWwsIEouPC9hdXRob3I+PC9hdXRob3JzPjwvY29udHJpYnV0b3JzPjxhdXRoLWFkZHJl
c3M+U2VydmljZSBkZSBQbmV1bW9sb2dpZSBldCBkZSBSZWFuaW1hdGlvbiBSZXNwaXJhdG9pcmUs
IEhvcGl0YWwgVGVub24sIFBhcmlzLCBGcmFuY2UuPC9hdXRoLWFkZHJlc3M+PHRpdGxlcz48dGl0
bGU+SW1wcm92ZW1lbnQgb2Ygc3ltcHRvbWF0aWMgaHVtYW4gaW1tdW5vZGVmaWNpZW5jeSB2aXJ1
cy1yZWxhdGVkIGx5bXBob2lkIGludGVyc3RpdGlhbCBwbmV1bW9uaWEgaW4gcGF0aWVudHMgcmVj
ZWl2aW5nIGhpZ2hseSBhY3RpdmUgYW50aXJldHJvdmlyYWwgdGhlcmFwe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ZTEyNy0zMDwvcGFnZXM+
PHZvbHVtZT4zNjwvdm9sdW1lPjxudW1iZXI+MTA8L251bWJlcj48ZWRpdGlvbj4yMDAzLzA1LzE1
PC9lZGl0aW9uPjxrZXl3b3Jkcz48a2V5d29yZD5BSURTLVJlbGF0ZWQgT3Bwb3J0dW5pc3RpYyBJ
bmZlY3Rpb25zL2RydWcgdGhlcmFweS8qaW1tdW5vbG9neTwva2V5d29yZD48a2V5d29yZD5BZHVs
dDwva2V5d29yZD48a2V5d29yZD5BbnRpLUhJViBBZ2VudHMvKnRoZXJhcGV1dGljIHVzZTwva2V5
d29yZD48a2V5d29yZD5BbnRpcmV0cm92aXJhbCBUaGVyYXB5LCBIaWdobHkgQWN0aXZlL2FkdmVy
c2UgZWZmZWN0czwva2V5d29yZD48a2V5d29yZD5DRDQgTHltcGhvY3l0ZSBDb3VudDwva2V5d29y
ZD48a2V5d29yZD5GZW1hbGU8L2tleXdvcmQ+PGtleXdvcmQ+SElWL2RydWcgZWZmZWN0cy9waHlz
aW9sb2d5PC9rZXl3b3JkPjxrZXl3b3JkPkhJViBJbmZlY3Rpb25zL2NvbXBsaWNhdGlvbnMvKmRy
dWcgdGhlcmFweS9pbW11bm9sb2d5PC9rZXl3b3JkPjxrZXl3b3JkPkh1bWFuczwva2V5d29yZD48
a2V5d29yZD5MdW5nIERpc2Vhc2VzLCBJbnRlcnN0aXRpYWwvKmltbXVub2xvZ3k8L2tleXdvcmQ+
PGtleXdvcmQ+THltcGhvaWQgVGlzc3VlL2ltbXVub2xvZ3k8L2tleXdvcmQ+PGtleXdvcmQ+TWFs
ZTwva2V5d29yZD48a2V5d29yZD5NaWRkbGUgQWdlZDwva2V5d29yZD48a2V5d29yZD5WaXJhbCBM
b2FkPC9rZXl3b3JkPjwva2V5d29yZHM+PGRhdGVzPjx5ZWFyPjIwMDM8L3llYXI+PHB1Yi1kYXRl
cz48ZGF0ZT5NYXkgMTU8L2RhdGU+PC9wdWItZGF0ZXM+PC9kYXRlcz48aXNibj4xNTM3LTY1OTEg
KEVsZWN0cm9uaWMpJiN4RDsxMDU4LTQ4MzggKExpbmtpbmcpPC9pc2JuPjxhY2Nlc3Npb24tbnVt
PjEyNzQ2NzkyPC9hY2Nlc3Npb24tbnVtPjx1cmxzPjxyZWxhdGVkLXVybHM+PHVybD5odHRwOi8v
d3d3Lm5jYmkubmxtLm5paC5nb3YvcHVibWVkLzEyNzQ2NzkyPC91cmw+PC9yZWxhdGVkLXVybHM+
PC91cmxzPjxlbGVjdHJvbmljLXJlc291cmNlLW51bT4xMC4xMDg2LzM3NDY2NTwvZWxlY3Ryb25p
Yy1yZXNvdXJjZS1udW0+PGxhbmd1YWdlPmVuZzwvbGFuZ3VhZ2U+PC9yZWNvcmQ+PC9DaXRlPjwv
RW5kTm90ZT4A
</w:fldData>
          </w:fldChar>
        </w:r>
        <w:r w:rsidR="00B10541">
          <w:instrText xml:space="preserve"> ADDIN EN.CITE.DATA </w:instrText>
        </w:r>
        <w:r w:rsidR="00B10541">
          <w:fldChar w:fldCharType="end"/>
        </w:r>
        <w:r w:rsidR="00B10541">
          <w:fldChar w:fldCharType="separate"/>
        </w:r>
        <w:r w:rsidR="00B10541" w:rsidRPr="00B10541">
          <w:rPr>
            <w:noProof/>
            <w:vertAlign w:val="superscript"/>
          </w:rPr>
          <w:t>24</w:t>
        </w:r>
        <w:r w:rsidR="00B10541">
          <w:fldChar w:fldCharType="end"/>
        </w:r>
      </w:hyperlink>
      <w:r w:rsidR="0076384E">
        <w:t xml:space="preserve">.  </w:t>
      </w:r>
      <w:r w:rsidR="00AB55C9">
        <w:t xml:space="preserve"> O</w:t>
      </w:r>
      <w:r w:rsidR="00A6279A">
        <w:t xml:space="preserve">ur participants were considerably older than the usual age of </w:t>
      </w:r>
      <w:r w:rsidR="00AB55C9">
        <w:t xml:space="preserve">LIP </w:t>
      </w:r>
      <w:r w:rsidR="00A6279A">
        <w:t>presentation</w:t>
      </w:r>
      <w:hyperlink w:anchor="_ENREF_25" w:tooltip="Sharland, 1997 #66" w:history="1">
        <w:r w:rsidR="00B10541">
          <w:fldChar w:fldCharType="begin">
            <w:fldData xml:space="preserve">PEVuZE5vdGU+PENpdGU+PEF1dGhvcj5TaGFybGFuZDwvQXV0aG9yPjxZZWFyPjE5OTc8L1llYXI+
PFJlY051bT42NjwvUmVjTnVtPjxEaXNwbGF5VGV4dD48c3R5bGUgZmFjZT0ic3VwZXJzY3JpcHQi
PjI1PC9zdHlsZT48L0Rpc3BsYXlUZXh0PjxyZWNvcmQ+PHJlYy1udW1iZXI+NjY8L3JlYy1udW1i
ZXI+PGZvcmVpZ24ta2V5cz48a2V5IGFwcD0iRU4iIGRiLWlkPSIwNXdyNWR6enF6NXZ0bGV0NXN1
NWVheGVmc2ZmeDJmc3RmdHYiPjY2PC9rZXk+PC9mb3JlaWduLWtleXM+PHJlZi10eXBlIG5hbWU9
IkpvdXJuYWwgQXJ0aWNsZSI+MTc8L3JlZi10eXBlPjxjb250cmlidXRvcnM+PGF1dGhvcnM+PGF1
dGhvcj5TaGFybGFuZCwgTS48L2F1dGhvcj48YXV0aG9yPkdpYmIsIEQuIE0uPC9hdXRob3I+PGF1
dGhvcj5Ib2xsYW5kLCBGLjwvYXV0aG9yPjwvYXV0aG9ycz48L2NvbnRyaWJ1dG9ycz48YXV0aC1h
ZGRyZXNzPlBhZWRpYXRyaWMgSW5mZWN0aW91cyBEaXNlYXNlIFVuaXQsIFN0IEdlb3JnZSZhcG9z
O3MgSG9zcGl0YWwsIExvbmRvbi48L2F1dGgtYWRkcmVzcz48dGl0bGVzPjx0aXRsZT5SZXNwaXJh
dG9yeSBtb3JiaWRpdHkgZnJvbSBseW1waG9jeXRpYyBpbnRlcnN0aXRpYWwgcG5ldW1vbml0aXMg
KExJUCkgaW4gdmVydGljYWxseSBhY3F1aXJlZCBISVYgaW5mZWN0aW9uPC90aXRsZT48c2Vjb25k
YXJ5LXRpdGxlPkFyY2ggRGlzIENoaWxkPC9zZWNvbmRhcnktdGl0bGU+PGFsdC10aXRsZT5BcmNo
aXZlcyBvZiBkaXNlYXNlIGluIGNoaWxkaG9vZDwvYWx0LXRpdGxlPjwvdGl0bGVzPjxwZXJpb2Rp
Y2FsPjxmdWxsLXRpdGxlPkFyY2ggRGlzIENoaWxkPC9mdWxsLXRpdGxlPjxhYmJyLTE+QXJjaGl2
ZXMgb2YgZGlzZWFzZSBpbiBjaGlsZGhvb2Q8L2FiYnItMT48L3BlcmlvZGljYWw+PGFsdC1wZXJp
b2RpY2FsPjxmdWxsLXRpdGxlPkFyY2ggRGlzIENoaWxkPC9mdWxsLXRpdGxlPjxhYmJyLTE+QXJj
aGl2ZXMgb2YgZGlzZWFzZSBpbiBjaGlsZGhvb2Q8L2FiYnItMT48L2FsdC1wZXJpb2RpY2FsPjxw
YWdlcz4zMzQtNjwvcGFnZXM+PHZvbHVtZT43Njwvdm9sdW1lPjxudW1iZXI+NDwvbnVtYmVyPjxl
ZGl0aW9uPjE5OTcvMDQvMDE8L2VkaXRpb24+PGtleXdvcmRzPjxrZXl3b3JkPkFjdXRlIERpc2Vh
c2U8L2tleXdvcmQ+PGtleXdvcmQ+Q2hpbGQ8L2tleXdvcmQ+PGtleXdvcmQ+Q2hpbGQsIFByZXNj
aG9vbDwva2V5d29yZD48a2V5d29yZD5DaHJvbmljIERpc2Vhc2U8L2tleXdvcmQ+PGtleXdvcmQ+
RmVtYWxlPC9rZXl3b3JkPjxrZXl3b3JkPkhJViBJbmZlY3Rpb25zL2NvbXBsaWNhdGlvbnMvKnRy
YW5zbWlzc2lvbjwva2V5d29yZD48a2V5d29yZD5IdW1hbnM8L2tleXdvcmQ+PGtleXdvcmQ+SW5m
YW50PC9rZXl3b3JkPjxrZXl3b3JkPipJbmZlY3Rpb3VzIERpc2Vhc2UgVHJhbnNtaXNzaW9uLCBW
ZXJ0aWNhbDwva2V5d29yZD48a2V5d29yZD5MdW5nIERpc2Vhc2VzLypjb21wbGljYXRpb25zPC9r
ZXl3b3JkPjxrZXl3b3JkPkx1bmcgRGlzZWFzZXMsIEludGVyc3RpdGlhbC9jb21wbGljYXRpb25z
PC9rZXl3b3JkPjxrZXl3b3JkPk1hbGU8L2tleXdvcmQ+PGtleXdvcmQ+UmVzcGlyYXRvcnkgVHJh
Y3QgSW5mZWN0aW9ucy9jb21wbGljYXRpb25zPC9rZXl3b3JkPjxrZXl3b3JkPlJldHJvc3BlY3Rp
dmUgU3R1ZGllczwva2V5d29yZD48L2tleXdvcmRzPjxkYXRlcz48eWVhcj4xOTk3PC95ZWFyPjxw
dWItZGF0ZXM+PGRhdGU+QXByPC9kYXRlPjwvcHViLWRhdGVzPjwvZGF0ZXM+PGlzYm4+MTQ2OC0y
MDQ0IChFbGVjdHJvbmljKSYjeEQ7MDAwMy05ODg4IChMaW5raW5nKTwvaXNibj48YWNjZXNzaW9u
LW51bT45MTY2MDI2PC9hY2Nlc3Npb24tbnVtPjx3b3JrLXR5cGU+UmVzZWFyY2ggU3VwcG9ydCwg
Tm9uLVUuUy4gR292JmFwb3M7dDwvd29yay10eXBlPjx1cmxzPjxyZWxhdGVkLXVybHM+PHVybD5o
dHRwOi8vd3d3Lm5jYmkubmxtLm5paC5nb3YvcHVibWVkLzkxNjYwMjY8L3VybD48L3JlbGF0ZWQt
dXJscz48L3VybHM+PGN1c3RvbTI+MTcxNzE0MjwvY3VzdG9tMj48bGFuZ3VhZ2U+ZW5nPC9sYW5n
dWFnZT48L3JlY29yZD48L0NpdGU+PC9FbmROb3RlPgB=
</w:fldData>
          </w:fldChar>
        </w:r>
        <w:r w:rsidR="00B10541">
          <w:instrText xml:space="preserve"> ADDIN EN.CITE </w:instrText>
        </w:r>
        <w:r w:rsidR="00B10541">
          <w:fldChar w:fldCharType="begin">
            <w:fldData xml:space="preserve">PEVuZE5vdGU+PENpdGU+PEF1dGhvcj5TaGFybGFuZDwvQXV0aG9yPjxZZWFyPjE5OTc8L1llYXI+
PFJlY051bT42NjwvUmVjTnVtPjxEaXNwbGF5VGV4dD48c3R5bGUgZmFjZT0ic3VwZXJzY3JpcHQi
PjI1PC9zdHlsZT48L0Rpc3BsYXlUZXh0PjxyZWNvcmQ+PHJlYy1udW1iZXI+NjY8L3JlYy1udW1i
ZXI+PGZvcmVpZ24ta2V5cz48a2V5IGFwcD0iRU4iIGRiLWlkPSIwNXdyNWR6enF6NXZ0bGV0NXN1
NWVheGVmc2ZmeDJmc3RmdHYiPjY2PC9rZXk+PC9mb3JlaWduLWtleXM+PHJlZi10eXBlIG5hbWU9
IkpvdXJuYWwgQXJ0aWNsZSI+MTc8L3JlZi10eXBlPjxjb250cmlidXRvcnM+PGF1dGhvcnM+PGF1
dGhvcj5TaGFybGFuZCwgTS48L2F1dGhvcj48YXV0aG9yPkdpYmIsIEQuIE0uPC9hdXRob3I+PGF1
dGhvcj5Ib2xsYW5kLCBGLjwvYXV0aG9yPjwvYXV0aG9ycz48L2NvbnRyaWJ1dG9ycz48YXV0aC1h
ZGRyZXNzPlBhZWRpYXRyaWMgSW5mZWN0aW91cyBEaXNlYXNlIFVuaXQsIFN0IEdlb3JnZSZhcG9z
O3MgSG9zcGl0YWwsIExvbmRvbi48L2F1dGgtYWRkcmVzcz48dGl0bGVzPjx0aXRsZT5SZXNwaXJh
dG9yeSBtb3JiaWRpdHkgZnJvbSBseW1waG9jeXRpYyBpbnRlcnN0aXRpYWwgcG5ldW1vbml0aXMg
KExJUCkgaW4gdmVydGljYWxseSBhY3F1aXJlZCBISVYgaW5mZWN0aW9uPC90aXRsZT48c2Vjb25k
YXJ5LXRpdGxlPkFyY2ggRGlzIENoaWxkPC9zZWNvbmRhcnktdGl0bGU+PGFsdC10aXRsZT5BcmNo
aXZlcyBvZiBkaXNlYXNlIGluIGNoaWxkaG9vZDwvYWx0LXRpdGxlPjwvdGl0bGVzPjxwZXJpb2Rp
Y2FsPjxmdWxsLXRpdGxlPkFyY2ggRGlzIENoaWxkPC9mdWxsLXRpdGxlPjxhYmJyLTE+QXJjaGl2
ZXMgb2YgZGlzZWFzZSBpbiBjaGlsZGhvb2Q8L2FiYnItMT48L3BlcmlvZGljYWw+PGFsdC1wZXJp
b2RpY2FsPjxmdWxsLXRpdGxlPkFyY2ggRGlzIENoaWxkPC9mdWxsLXRpdGxlPjxhYmJyLTE+QXJj
aGl2ZXMgb2YgZGlzZWFzZSBpbiBjaGlsZGhvb2Q8L2FiYnItMT48L2FsdC1wZXJpb2RpY2FsPjxw
YWdlcz4zMzQtNjwvcGFnZXM+PHZvbHVtZT43Njwvdm9sdW1lPjxudW1iZXI+NDwvbnVtYmVyPjxl
ZGl0aW9uPjE5OTcvMDQvMDE8L2VkaXRpb24+PGtleXdvcmRzPjxrZXl3b3JkPkFjdXRlIERpc2Vh
c2U8L2tleXdvcmQ+PGtleXdvcmQ+Q2hpbGQ8L2tleXdvcmQ+PGtleXdvcmQ+Q2hpbGQsIFByZXNj
aG9vbDwva2V5d29yZD48a2V5d29yZD5DaHJvbmljIERpc2Vhc2U8L2tleXdvcmQ+PGtleXdvcmQ+
RmVtYWxlPC9rZXl3b3JkPjxrZXl3b3JkPkhJViBJbmZlY3Rpb25zL2NvbXBsaWNhdGlvbnMvKnRy
YW5zbWlzc2lvbjwva2V5d29yZD48a2V5d29yZD5IdW1hbnM8L2tleXdvcmQ+PGtleXdvcmQ+SW5m
YW50PC9rZXl3b3JkPjxrZXl3b3JkPipJbmZlY3Rpb3VzIERpc2Vhc2UgVHJhbnNtaXNzaW9uLCBW
ZXJ0aWNhbDwva2V5d29yZD48a2V5d29yZD5MdW5nIERpc2Vhc2VzLypjb21wbGljYXRpb25zPC9r
ZXl3b3JkPjxrZXl3b3JkPkx1bmcgRGlzZWFzZXMsIEludGVyc3RpdGlhbC9jb21wbGljYXRpb25z
PC9rZXl3b3JkPjxrZXl3b3JkPk1hbGU8L2tleXdvcmQ+PGtleXdvcmQ+UmVzcGlyYXRvcnkgVHJh
Y3QgSW5mZWN0aW9ucy9jb21wbGljYXRpb25zPC9rZXl3b3JkPjxrZXl3b3JkPlJldHJvc3BlY3Rp
dmUgU3R1ZGllczwva2V5d29yZD48L2tleXdvcmRzPjxkYXRlcz48eWVhcj4xOTk3PC95ZWFyPjxw
dWItZGF0ZXM+PGRhdGU+QXByPC9kYXRlPjwvcHViLWRhdGVzPjwvZGF0ZXM+PGlzYm4+MTQ2OC0y
MDQ0IChFbGVjdHJvbmljKSYjeEQ7MDAwMy05ODg4IChMaW5raW5nKTwvaXNibj48YWNjZXNzaW9u
LW51bT45MTY2MDI2PC9hY2Nlc3Npb24tbnVtPjx3b3JrLXR5cGU+UmVzZWFyY2ggU3VwcG9ydCwg
Tm9uLVUuUy4gR292JmFwb3M7dDwvd29yay10eXBlPjx1cmxzPjxyZWxhdGVkLXVybHM+PHVybD5o
dHRwOi8vd3d3Lm5jYmkubmxtLm5paC5nb3YvcHVibWVkLzkxNjYwMjY8L3VybD48L3JlbGF0ZWQt
dXJscz48L3VybHM+PGN1c3RvbTI+MTcxNzE0MjwvY3VzdG9tMj48bGFuZ3VhZ2U+ZW5nPC9sYW5n
dWFnZT48L3JlY29yZD48L0NpdGU+PC9FbmROb3RlPgB=
</w:fldData>
          </w:fldChar>
        </w:r>
        <w:r w:rsidR="00B10541">
          <w:instrText xml:space="preserve"> ADDIN EN.CITE.DATA </w:instrText>
        </w:r>
        <w:r w:rsidR="00B10541">
          <w:fldChar w:fldCharType="end"/>
        </w:r>
        <w:r w:rsidR="00B10541">
          <w:fldChar w:fldCharType="separate"/>
        </w:r>
        <w:r w:rsidR="00B10541" w:rsidRPr="00B10541">
          <w:rPr>
            <w:noProof/>
            <w:vertAlign w:val="superscript"/>
          </w:rPr>
          <w:t>25</w:t>
        </w:r>
        <w:r w:rsidR="00B10541">
          <w:fldChar w:fldCharType="end"/>
        </w:r>
      </w:hyperlink>
      <w:r w:rsidR="0076384E">
        <w:t xml:space="preserve">, </w:t>
      </w:r>
      <w:r w:rsidR="00AB55C9">
        <w:t>and started ART later</w:t>
      </w:r>
      <w:proofErr w:type="gramStart"/>
      <w:r w:rsidR="00AB55C9">
        <w:t>.</w:t>
      </w:r>
      <w:r w:rsidR="00A6279A">
        <w:t>.</w:t>
      </w:r>
      <w:proofErr w:type="gramEnd"/>
      <w:r w:rsidR="00A6279A">
        <w:t xml:space="preserve"> In this case, the 2013 WHO guidelines to start all HIV positive children under 5 years on ART may improve rates of chronic lung disease in future. </w:t>
      </w:r>
    </w:p>
    <w:p w14:paraId="3B378EA4" w14:textId="0B7AF6F3" w:rsidR="00114084" w:rsidRDefault="00114084" w:rsidP="00114084">
      <w:r>
        <w:t>A</w:t>
      </w:r>
      <w:r w:rsidRPr="00EE2D5D">
        <w:t xml:space="preserve"> Zimbabwe</w:t>
      </w:r>
      <w:r>
        <w:t xml:space="preserve">an study has shown a high frequency </w:t>
      </w:r>
      <w:r w:rsidRPr="00EE2D5D">
        <w:t>of cardiac abnormalities</w:t>
      </w:r>
      <w:r>
        <w:t xml:space="preserve"> and </w:t>
      </w:r>
      <w:proofErr w:type="spellStart"/>
      <w:r>
        <w:t>cor</w:t>
      </w:r>
      <w:proofErr w:type="spellEnd"/>
      <w:r w:rsidR="00021EA4">
        <w:t xml:space="preserve"> </w:t>
      </w:r>
      <w:r>
        <w:t>pulmonale in adolescents with vertically transmitted HIV infection</w:t>
      </w:r>
      <w:hyperlink w:anchor="_ENREF_14" w:tooltip="Miller, 2013 #155" w:history="1">
        <w:r w:rsidR="00B10541" w:rsidRPr="00EE2D5D">
          <w:fldChar w:fldCharType="begin"/>
        </w:r>
        <w:r w:rsidR="00B10541">
          <w:instrText xml:space="preserve"> ADDIN EN.CITE &lt;EndNote&gt;&lt;Cite&gt;&lt;Author&gt;Miller&lt;/Author&gt;&lt;Year&gt;2013&lt;/Year&gt;&lt;RecNum&gt;155&lt;/RecNum&gt;&lt;DisplayText&gt;&lt;style face="superscript"&gt;14&lt;/style&gt;&lt;/DisplayText&gt;&lt;record&gt;&lt;rec-number&gt;155&lt;/rec-number&gt;&lt;foreign-keys&gt;&lt;key app="EN" db-id="t0fd5efz959pskeddatv9a2600rsw0dsfw0d"&gt;155&lt;/key&gt;&lt;/foreign-keys&gt;&lt;ref-type name="Journal Article"&gt;17&lt;/ref-type&gt;&lt;contributors&gt;&lt;authors&gt;&lt;author&gt;Miller, Robert F.&lt;/author&gt;&lt;author&gt;Kaski, Juan P.&lt;/author&gt;&lt;author&gt;Hakim, James&lt;/author&gt;&lt;author&gt;Matenga, Jonathan&lt;/author&gt;&lt;author&gt;Nathoo, Kusum&lt;/author&gt;&lt;author&gt;Munyati, Shungu&lt;/author&gt;&lt;author&gt;Desai, Sujal R.&lt;/author&gt;&lt;author&gt;Corbett, Elizabeth L.&lt;/author&gt;&lt;author&gt;Ferrand, Rashida A.&lt;/author&gt;&lt;/authors&gt;&lt;/contributors&gt;&lt;titles&gt;&lt;title&gt;Cardiac Disease in Adolescents With Delayed Diagnosis of Vertically Acquired HIV Infection&lt;/title&gt;&lt;secondary-title&gt;Clinical Infectious Diseases&lt;/secondary-title&gt;&lt;/titles&gt;&lt;periodical&gt;&lt;full-title&gt;Clinical Infectious Diseases&lt;/full-title&gt;&lt;/periodical&gt;&lt;pages&gt;576-582&lt;/pages&gt;&lt;volume&gt;56&lt;/volume&gt;&lt;number&gt;4&lt;/number&gt;&lt;dates&gt;&lt;year&gt;2013&lt;/year&gt;&lt;pub-dates&gt;&lt;date&gt;February 15, 2013&lt;/date&gt;&lt;/pub-dates&gt;&lt;/dates&gt;&lt;urls&gt;&lt;related-urls&gt;&lt;url&gt;http://cid.oxfordjournals.org/content/56/4/576.abstract&lt;/url&gt;&lt;/related-urls&gt;&lt;/urls&gt;&lt;electronic-resource-num&gt;10.1093/cid/cis911&lt;/electronic-resource-num&gt;&lt;/record&gt;&lt;/Cite&gt;&lt;/EndNote&gt;</w:instrText>
        </w:r>
        <w:r w:rsidR="00B10541" w:rsidRPr="00EE2D5D">
          <w:fldChar w:fldCharType="separate"/>
        </w:r>
        <w:r w:rsidR="00B10541" w:rsidRPr="00B10541">
          <w:rPr>
            <w:noProof/>
            <w:vertAlign w:val="superscript"/>
          </w:rPr>
          <w:t>14</w:t>
        </w:r>
        <w:r w:rsidR="00B10541" w:rsidRPr="00EE2D5D">
          <w:fldChar w:fldCharType="end"/>
        </w:r>
      </w:hyperlink>
      <w:r>
        <w:t>.</w:t>
      </w:r>
      <w:r w:rsidR="0076444D">
        <w:t xml:space="preserve"> This raises the possibility that CLD-hypoxia</w:t>
      </w:r>
      <w:r w:rsidR="00515A39">
        <w:t xml:space="preserve">, </w:t>
      </w:r>
      <w:r w:rsidR="0076444D">
        <w:t xml:space="preserve">might </w:t>
      </w:r>
      <w:r w:rsidR="00515A39">
        <w:t>represent pulmonary vascular disease or interstitial lung disease with secondary cardiac involvement.</w:t>
      </w:r>
    </w:p>
    <w:p w14:paraId="4F9F5A0B" w14:textId="2CE4376D" w:rsidR="00515A39" w:rsidRDefault="00F00451" w:rsidP="001E6D2F">
      <w:r>
        <w:t>Th</w:t>
      </w:r>
      <w:r w:rsidR="001E6D2F">
        <w:t>e degree of impairment of</w:t>
      </w:r>
      <w:r w:rsidR="00DF2E2D">
        <w:t xml:space="preserve"> lung function is marked when measured against </w:t>
      </w:r>
      <w:r w:rsidR="006C24AE">
        <w:t xml:space="preserve">both </w:t>
      </w:r>
      <w:r w:rsidR="00DF2E2D">
        <w:t xml:space="preserve">internationally used </w:t>
      </w:r>
      <w:r w:rsidR="00114DE6">
        <w:t xml:space="preserve">and </w:t>
      </w:r>
      <w:r w:rsidR="00DF2E2D">
        <w:t xml:space="preserve">locally derived </w:t>
      </w:r>
      <w:r w:rsidR="006C24AE">
        <w:t xml:space="preserve">reference ranges. </w:t>
      </w:r>
      <w:r w:rsidR="00054292">
        <w:t>Adult HIV patients in the US have higher rates of asthma than the general population</w:t>
      </w:r>
      <w:hyperlink w:anchor="_ENREF_26" w:tooltip="Gingo,  #44" w:history="1">
        <w:r w:rsidR="00B10541">
          <w:fldChar w:fldCharType="begin"/>
        </w:r>
        <w:r w:rsidR="00B10541">
          <w:instrText xml:space="preserve"> ADDIN EN.CITE &lt;EndNote&gt;&lt;Cite&gt;&lt;Author&gt;Gingo&lt;/Author&gt;&lt;RecNum&gt;44&lt;/RecNum&gt;&lt;DisplayText&gt;&lt;style face="superscript"&gt;26&lt;/style&gt;&lt;/DisplayText&gt;&lt;record&gt;&lt;rec-number&gt;44&lt;/rec-number&gt;&lt;foreign-keys&gt;&lt;key app="EN" db-id="wdt99daafdzdp9e2se9vsa2p9tasew0d0azs"&gt;44&lt;/key&gt;&lt;/foreign-keys&gt;&lt;ref-type name="Journal Article"&gt;17&lt;/ref-type&gt;&lt;contributors&gt;&lt;authors&gt;&lt;author&gt;Gingo, Matthew R.&lt;/author&gt;&lt;author&gt;Wenzel, Sally E.&lt;/author&gt;&lt;author&gt;Steele, Chad&lt;/author&gt;&lt;author&gt;Kessinger, Cathy J.&lt;/author&gt;&lt;author&gt;Lucht, Lorrie&lt;/author&gt;&lt;author&gt;Lawther, Tammi&lt;/author&gt;&lt;author&gt;Busch, Michelle&lt;/author&gt;&lt;author&gt;Hillenbrand, Maria E.&lt;/author&gt;&lt;author&gt;Weinman, Renee&lt;/author&gt;&lt;author&gt;Slivka, William A.&lt;/author&gt;&lt;author&gt;McMahon, Deborah K.&lt;/author&gt;&lt;author&gt;Zhang, Yingze&lt;/author&gt;&lt;author&gt;Sciurba, Frank C.&lt;/author&gt;&lt;author&gt;Morris, Alison&lt;/author&gt;&lt;/authors&gt;&lt;/contributors&gt;&lt;titles&gt;&lt;title&gt;Asthma diagnosis and airway bronchodilator response in HIV-infected patients&lt;/title&gt;&lt;secondary-title&gt;Journal of Allergy and Clinical Immunology&lt;/secondary-title&gt;&lt;/titles&gt;&lt;periodical&gt;&lt;full-title&gt;Journal of Allergy and Clinical Immunology&lt;/full-title&gt;&lt;/periodical&gt;&lt;pages&gt;708&lt;/pages&gt;&lt;volume&gt;129&lt;/volume&gt;&lt;number&gt;3&lt;/number&gt;&lt;dates&gt;&lt;/dates&gt;&lt;isbn&gt;00916749&lt;/isbn&gt;&lt;urls&gt;&lt;/urls&gt;&lt;/record&gt;&lt;/Cite&gt;&lt;/EndNote&gt;</w:instrText>
        </w:r>
        <w:r w:rsidR="00B10541">
          <w:fldChar w:fldCharType="separate"/>
        </w:r>
        <w:r w:rsidR="00B10541" w:rsidRPr="00B10541">
          <w:rPr>
            <w:noProof/>
            <w:vertAlign w:val="superscript"/>
          </w:rPr>
          <w:t>26</w:t>
        </w:r>
        <w:r w:rsidR="00B10541">
          <w:fldChar w:fldCharType="end"/>
        </w:r>
      </w:hyperlink>
      <w:r w:rsidR="00054292">
        <w:t>, but the generalizability to our age group and geography is uncertain. The ISAAC study</w:t>
      </w:r>
      <w:hyperlink w:anchor="_ENREF_27" w:tooltip="Ait-Khaled, 2007 #51" w:history="1">
        <w:r w:rsidR="00B10541">
          <w:fldChar w:fldCharType="begin">
            <w:fldData xml:space="preserve">PEVuZE5vdGU+PENpdGU+PEF1dGhvcj5BaXQtS2hhbGVkPC9BdXRob3I+PFllYXI+MjAwNzwvWWVh
cj48UmVjTnVtPjUxPC9SZWNOdW0+PERpc3BsYXlUZXh0PjxzdHlsZSBmYWNlPSJzdXBlcnNjcmlw
dCI+Mjc8L3N0eWxlPjwvRGlzcGxheVRleHQ+PHJlY29yZD48cmVjLW51bWJlcj41MTwvcmVjLW51
bWJlcj48Zm9yZWlnbi1rZXlzPjxrZXkgYXBwPSJFTiIgZGItaWQ9IjA1d3I1ZHp6cXo1dnRsZXQ1
c3U1ZWF4ZWZzZmZ4MmZzdGZ0diI+NTE8L2tleT48L2ZvcmVpZ24ta2V5cz48cmVmLXR5cGUgbmFt
ZT0iSm91cm5hbCBBcnRpY2xlIj4xNzwvcmVmLXR5cGU+PGNvbnRyaWJ1dG9ycz48YXV0aG9ycz48
YXV0aG9yPkFpdC1LaGFsZWQsIE4uPC9hdXRob3I+PGF1dGhvcj5PZGhpYW1ibywgSi48L2F1dGhv
cj48YXV0aG9yPlBlYXJjZSwgTi48L2F1dGhvcj48YXV0aG9yPkFkam9oLCBLLiBTLjwvYXV0aG9y
PjxhdXRob3I+TWFlc2FubywgSS4gQS48L2F1dGhvcj48YXV0aG9yPkJlbmhhYnlsZXMsIEIuPC9h
dXRob3I+PGF1dGhvcj5Cb3VoYXlhZCwgWi48L2F1dGhvcj48YXV0aG9yPkJhaGF0aSwgRS48L2F1
dGhvcj48YXV0aG9yPkNhbWFyYSwgTC48L2F1dGhvcj48YXV0aG9yPkNhdHRlYXUsIEMuPC9hdXRo
b3I+PGF1dGhvcj5FbCBTb255LCBBLjwvYXV0aG9yPjxhdXRob3I+RXNhbWFpLCBGLiBPLjwvYXV0
aG9yPjxhdXRob3I+SHlwb2xpdGUsIEkuIEUuPC9hdXRob3I+PGF1dGhvcj5NZWxha3UsIEsuPC9h
dXRob3I+PGF1dGhvcj5NdXNhLCBPLiBBLjwvYXV0aG9yPjxhdXRob3I+TmcmYXBvczthbmcmYXBv
czthLCBMLjwvYXV0aG9yPjxhdXRob3I+T25hZGVrbywgQi4gTy48L2F1dGhvcj48YXV0aG9yPlNh
YWQsIE8uPC9hdXRob3I+PGF1dGhvcj5KZXJyYXksIE0uPC9hdXRob3I+PGF1dGhvcj5LYXllbWJl
LCBKLiBNLjwvYXV0aG9yPjxhdXRob3I+S29mZmksIE4uIEIuPC9hdXRob3I+PGF1dGhvcj5LaGFs
ZGksIEYuPC9hdXRob3I+PGF1dGhvcj5LdWFiYW4sIEMuPC9hdXRob3I+PGF1dGhvcj5Wb3lpLCBL
LjwvYXV0aG9yPjxhdXRob3I+TSZhcG9zO0JvdXNzYSwgSi48L2F1dGhvcj48YXV0aG9yPlNvdywg
Ty48L2F1dGhvcj48YXV0aG9yPlRpZGphbmksIE8uPC9hdXRob3I+PGF1dGhvcj5aYXIsIEguIEou
PC9hdXRob3I+PC9hdXRob3JzPjwvY29udHJpYnV0b3JzPjxhdXRoLWFkZHJlc3M+SW50ZXJuYXRp
b25hbCBVbmlvbiBBZ2FpbnN0IFR1YmVyY3Vsb3NpcyBhbmQgTHVuZyBEaXNlYXNlLCBQYXJpcywg
RnJhbmNlLjwvYXV0aC1hZGRyZXNzPjx0aXRsZXM+PHRpdGxlPlByZXZhbGVuY2Ugb2Ygc3ltcHRv
bXMgb2YgYXN0aG1hLCByaGluaXRpcyBhbmQgZWN6ZW1hIGluIDEzLSB0byAxNC15ZWFyLW9sZCBj
aGlsZHJlbiBpbiBBZnJpY2E6IHRoZSBJbnRlcm5hdGlvbmFsIFN0dWR5IG9mIEFzdGhtYSBhbmQg
QWxsZXJnaWVzIGluIENoaWxkaG9vZCBQaGFzZSBJSUk8L3RpdGxlPjxzZWNvbmRhcnktdGl0bGU+
QWxsZXJneTwvc2Vjb25kYXJ5LXRpdGxlPjxhbHQtdGl0bGU+QWxsZXJneTwvYWx0LXRpdGxlPjwv
dGl0bGVzPjxwZXJpb2RpY2FsPjxmdWxsLXRpdGxlPkFsbGVyZ3k8L2Z1bGwtdGl0bGU+PGFiYnIt
MT5BbGxlcmd5PC9hYmJyLTE+PC9wZXJpb2RpY2FsPjxhbHQtcGVyaW9kaWNhbD48ZnVsbC10aXRs
ZT5BbGxlcmd5PC9mdWxsLXRpdGxlPjxhYmJyLTE+QWxsZXJneTwvYWJici0xPjwvYWx0LXBlcmlv
ZGljYWw+PHBhZ2VzPjI0Ny01ODwvcGFnZXM+PHZvbHVtZT42Mjwvdm9sdW1lPjxudW1iZXI+Mzwv
bnVtYmVyPjxlZGl0aW9uPjIwMDcvMDIvMTU8L2VkaXRpb24+PGtleXdvcmRzPjxrZXl3b3JkPkFk
b2xlc2NlbnQ8L2tleXdvcmQ+PGtleXdvcmQ+QWZyaWNhL2VwaWRlbWlvbG9neTwva2V5d29yZD48
a2V5d29yZD5Db21vcmJpZGl0eTwva2V5d29yZD48a2V5d29yZD5EZXJtYXRpdGlzLCBBdG9waWMv
KmVwaWRlbWlvbG9neTwva2V5d29yZD48a2V5d29yZD5GZW1hbGU8L2tleXdvcmQ+PGtleXdvcmQ+
KkhlYWx0aCBTdXJ2ZXlzPC9rZXl3b3JkPjxrZXl3b3JkPkh1bWFuczwva2V5d29yZD48a2V5d29y
ZD5JbnRlcm5hdGlvbmFsaXR5PC9rZXl3b3JkPjxrZXl3b3JkPk1hbGU8L2tleXdvcmQ+PGtleXdv
cmQ+UHJldmFsZW5jZTwva2V5d29yZD48a2V5d29yZD5RdWVzdGlvbm5haXJlczwva2V5d29yZD48
a2V5d29yZD5SZXNwaXJhdG9yeSBIeXBlcnNlbnNpdGl2aXR5LyplcGlkZW1pb2xvZ3k8L2tleXdv
cmQ+PGtleXdvcmQ+UmlzayBGYWN0b3JzPC9rZXl3b3JkPjwva2V5d29yZHM+PGRhdGVzPjx5ZWFy
PjIwMDc8L3llYXI+PHB1Yi1kYXRlcz48ZGF0ZT5NYXI8L2RhdGU+PC9wdWItZGF0ZXM+PC9kYXRl
cz48aXNibj4wMTA1LTQ1MzggKFByaW50KSYjeEQ7MDEwNS00NTM4IChMaW5raW5nKTwvaXNibj48
YWNjZXNzaW9uLW51bT4xNzI5ODM0MTwvYWNjZXNzaW9uLW51bT48d29yay10eXBlPkNvbXBhcmF0
aXZlIFN0dWR5JiN4RDtNdWx0aWNlbnRlciBTdHVkeSYjeEQ7UmVzZWFyY2ggU3VwcG9ydCwgTm9u
LVUuUy4gR292JmFwb3M7dDwvd29yay10eXBlPjx1cmxzPjxyZWxhdGVkLXVybHM+PHVybD5odHRw
Oi8vd3d3Lm5jYmkubmxtLm5paC5nb3YvcHVibWVkLzE3Mjk4MzQxPC91cmw+PC9yZWxhdGVkLXVy
bHM+PC91cmxzPjxlbGVjdHJvbmljLXJlc291cmNlLW51bT4xMC4xMTExL2ouMTM5OC05OTk1LjIw
MDcuMDEzMjUueDwvZWxlY3Ryb25pYy1yZXNvdXJjZS1udW0+PGxhbmd1YWdlPmVuZzwvbGFuZ3Vh
Z2U+PC9yZWNvcmQ+PC9DaXRlPjwvRW5kTm90ZT4A
</w:fldData>
          </w:fldChar>
        </w:r>
        <w:r w:rsidR="00B10541">
          <w:instrText xml:space="preserve"> ADDIN EN.CITE </w:instrText>
        </w:r>
        <w:r w:rsidR="00B10541">
          <w:fldChar w:fldCharType="begin">
            <w:fldData xml:space="preserve">PEVuZE5vdGU+PENpdGU+PEF1dGhvcj5BaXQtS2hhbGVkPC9BdXRob3I+PFllYXI+MjAwNzwvWWVh
cj48UmVjTnVtPjUxPC9SZWNOdW0+PERpc3BsYXlUZXh0PjxzdHlsZSBmYWNlPSJzdXBlcnNjcmlw
dCI+Mjc8L3N0eWxlPjwvRGlzcGxheVRleHQ+PHJlY29yZD48cmVjLW51bWJlcj41MTwvcmVjLW51
bWJlcj48Zm9yZWlnbi1rZXlzPjxrZXkgYXBwPSJFTiIgZGItaWQ9IjA1d3I1ZHp6cXo1dnRsZXQ1
c3U1ZWF4ZWZzZmZ4MmZzdGZ0diI+NTE8L2tleT48L2ZvcmVpZ24ta2V5cz48cmVmLXR5cGUgbmFt
ZT0iSm91cm5hbCBBcnRpY2xlIj4xNzwvcmVmLXR5cGU+PGNvbnRyaWJ1dG9ycz48YXV0aG9ycz48
YXV0aG9yPkFpdC1LaGFsZWQsIE4uPC9hdXRob3I+PGF1dGhvcj5PZGhpYW1ibywgSi48L2F1dGhv
cj48YXV0aG9yPlBlYXJjZSwgTi48L2F1dGhvcj48YXV0aG9yPkFkam9oLCBLLiBTLjwvYXV0aG9y
PjxhdXRob3I+TWFlc2FubywgSS4gQS48L2F1dGhvcj48YXV0aG9yPkJlbmhhYnlsZXMsIEIuPC9h
dXRob3I+PGF1dGhvcj5Cb3VoYXlhZCwgWi48L2F1dGhvcj48YXV0aG9yPkJhaGF0aSwgRS48L2F1
dGhvcj48YXV0aG9yPkNhbWFyYSwgTC48L2F1dGhvcj48YXV0aG9yPkNhdHRlYXUsIEMuPC9hdXRo
b3I+PGF1dGhvcj5FbCBTb255LCBBLjwvYXV0aG9yPjxhdXRob3I+RXNhbWFpLCBGLiBPLjwvYXV0
aG9yPjxhdXRob3I+SHlwb2xpdGUsIEkuIEUuPC9hdXRob3I+PGF1dGhvcj5NZWxha3UsIEsuPC9h
dXRob3I+PGF1dGhvcj5NdXNhLCBPLiBBLjwvYXV0aG9yPjxhdXRob3I+TmcmYXBvczthbmcmYXBv
czthLCBMLjwvYXV0aG9yPjxhdXRob3I+T25hZGVrbywgQi4gTy48L2F1dGhvcj48YXV0aG9yPlNh
YWQsIE8uPC9hdXRob3I+PGF1dGhvcj5KZXJyYXksIE0uPC9hdXRob3I+PGF1dGhvcj5LYXllbWJl
LCBKLiBNLjwvYXV0aG9yPjxhdXRob3I+S29mZmksIE4uIEIuPC9hdXRob3I+PGF1dGhvcj5LaGFs
ZGksIEYuPC9hdXRob3I+PGF1dGhvcj5LdWFiYW4sIEMuPC9hdXRob3I+PGF1dGhvcj5Wb3lpLCBL
LjwvYXV0aG9yPjxhdXRob3I+TSZhcG9zO0JvdXNzYSwgSi48L2F1dGhvcj48YXV0aG9yPlNvdywg
Ty48L2F1dGhvcj48YXV0aG9yPlRpZGphbmksIE8uPC9hdXRob3I+PGF1dGhvcj5aYXIsIEguIEou
PC9hdXRob3I+PC9hdXRob3JzPjwvY29udHJpYnV0b3JzPjxhdXRoLWFkZHJlc3M+SW50ZXJuYXRp
b25hbCBVbmlvbiBBZ2FpbnN0IFR1YmVyY3Vsb3NpcyBhbmQgTHVuZyBEaXNlYXNlLCBQYXJpcywg
RnJhbmNlLjwvYXV0aC1hZGRyZXNzPjx0aXRsZXM+PHRpdGxlPlByZXZhbGVuY2Ugb2Ygc3ltcHRv
bXMgb2YgYXN0aG1hLCByaGluaXRpcyBhbmQgZWN6ZW1hIGluIDEzLSB0byAxNC15ZWFyLW9sZCBj
aGlsZHJlbiBpbiBBZnJpY2E6IHRoZSBJbnRlcm5hdGlvbmFsIFN0dWR5IG9mIEFzdGhtYSBhbmQg
QWxsZXJnaWVzIGluIENoaWxkaG9vZCBQaGFzZSBJSUk8L3RpdGxlPjxzZWNvbmRhcnktdGl0bGU+
QWxsZXJneTwvc2Vjb25kYXJ5LXRpdGxlPjxhbHQtdGl0bGU+QWxsZXJneTwvYWx0LXRpdGxlPjwv
dGl0bGVzPjxwZXJpb2RpY2FsPjxmdWxsLXRpdGxlPkFsbGVyZ3k8L2Z1bGwtdGl0bGU+PGFiYnIt
MT5BbGxlcmd5PC9hYmJyLTE+PC9wZXJpb2RpY2FsPjxhbHQtcGVyaW9kaWNhbD48ZnVsbC10aXRs
ZT5BbGxlcmd5PC9mdWxsLXRpdGxlPjxhYmJyLTE+QWxsZXJneTwvYWJici0xPjwvYWx0LXBlcmlv
ZGljYWw+PHBhZ2VzPjI0Ny01ODwvcGFnZXM+PHZvbHVtZT42Mjwvdm9sdW1lPjxudW1iZXI+Mzwv
bnVtYmVyPjxlZGl0aW9uPjIwMDcvMDIvMTU8L2VkaXRpb24+PGtleXdvcmRzPjxrZXl3b3JkPkFk
b2xlc2NlbnQ8L2tleXdvcmQ+PGtleXdvcmQ+QWZyaWNhL2VwaWRlbWlvbG9neTwva2V5d29yZD48
a2V5d29yZD5Db21vcmJpZGl0eTwva2V5d29yZD48a2V5d29yZD5EZXJtYXRpdGlzLCBBdG9waWMv
KmVwaWRlbWlvbG9neTwva2V5d29yZD48a2V5d29yZD5GZW1hbGU8L2tleXdvcmQ+PGtleXdvcmQ+
KkhlYWx0aCBTdXJ2ZXlzPC9rZXl3b3JkPjxrZXl3b3JkPkh1bWFuczwva2V5d29yZD48a2V5d29y
ZD5JbnRlcm5hdGlvbmFsaXR5PC9rZXl3b3JkPjxrZXl3b3JkPk1hbGU8L2tleXdvcmQ+PGtleXdv
cmQ+UHJldmFsZW5jZTwva2V5d29yZD48a2V5d29yZD5RdWVzdGlvbm5haXJlczwva2V5d29yZD48
a2V5d29yZD5SZXNwaXJhdG9yeSBIeXBlcnNlbnNpdGl2aXR5LyplcGlkZW1pb2xvZ3k8L2tleXdv
cmQ+PGtleXdvcmQ+UmlzayBGYWN0b3JzPC9rZXl3b3JkPjwva2V5d29yZHM+PGRhdGVzPjx5ZWFy
PjIwMDc8L3llYXI+PHB1Yi1kYXRlcz48ZGF0ZT5NYXI8L2RhdGU+PC9wdWItZGF0ZXM+PC9kYXRl
cz48aXNibj4wMTA1LTQ1MzggKFByaW50KSYjeEQ7MDEwNS00NTM4IChMaW5raW5nKTwvaXNibj48
YWNjZXNzaW9uLW51bT4xNzI5ODM0MTwvYWNjZXNzaW9uLW51bT48d29yay10eXBlPkNvbXBhcmF0
aXZlIFN0dWR5JiN4RDtNdWx0aWNlbnRlciBTdHVkeSYjeEQ7UmVzZWFyY2ggU3VwcG9ydCwgTm9u
LVUuUy4gR292JmFwb3M7dDwvd29yay10eXBlPjx1cmxzPjxyZWxhdGVkLXVybHM+PHVybD5odHRw
Oi8vd3d3Lm5jYmkubmxtLm5paC5nb3YvcHVibWVkLzE3Mjk4MzQxPC91cmw+PC9yZWxhdGVkLXVy
bHM+PC91cmxzPjxlbGVjdHJvbmljLXJlc291cmNlLW51bT4xMC4xMTExL2ouMTM5OC05OTk1LjIw
MDcuMDEzMjUueDwvZWxlY3Ryb25pYy1yZXNvdXJjZS1udW0+PGxhbmd1YWdlPmVuZzwvbGFuZ3Vh
Z2U+PC9yZWNvcmQ+PC9DaXRlPjwvRW5kTm90ZT4A
</w:fldData>
          </w:fldChar>
        </w:r>
        <w:r w:rsidR="00B10541">
          <w:instrText xml:space="preserve"> ADDIN EN.CITE.DATA </w:instrText>
        </w:r>
        <w:r w:rsidR="00B10541">
          <w:fldChar w:fldCharType="end"/>
        </w:r>
        <w:r w:rsidR="00B10541">
          <w:fldChar w:fldCharType="separate"/>
        </w:r>
        <w:r w:rsidR="00B10541" w:rsidRPr="00B10541">
          <w:rPr>
            <w:noProof/>
            <w:vertAlign w:val="superscript"/>
          </w:rPr>
          <w:t>27</w:t>
        </w:r>
        <w:r w:rsidR="00B10541">
          <w:fldChar w:fldCharType="end"/>
        </w:r>
      </w:hyperlink>
      <w:r w:rsidR="00054292">
        <w:t xml:space="preserve"> did not </w:t>
      </w:r>
      <w:r w:rsidR="00311C36">
        <w:t>cover</w:t>
      </w:r>
      <w:r w:rsidR="00054292">
        <w:t xml:space="preserve"> Malawi, but prevalence of wheeze </w:t>
      </w:r>
      <w:r w:rsidR="00311C36">
        <w:t>wa</w:t>
      </w:r>
      <w:r w:rsidR="00054292">
        <w:t>s 15.9% in English speaking African countries</w:t>
      </w:r>
      <w:r w:rsidR="00774A55">
        <w:t>.</w:t>
      </w:r>
      <w:r w:rsidR="00054292">
        <w:t xml:space="preserve"> In our study, bronchodilator reversibility was minimal and rates of wheeze were similar to regional rates in the general population suggesting asthma was unlikely to be a predominant pathology.</w:t>
      </w:r>
      <w:r w:rsidR="00054292" w:rsidRPr="00054292">
        <w:t xml:space="preserve"> </w:t>
      </w:r>
      <w:r w:rsidR="00EC66C8">
        <w:t>FEV</w:t>
      </w:r>
      <w:r w:rsidR="00EC66C8" w:rsidRPr="00EC66C8">
        <w:rPr>
          <w:vertAlign w:val="subscript"/>
        </w:rPr>
        <w:t>1</w:t>
      </w:r>
      <w:r w:rsidR="001E6D2F">
        <w:t xml:space="preserve"> </w:t>
      </w:r>
      <w:r w:rsidR="00311C36">
        <w:t xml:space="preserve">improvement </w:t>
      </w:r>
      <w:r w:rsidR="001E6D2F">
        <w:t>after inhaled bronchodilator was disappointing</w:t>
      </w:r>
      <w:r w:rsidR="006D6150">
        <w:t xml:space="preserve">, and on average was indistinguishable from zero. </w:t>
      </w:r>
      <w:r w:rsidR="00054292">
        <w:t>It is therefore possible that</w:t>
      </w:r>
      <w:r w:rsidR="00774A55">
        <w:t xml:space="preserve"> </w:t>
      </w:r>
      <w:r w:rsidR="00311C36">
        <w:t>even</w:t>
      </w:r>
      <w:r w:rsidR="00774A55">
        <w:t xml:space="preserve"> those </w:t>
      </w:r>
      <w:r w:rsidR="001E6D2F">
        <w:t xml:space="preserve">with </w:t>
      </w:r>
      <w:r w:rsidR="00311C36">
        <w:t>&gt;</w:t>
      </w:r>
      <w:r w:rsidR="001E6D2F">
        <w:t xml:space="preserve">12% increase in </w:t>
      </w:r>
      <w:r w:rsidR="00EC66C8">
        <w:t>FEV</w:t>
      </w:r>
      <w:r w:rsidR="00EC66C8" w:rsidRPr="00EC66C8">
        <w:rPr>
          <w:vertAlign w:val="subscript"/>
        </w:rPr>
        <w:t>1</w:t>
      </w:r>
      <w:r w:rsidR="001E6D2F">
        <w:t xml:space="preserve"> may </w:t>
      </w:r>
      <w:r w:rsidR="00311C36">
        <w:t>represent</w:t>
      </w:r>
      <w:r w:rsidR="001E6D2F">
        <w:t xml:space="preserve"> bias related to regression to the mean. </w:t>
      </w:r>
      <w:r w:rsidR="009260DA">
        <w:t xml:space="preserve">No </w:t>
      </w:r>
      <w:r w:rsidR="001E6D2F">
        <w:t xml:space="preserve">participants </w:t>
      </w:r>
      <w:r w:rsidR="00D70CB7">
        <w:t>found</w:t>
      </w:r>
      <w:r w:rsidR="001E6D2F">
        <w:t xml:space="preserve"> salbutamol </w:t>
      </w:r>
      <w:r w:rsidR="00D70CB7">
        <w:t xml:space="preserve">helpful </w:t>
      </w:r>
      <w:r w:rsidR="001E6D2F">
        <w:t xml:space="preserve">at </w:t>
      </w:r>
      <w:r w:rsidR="00114DE6">
        <w:t>four</w:t>
      </w:r>
      <w:r w:rsidR="001E6D2F">
        <w:t xml:space="preserve"> weeks</w:t>
      </w:r>
      <w:r w:rsidR="00BB55D8">
        <w:t>:</w:t>
      </w:r>
      <w:r w:rsidR="00D70CB7" w:rsidDel="00D70CB7">
        <w:t xml:space="preserve"> </w:t>
      </w:r>
      <w:r w:rsidR="00D70CB7">
        <w:t>e</w:t>
      </w:r>
      <w:r w:rsidR="00054292">
        <w:t>ffective t</w:t>
      </w:r>
      <w:r w:rsidR="00DF2E2D">
        <w:t xml:space="preserve">reatment options are </w:t>
      </w:r>
      <w:r w:rsidR="00054292">
        <w:t>urgently needed.</w:t>
      </w:r>
    </w:p>
    <w:p w14:paraId="024FE7FE" w14:textId="32D6A51E" w:rsidR="00346725" w:rsidRDefault="00961F0B" w:rsidP="00054292">
      <w:r>
        <w:lastRenderedPageBreak/>
        <w:t xml:space="preserve">Within our cohort, there is no strong evidence for clinically significant decline in lung function with age. </w:t>
      </w:r>
      <w:r w:rsidR="00F74FFF">
        <w:t xml:space="preserve">However, </w:t>
      </w:r>
      <w:r w:rsidR="00AB55C9">
        <w:t xml:space="preserve">this could be confounded by age of ART initiation, and </w:t>
      </w:r>
      <w:r w:rsidR="00F74FFF">
        <w:t xml:space="preserve">a longitudinal study to specifically examine this is in progress. </w:t>
      </w:r>
      <w:r>
        <w:t>Declining FEV</w:t>
      </w:r>
      <w:r w:rsidRPr="00961F0B">
        <w:rPr>
          <w:vertAlign w:val="subscript"/>
        </w:rPr>
        <w:t>1</w:t>
      </w:r>
      <w:r>
        <w:t xml:space="preserve"> is reported in</w:t>
      </w:r>
      <w:r w:rsidR="00054292">
        <w:t xml:space="preserve"> chronic lung diseases such as cystic fibrosis and COPD</w:t>
      </w:r>
      <w:r w:rsidR="005A761A">
        <w:t>.</w:t>
      </w:r>
      <w:r w:rsidR="00114DE6">
        <w:t xml:space="preserve"> </w:t>
      </w:r>
      <w:r w:rsidR="000C6C9C">
        <w:t xml:space="preserve">In other cohorts (chronic coughers with bronchiectasis which presented in childhood), </w:t>
      </w:r>
      <w:r w:rsidR="00EC66C8">
        <w:t>FEV</w:t>
      </w:r>
      <w:r w:rsidR="00EC66C8" w:rsidRPr="00EC66C8">
        <w:rPr>
          <w:vertAlign w:val="subscript"/>
        </w:rPr>
        <w:t>1</w:t>
      </w:r>
      <w:r w:rsidR="00114DE6">
        <w:t xml:space="preserve"> declined with age</w:t>
      </w:r>
      <w:r w:rsidR="009D5E00">
        <w:t>,</w:t>
      </w:r>
      <w:r w:rsidR="00114DE6">
        <w:t xml:space="preserve"> but </w:t>
      </w:r>
      <w:r w:rsidR="009D5E00">
        <w:t>this was</w:t>
      </w:r>
      <w:r w:rsidR="000C6C9C">
        <w:t xml:space="preserve"> apparent </w:t>
      </w:r>
      <w:r w:rsidR="009D5E00">
        <w:t xml:space="preserve">only </w:t>
      </w:r>
      <w:r w:rsidR="000C6C9C">
        <w:t>after many years</w:t>
      </w:r>
      <w:hyperlink w:anchor="_ENREF_28" w:tooltip="King, 2009 #62" w:history="1">
        <w:r w:rsidR="00B10541">
          <w:fldChar w:fldCharType="begin">
            <w:fldData xml:space="preserve">PEVuZE5vdGU+PENpdGU+PEF1dGhvcj5LaW5nPC9BdXRob3I+PFllYXI+MjAwOTwvWWVhcj48UmVj
TnVtPjYyPC9SZWNOdW0+PERpc3BsYXlUZXh0PjxzdHlsZSBmYWNlPSJzdXBlcnNjcmlwdCI+Mjg8
L3N0eWxlPjwvRGlzcGxheVRleHQ+PHJlY29yZD48cmVjLW51bWJlcj42MjwvcmVjLW51bWJlcj48
Zm9yZWlnbi1rZXlzPjxrZXkgYXBwPSJFTiIgZGItaWQ9IjA1d3I1ZHp6cXo1dnRsZXQ1c3U1ZWF4
ZWZzZmZ4MmZzdGZ0diI+NjI8L2tleT48L2ZvcmVpZ24ta2V5cz48cmVmLXR5cGUgbmFtZT0iSm91
cm5hbCBBcnRpY2xlIj4xNzwvcmVmLXR5cGU+PGNvbnRyaWJ1dG9ycz48YXV0aG9ycz48YXV0aG9y
PktpbmcsIFAuIFQuPC9hdXRob3I+PGF1dGhvcj5Ib2xkc3dvcnRoLCBTLiBSLjwvYXV0aG9yPjxh
dXRob3I+RmFybWVyLCBNLjwvYXV0aG9yPjxhdXRob3I+RnJlZXplciwgTi48L2F1dGhvcj48YXV0
aG9yPlZpbGxhbnVldmEsIEUuPC9hdXRob3I+PGF1dGhvcj5Ib2xtZXMsIFAuIFcuPC9hdXRob3I+
PC9hdXRob3JzPjwvY29udHJpYnV0b3JzPjxhdXRoLWFkZHJlc3M+UmVzcGlyYXRvcnkgYW5kIFNs
ZWVwIE1lZGljaW5lLCBNb25hc2ggTWVkaWNhbCBDZW50cmUvU291dGhlcm4gSGVhbHRoLCBNZWxi
b3VybmUsIEF1c3RyYWxpYS4gcGF1bC5raW5nQG1lZC5tb25hc2guZWR1LmF1PC9hdXRoLWFkZHJl
c3M+PHRpdGxlcz48dGl0bGU+UGhlbm90eXBlcyBvZiBhZHVsdCBicm9uY2hpZWN0YXNpczogb25z
ZXQgb2YgcHJvZHVjdGl2ZSBjb3VnaCBpbiBjaGlsZGhvb2QgYW5kIGFkdWx0aG9vZDwvdGl0bGU+
PHNlY29uZGFyeS10aXRsZT5DT1BEPC9zZWNvbmRhcnktdGl0bGU+PGFsdC10aXRsZT5Db3BkPC9h
bHQtdGl0bGU+PC90aXRsZXM+PHBlcmlvZGljYWw+PGZ1bGwtdGl0bGU+Q09QRDwvZnVsbC10aXRs
ZT48YWJici0xPkNvcGQ8L2FiYnItMT48L3BlcmlvZGljYWw+PGFsdC1wZXJpb2RpY2FsPjxmdWxs
LXRpdGxlPkNPUEQ8L2Z1bGwtdGl0bGU+PGFiYnItMT5Db3BkPC9hYmJyLTE+PC9hbHQtcGVyaW9k
aWNhbD48cGFnZXM+MTMwLTY8L3BhZ2VzPjx2b2x1bWU+Njwvdm9sdW1lPjxudW1iZXI+MjwvbnVt
YmVyPjxlZGl0aW9uPjIwMDkvMDQvMjE8L2VkaXRpb24+PGtleXdvcmRzPjxrZXl3b3JkPkFkb2xl
c2NlbnQ8L2tleXdvcmQ+PGtleXdvcmQ+QWR1bHQ8L2tleXdvcmQ+PGtleXdvcmQ+QWdlIG9mIE9u
c2V0PC9rZXl3b3JkPjxrZXl3b3JkPkJyb25jaGllY3Rhc2lzLypjb21wbGljYXRpb25zL3BoeXNp
b3BhdGhvbG9neS9yYWRpb2dyYXBoeTwva2V5d29yZD48a2V5d29yZD5DaGlsZDwva2V5d29yZD48
a2V5d29yZD5DaGlsZCwgUHJlc2Nob29sPC9rZXl3b3JkPjxrZXl3b3JkPkNocm9uaWMgRGlzZWFz
ZTwva2V5d29yZD48a2V5d29yZD5Db2hvcnQgU3R1ZGllczwva2V5d29yZD48a2V5d29yZD5Db3Vn
aC8qZXBpZGVtaW9sb2d5PC9rZXl3b3JkPjxrZXl3b3JkPkZlbWFsZTwva2V5d29yZD48a2V5d29y
ZD5Gb3JjZWQgRXhwaXJhdG9yeSBWb2x1bWU8L2tleXdvcmQ+PGtleXdvcmQ+SHVtYW5zPC9rZXl3
b3JkPjxrZXl3b3JkPk1hbGU8L2tleXdvcmQ+PGtleXdvcmQ+TWlkZGxlIEFnZWQ8L2tleXdvcmQ+
PGtleXdvcmQ+UmlzayBGYWN0b3JzPC9rZXl3b3JkPjxrZXl3b3JkPlRpbWUgRmFjdG9yczwva2V5
d29yZD48a2V5d29yZD5Ub21vZ3JhcGh5LCBYLVJheSBDb21wdXRlZDwva2V5d29yZD48a2V5d29y
ZD5Zb3VuZyBBZHVsdDwva2V5d29yZD48L2tleXdvcmRzPjxkYXRlcz48eWVhcj4yMDA5PC95ZWFy
PjxwdWItZGF0ZXM+PGRhdGU+QXByPC9kYXRlPjwvcHViLWRhdGVzPjwvZGF0ZXM+PGlzYm4+MTU0
MS0yNTYzIChFbGVjdHJvbmljKSYjeEQ7MTU0MS0yNTYzIChMaW5raW5nKTwvaXNibj48YWNjZXNz
aW9uLW51bT4xOTM3ODIyNjwvYWNjZXNzaW9uLW51bT48d29yay10eXBlPlJlc2VhcmNoIFN1cHBv
cnQsIE5vbi1VLlMuIEdvdiZhcG9zO3Q8L3dvcmstdHlwZT48dXJscz48cmVsYXRlZC11cmxzPjx1
cmw+aHR0cDovL3d3dy5uY2JpLm5sbS5uaWguZ292L3B1Ym1lZC8xOTM3ODIyNjwvdXJsPjwvcmVs
YXRlZC11cmxzPjwvdXJscz48ZWxlY3Ryb25pYy1yZXNvdXJjZS1udW0+MTAuMTA4MC8xNTQxMjU1
MDkwMjc2NjkzNDwvZWxlY3Ryb25pYy1yZXNvdXJjZS1udW0+PGxhbmd1YWdlPmVuZzwvbGFuZ3Vh
Z2U+PC9yZWNvcmQ+PC9DaXRlPjwvRW5kTm90ZT4A
</w:fldData>
          </w:fldChar>
        </w:r>
        <w:r w:rsidR="00B10541">
          <w:instrText xml:space="preserve"> ADDIN EN.CITE </w:instrText>
        </w:r>
        <w:r w:rsidR="00B10541">
          <w:fldChar w:fldCharType="begin">
            <w:fldData xml:space="preserve">PEVuZE5vdGU+PENpdGU+PEF1dGhvcj5LaW5nPC9BdXRob3I+PFllYXI+MjAwOTwvWWVhcj48UmVj
TnVtPjYyPC9SZWNOdW0+PERpc3BsYXlUZXh0PjxzdHlsZSBmYWNlPSJzdXBlcnNjcmlwdCI+Mjg8
L3N0eWxlPjwvRGlzcGxheVRleHQ+PHJlY29yZD48cmVjLW51bWJlcj42MjwvcmVjLW51bWJlcj48
Zm9yZWlnbi1rZXlzPjxrZXkgYXBwPSJFTiIgZGItaWQ9IjA1d3I1ZHp6cXo1dnRsZXQ1c3U1ZWF4
ZWZzZmZ4MmZzdGZ0diI+NjI8L2tleT48L2ZvcmVpZ24ta2V5cz48cmVmLXR5cGUgbmFtZT0iSm91
cm5hbCBBcnRpY2xlIj4xNzwvcmVmLXR5cGU+PGNvbnRyaWJ1dG9ycz48YXV0aG9ycz48YXV0aG9y
PktpbmcsIFAuIFQuPC9hdXRob3I+PGF1dGhvcj5Ib2xkc3dvcnRoLCBTLiBSLjwvYXV0aG9yPjxh
dXRob3I+RmFybWVyLCBNLjwvYXV0aG9yPjxhdXRob3I+RnJlZXplciwgTi48L2F1dGhvcj48YXV0
aG9yPlZpbGxhbnVldmEsIEUuPC9hdXRob3I+PGF1dGhvcj5Ib2xtZXMsIFAuIFcuPC9hdXRob3I+
PC9hdXRob3JzPjwvY29udHJpYnV0b3JzPjxhdXRoLWFkZHJlc3M+UmVzcGlyYXRvcnkgYW5kIFNs
ZWVwIE1lZGljaW5lLCBNb25hc2ggTWVkaWNhbCBDZW50cmUvU291dGhlcm4gSGVhbHRoLCBNZWxi
b3VybmUsIEF1c3RyYWxpYS4gcGF1bC5raW5nQG1lZC5tb25hc2guZWR1LmF1PC9hdXRoLWFkZHJl
c3M+PHRpdGxlcz48dGl0bGU+UGhlbm90eXBlcyBvZiBhZHVsdCBicm9uY2hpZWN0YXNpczogb25z
ZXQgb2YgcHJvZHVjdGl2ZSBjb3VnaCBpbiBjaGlsZGhvb2QgYW5kIGFkdWx0aG9vZDwvdGl0bGU+
PHNlY29uZGFyeS10aXRsZT5DT1BEPC9zZWNvbmRhcnktdGl0bGU+PGFsdC10aXRsZT5Db3BkPC9h
bHQtdGl0bGU+PC90aXRsZXM+PHBlcmlvZGljYWw+PGZ1bGwtdGl0bGU+Q09QRDwvZnVsbC10aXRs
ZT48YWJici0xPkNvcGQ8L2FiYnItMT48L3BlcmlvZGljYWw+PGFsdC1wZXJpb2RpY2FsPjxmdWxs
LXRpdGxlPkNPUEQ8L2Z1bGwtdGl0bGU+PGFiYnItMT5Db3BkPC9hYmJyLTE+PC9hbHQtcGVyaW9k
aWNhbD48cGFnZXM+MTMwLTY8L3BhZ2VzPjx2b2x1bWU+Njwvdm9sdW1lPjxudW1iZXI+MjwvbnVt
YmVyPjxlZGl0aW9uPjIwMDkvMDQvMjE8L2VkaXRpb24+PGtleXdvcmRzPjxrZXl3b3JkPkFkb2xl
c2NlbnQ8L2tleXdvcmQ+PGtleXdvcmQ+QWR1bHQ8L2tleXdvcmQ+PGtleXdvcmQ+QWdlIG9mIE9u
c2V0PC9rZXl3b3JkPjxrZXl3b3JkPkJyb25jaGllY3Rhc2lzLypjb21wbGljYXRpb25zL3BoeXNp
b3BhdGhvbG9neS9yYWRpb2dyYXBoeTwva2V5d29yZD48a2V5d29yZD5DaGlsZDwva2V5d29yZD48
a2V5d29yZD5DaGlsZCwgUHJlc2Nob29sPC9rZXl3b3JkPjxrZXl3b3JkPkNocm9uaWMgRGlzZWFz
ZTwva2V5d29yZD48a2V5d29yZD5Db2hvcnQgU3R1ZGllczwva2V5d29yZD48a2V5d29yZD5Db3Vn
aC8qZXBpZGVtaW9sb2d5PC9rZXl3b3JkPjxrZXl3b3JkPkZlbWFsZTwva2V5d29yZD48a2V5d29y
ZD5Gb3JjZWQgRXhwaXJhdG9yeSBWb2x1bWU8L2tleXdvcmQ+PGtleXdvcmQ+SHVtYW5zPC9rZXl3
b3JkPjxrZXl3b3JkPk1hbGU8L2tleXdvcmQ+PGtleXdvcmQ+TWlkZGxlIEFnZWQ8L2tleXdvcmQ+
PGtleXdvcmQ+UmlzayBGYWN0b3JzPC9rZXl3b3JkPjxrZXl3b3JkPlRpbWUgRmFjdG9yczwva2V5
d29yZD48a2V5d29yZD5Ub21vZ3JhcGh5LCBYLVJheSBDb21wdXRlZDwva2V5d29yZD48a2V5d29y
ZD5Zb3VuZyBBZHVsdDwva2V5d29yZD48L2tleXdvcmRzPjxkYXRlcz48eWVhcj4yMDA5PC95ZWFy
PjxwdWItZGF0ZXM+PGRhdGU+QXByPC9kYXRlPjwvcHViLWRhdGVzPjwvZGF0ZXM+PGlzYm4+MTU0
MS0yNTYzIChFbGVjdHJvbmljKSYjeEQ7MTU0MS0yNTYzIChMaW5raW5nKTwvaXNibj48YWNjZXNz
aW9uLW51bT4xOTM3ODIyNjwvYWNjZXNzaW9uLW51bT48d29yay10eXBlPlJlc2VhcmNoIFN1cHBv
cnQsIE5vbi1VLlMuIEdvdiZhcG9zO3Q8L3dvcmstdHlwZT48dXJscz48cmVsYXRlZC11cmxzPjx1
cmw+aHR0cDovL3d3dy5uY2JpLm5sbS5uaWguZ292L3B1Ym1lZC8xOTM3ODIyNjwvdXJsPjwvcmVs
YXRlZC11cmxzPjwvdXJscz48ZWxlY3Ryb25pYy1yZXNvdXJjZS1udW0+MTAuMTA4MC8xNTQxMjU1
MDkwMjc2NjkzNDwvZWxlY3Ryb25pYy1yZXNvdXJjZS1udW0+PGxhbmd1YWdlPmVuZzwvbGFuZ3Vh
Z2U+PC9yZWNvcmQ+PC9DaXRlPjwvRW5kTm90ZT4A
</w:fldData>
          </w:fldChar>
        </w:r>
        <w:r w:rsidR="00B10541">
          <w:instrText xml:space="preserve"> ADDIN EN.CITE.DATA </w:instrText>
        </w:r>
        <w:r w:rsidR="00B10541">
          <w:fldChar w:fldCharType="end"/>
        </w:r>
        <w:r w:rsidR="00B10541">
          <w:fldChar w:fldCharType="separate"/>
        </w:r>
        <w:r w:rsidR="00B10541" w:rsidRPr="00B10541">
          <w:rPr>
            <w:noProof/>
            <w:vertAlign w:val="superscript"/>
          </w:rPr>
          <w:t>28</w:t>
        </w:r>
        <w:r w:rsidR="00B10541">
          <w:fldChar w:fldCharType="end"/>
        </w:r>
      </w:hyperlink>
      <w:r w:rsidR="000C6C9C">
        <w:t xml:space="preserve">. </w:t>
      </w:r>
      <w:r w:rsidR="00BE6304">
        <w:t xml:space="preserve">Some decline may be artefactual relating to </w:t>
      </w:r>
      <w:r w:rsidR="00B35602">
        <w:t xml:space="preserve">growth and </w:t>
      </w:r>
      <w:proofErr w:type="spellStart"/>
      <w:r w:rsidR="00B35602">
        <w:t>maturation</w:t>
      </w:r>
      <w:r w:rsidR="00BE6304">
        <w:t>delay</w:t>
      </w:r>
      <w:proofErr w:type="spellEnd"/>
      <w:r w:rsidR="00BE6304">
        <w:t>, although</w:t>
      </w:r>
      <w:r w:rsidR="000C6C9C">
        <w:t xml:space="preserve"> </w:t>
      </w:r>
      <w:r w:rsidR="006C24AE">
        <w:t xml:space="preserve">the </w:t>
      </w:r>
      <w:r w:rsidR="000C6C9C">
        <w:t xml:space="preserve">significant </w:t>
      </w:r>
      <w:r w:rsidR="00B35602">
        <w:t xml:space="preserve">baseline </w:t>
      </w:r>
      <w:r w:rsidR="000C6C9C">
        <w:t>abnormality</w:t>
      </w:r>
      <w:r w:rsidR="0087383A">
        <w:t xml:space="preserve"> </w:t>
      </w:r>
      <w:r w:rsidR="000C6C9C">
        <w:t>suggests that earlier life events have already strongly affected the lung architecture.</w:t>
      </w:r>
      <w:r w:rsidR="00F75AA9">
        <w:t xml:space="preserve"> In any case, the lack of clinical predictors of lung function abnormality suggests that considerable lung abnormalities, through intercurrent disease or other effects on lung growth, may not be identified unless </w:t>
      </w:r>
      <w:r w:rsidR="00B35602">
        <w:t>spirometry is performed</w:t>
      </w:r>
      <w:r w:rsidR="00F75AA9">
        <w:t>.</w:t>
      </w:r>
      <w:r w:rsidR="002750D1">
        <w:t xml:space="preserve"> Rates of </w:t>
      </w:r>
      <w:r w:rsidR="00AB55C9">
        <w:t xml:space="preserve">reported </w:t>
      </w:r>
      <w:r w:rsidR="002750D1">
        <w:t>household biomass fuel use were typical for many sub-Saharan countries. This important public health problem may have contributed to reduced lung function in our population</w:t>
      </w:r>
      <w:hyperlink w:anchor="_ENREF_29" w:tooltip="Gordon, 2014 #130" w:history="1">
        <w:r w:rsidR="00B10541">
          <w:fldChar w:fldCharType="begin">
            <w:fldData xml:space="preserve">PEVuZE5vdGU+PENpdGU+PEF1dGhvcj5Hb3Jkb248L0F1dGhvcj48WWVhcj4yMDE0PC9ZZWFyPjxS
ZWNOdW0+MTMwPC9SZWNOdW0+PERpc3BsYXlUZXh0PjxzdHlsZSBmYWNlPSJzdXBlcnNjcmlwdCI+
Mjk8L3N0eWxlPjwvRGlzcGxheVRleHQ+PHJlY29yZD48cmVjLW51bWJlcj4xMzA8L3JlYy1udW1i
ZXI+PGZvcmVpZ24ta2V5cz48a2V5IGFwcD0iRU4iIGRiLWlkPSIwNXdyNWR6enF6NXZ0bGV0NXN1
NWVheGVmc2ZmeDJmc3RmdHYiPjEzMDwva2V5PjwvZm9yZWlnbi1rZXlzPjxyZWYtdHlwZSBuYW1l
PSJKb3VybmFsIEFydGljbGUiPjE3PC9yZWYtdHlwZT48Y29udHJpYnV0b3JzPjxhdXRob3JzPjxh
dXRob3I+R29yZG9uLCBTLiBCLjwvYXV0aG9yPjxhdXRob3I+QnJ1Y2UsIE4uIEcuPC9hdXRob3I+
PGF1dGhvcj5HcmlnZywgSi48L2F1dGhvcj48YXV0aG9yPkhpYmJlcmQsIFAuIEwuPC9hdXRob3I+
PGF1dGhvcj5LdXJtaSwgTy4gUC48L2F1dGhvcj48YXV0aG9yPkxhbSwgSy4gQi48L2F1dGhvcj48
YXV0aG9yPk1vcnRpbWVyLCBLLjwvYXV0aG9yPjxhdXRob3I+QXNhbnRlLCBLLiBQLjwvYXV0aG9y
PjxhdXRob3I+QmFsYWtyaXNobmFuLCBLLjwvYXV0aG9yPjxhdXRob3I+QmFsbWVzLCBKLjwvYXV0
aG9yPjxhdXRob3I+QmFyLVplZXYsIE4uPC9hdXRob3I+PGF1dGhvcj5CYXRlcywgTS4gTi48L2F1
dGhvcj48YXV0aG9yPkJyZXlzc2UsIFAuIE4uPC9hdXRob3I+PGF1dGhvcj5CdWlzdCwgUy48L2F1
dGhvcj48YXV0aG9yPkNoZW4sIFouPC9hdXRob3I+PGF1dGhvcj5IYXZlbnMsIEQuPC9hdXRob3I+
PGF1dGhvcj5KYWNrLCBELjwvYXV0aG9yPjxhdXRob3I+SmluZGFsLCBTLjwvYXV0aG9yPjxhdXRo
b3I+S2FuLCBILjwvYXV0aG9yPjxhdXRob3I+TWVodGEsIFMuPC9hdXRob3I+PGF1dGhvcj5Nb3Nj
aG92aXMsIFAuPC9hdXRob3I+PGF1dGhvcj5OYWVoZXIsIEwuPC9hdXRob3I+PGF1dGhvcj5QYXRl
bCwgQS48L2F1dGhvcj48YXV0aG9yPlBlcmV6LVBhZGlsbGEsIFIuPC9hdXRob3I+PGF1dGhvcj5Q
b3BlLCBELjwvYXV0aG9yPjxhdXRob3I+UnlsYW5jZSwgSi48L2F1dGhvcj48YXV0aG9yPlNlbXBs
ZSwgUy48L2F1dGhvcj48YXV0aG9yPk1hcnRpbiwgVy4gSi4sIDJuZDwvYXV0aG9yPjwvYXV0aG9y
cz48L2NvbnRyaWJ1dG9ycz48YXV0aC1hZGRyZXNzPkRlcGFydG1lbnQgb2YgQ2xpbmljYWwgU2Np
ZW5jZXMsIExpdmVycG9vbCBTY2hvb2wgb2YgVHJvcGljYWwgTWVkaWNpbmUsIExpdmVycG9vbCwg
VUsuIEVsZWN0cm9uaWMgYWRkcmVzczogc3RlcGhlbi5nb3Jkb25AbHN0bWVkLmFjLnVrLiYjeEQ7
RGVwYXJ0bWVudCBvZiBQdWJsaWMgSGVhbHRoIGFuZCBQb2xpY3ksIFVuaXZlcnNpdHkgb2YgTGl2
ZXJwb29sLCBMaXZlcnBvb2wsIFVLLiYjeEQ7Q2VudHJlIGZvciBQYWVkaWF0cmljcywgQmxpemFy
ZCBJbnN0aXR1dGUsIFF1ZWVuIE1hcnksIFVuaXZlcnNpdHkgb2YgTG9uZG9uLCBMb25kb24sIFVL
LiYjeEQ7RGl2aXNpb24gb2YgR2xvYmFsIEhlYWx0aCwgRGVwYXJ0bWVudCBvZiBQZWRpYXRyaWNz
LCBNYXNzYWNodXNldHRzIEdlbmVyYWwgSG9zcGl0YWwsIGFuZCBIYXJ2YXJkIE1lZGljYWwgU2No
b29sLCBCb3N0b24sIE1BLCBVU0EuJiN4RDtDbGluaWNhbCBUcmlhbHMgU2VydmljZSBVbml0IGFu
ZCBFcGlkZW1pb2xvZ2ljYWwgU3R1ZGllcyBVbml0LCBOdWZmaWVsZCBEZXBhcnRtZW50IG9mIFBv
cHVsYXRpb24gSGVhbHRoLCBVbml2ZXJzaXR5IG9mIE94Zm9yZCwgT3hmb3JkLCBVSy4mI3hEO0lu
c3RpdHV0ZSBvZiBPY2N1cGF0aW9uYWwgYW5kIEVudmlyb25tZW50YWwgTWVkaWNpbmUsIFNjaG9v
bCBvZiBIZWFsdGggYW5kIFBvcHVsYXRpb24gU2NpZW5jZXMsIFVuaXZlcnNpdHkgb2YgQmlybWlu
Z2hhbSwgQmlybWluZ2hhbSwgVUsuJiN4RDtEZXBhcnRtZW50IG9mIENsaW5pY2FsIFNjaWVuY2Vz
LCBMaXZlcnBvb2wgU2Nob29sIG9mIFRyb3BpY2FsIE1lZGljaW5lLCBMaXZlcnBvb2wsIFVLLiYj
eEQ7RGVwYXJ0bWVudCBvZiBFbnZpcm9ubWVudGFsIEhlYWx0aCBTY2llbmNlcywgTWFpbG1hbiBT
Y2hvb2wgb2YgUHVibGljIEhlYWx0aCwgQ29sdW1iaWEgVW5pdmVyc2l0eSwgTmV3IFlvcmssIE5Z
LCBVU0EuJiN4RDtEZXBhcnRtZW50IG9mIEVudmlyb25tZW50YWwgSGVhbHRoIEVuZ2luZWVyaW5n
LCBTcmkgUmFtYWNoYW5kcmEgVW5pdmVyc2l0eSwgQ2hlbm5haSwgSW5kaWEuJiN4RDtEZXBhcnRt
ZW50IG9mIE1lZGljaW5lLCBVbml2ZXJzaXR5IG9mIENhbGlmb3JuaWEgU2FuIEZyYW5jaXNjbywg
U2FuIEZyYW5jaXNjbywgQ0EsIFVTQTsgRW52aXJvbm1lbnRhbCBIZWFsdGggU2NpZW5jZXMsIFNj
aG9vbCBvZiBQdWJsaWMgSGVhbHRoLCBVbml2ZXJzaXR5IG9mIENhbGlmb3JuaWEsIEJlcmtlbGV5
LCBDQSwgVVNBLiYjeEQ7TWFsYXdpLUxpdmVycG9vbC1XZWxsY29tZSBUcnVzdCBDbGluaWNhbCBS
ZXNlYXJjaCBQcm9ncmFtbWUsIENvbGxlZ2Ugb2YgTWVkaWNpbmUsIFVuaXZlcnNpdHkgb2YgTWFs
YXdpLCBCbGFudHlyZSwgTWFsYXdpOyBJbnN0aXR1dGUgb2YgSW5mZWN0aW9uIGFuZCBHbG9iYWwg
SGVhbHRoLCBVbml2ZXJzaXR5IG9mIExpdmVycG9vbCwgTGl2ZXJwb29sLCBVSy4mI3hEO0Rpdmlz
aW9ucyBvZiBFcGlkZW1pb2xvZ3kgYW5kIEVudmlyb25tZW50YWwgSGVhbHRoIFNjaWVuY2VzLCBT
Y2hvb2wgb2YgUHVibGljIEhlYWx0aCwgVW5pdmVyc2l0eSBvZiBDYWxpZm9ybmlhLCBCZXJrZWxl
eSwgQ0EsIFVTQS4mI3hEO0RlcGFydG1lbnQgb2YgRW52aXJvbm1lbnRhbCBIZWFsdGggU2NpZW5j
ZXMsIEpvaG5zIEhvcGtpbnMgQmxvb21iZXJnIFNjaG9vbCBvZiBQdWJsaWMgSGVhbHRoLCBCYWx0
aW1vcmUsIE1ELCBVU0EuJiN4RDtPcmVnb24gSGVhbHRoIGFuZCBTY2llbmNlIFVuaXZlcnNpdHks
IFBvcnRsYW5kLCBPUiwgVVNBLiYjeEQ7SmluZGFsIENsaW5pY3MsIENoYW5kaWdhcmgsIEluZGlh
LiYjeEQ7U2Nob29sIG9mIFB1YmxpYyBIZWFsdGgsIEZ1ZGFuIFVuaXZlcnNpdHksIFNoYW5naGFp
LCBDaGluYS4mI3hEO0hlYWx0aCBFZmZlY3RzIEluc3RpdHV0ZSwgQm9zdG9uLCBNQSwgVVNBLiYj
eEQ7VGhlIFVuaXZlcnNpdHkgb2YgR2VvcmdpYSwgQ29sbGVnZSBvZiBQdWJsaWMgSGVhbHRoLCBE
ZXBhcnRtZW50IG9mIEVudmlyb25tZW50YWwgSGVhbHRoIFNjaWVuY2UsIEF0aGVucywgR0EsIFVT
QS4mI3hEO0xhdGEgTWVkaWNhbCBSZXNlYXJjaCBGb3VuZGF0aW9uLCBOYWdwdXIsIEluZGlhLiYj
eEQ7SW5zdGl0dXRvIE5hY2lvbmFsIGRlIEVuZmVybWVkYWRlcyBSZXNwaXJhdG9yaWFzLCBNZXhp
Y28gQ2l0eSwgTWV4aWNvLiYjeEQ7TWFsYXdpLUxpdmVycG9vbC1XZWxsY29tZSBUcnVzdCBDbGlu
aWNhbCBSZXNlYXJjaCBQcm9ncmFtbWUsIENvbGxlZ2Ugb2YgTWVkaWNpbmUsIFVuaXZlcnNpdHkg
b2YgTWFsYXdpLCBCbGFudHlyZSwgTWFsYXdpLiYjeEQ7VW5pdmVyc2l0eSBvZiBBYmVyZGVlbiwg
U2NvdHRpc2ggQ2VudHJlIGZvciBJbmRvb3IgQWlyLCBEaXZpc2lvbiBvZiBBcHBsaWVkIEhlYWx0
aCBTY2llbmNlcywgUm95YWwgQWJlcmRlZW4gQ2hpbGRyZW4mYXBvcztzIEhvc3BpdGFsLCBBYmVy
ZGVlbiwgVUsuJiN4RDtEaXZpc2lvbiBvZiBFbnZpcm9ubWVudGFsIEhlYWx0aCBTY2llbmNlcywg
Q29sbGVnZSBvZiBQdWJsaWMgSGVhbHRoLCBUaGUgT2hpbyBTdGF0ZSBVbml2ZXJzaXR5LCBDb2x1
bWJ1cywgT0gsIFVTQS4gRWxlY3Ryb25pYyBhZGRyZXNzOiB3am1hcnRpbkBjcGgub3N1LmVkdS48
L2F1dGgtYWRkcmVzcz48dGl0bGVzPjx0aXRsZT5SZXNwaXJhdG9yeSByaXNrcyBmcm9tIGhvdXNl
aG9sZCBhaXIgcG9sbHV0aW9uIGluIGxvdyBhbmQgbWlkZGxlIGluY29tZSBjb3VudHJpZXM8L3Rp
dGxlPjxzZWNvbmRhcnktdGl0bGU+TGFuY2V0IFJlc3BpciBNZWQ8L3NlY29uZGFyeS10aXRsZT48
YWx0LXRpdGxlPlRoZSBMYW5jZXQuIFJlc3BpcmF0b3J5IG1lZGljaW5lPC9hbHQtdGl0bGU+PC90
aXRsZXM+PHBlcmlvZGljYWw+PGZ1bGwtdGl0bGU+TGFuY2V0IFJlc3BpciBNZWQ8L2Z1bGwtdGl0
bGU+PGFiYnItMT5UaGUgTGFuY2V0LiBSZXNwaXJhdG9yeSBtZWRpY2luZTwvYWJici0xPjwvcGVy
aW9kaWNhbD48YWx0LXBlcmlvZGljYWw+PGZ1bGwtdGl0bGU+TGFuY2V0IFJlc3BpciBNZWQ8L2Z1
bGwtdGl0bGU+PGFiYnItMT5UaGUgTGFuY2V0LiBSZXNwaXJhdG9yeSBtZWRpY2luZTwvYWJici0x
PjwvYWx0LXBlcmlvZGljYWw+PHBhZ2VzPjgyMy02MDwvcGFnZXM+PHZvbHVtZT4yPC92b2x1bWU+
PG51bWJlcj4xMDwvbnVtYmVyPjxlZGl0aW9uPjIwMTQvMDkvMDc8L2VkaXRpb24+PGRhdGVzPjx5
ZWFyPjIwMTQ8L3llYXI+PHB1Yi1kYXRlcz48ZGF0ZT5PY3Q8L2RhdGU+PC9wdWItZGF0ZXM+PC9k
YXRlcz48aXNibj4yMjEzLTI2MTkgKEVsZWN0cm9uaWMpJiN4RDsyMjEzLTI2MDAgKExpbmtpbmcp
PC9pc2JuPjxhY2Nlc3Npb24tbnVtPjI1MTkzMzQ5PC9hY2Nlc3Npb24tbnVtPjx3b3JrLXR5cGU+
UmVzZWFyY2ggU3VwcG9ydCwgTm9uLVUuUy4gR292JmFwb3M7dDwvd29yay10eXBlPjx1cmxzPjxy
ZWxhdGVkLXVybHM+PHVybD5odHRwOi8vd3d3Lm5jYmkubmxtLm5paC5nb3YvcHVibWVkLzI1MTkz
MzQ5PC91cmw+PC9yZWxhdGVkLXVybHM+PC91cmxzPjxlbGVjdHJvbmljLXJlc291cmNlLW51bT4x
MC4xMDE2L1MyMjEzLTI2MDAoMTQpNzAxNjgtNzwvZWxlY3Ryb25pYy1yZXNvdXJjZS1udW0+PGxh
bmd1YWdlPmVuZzwvbGFuZ3VhZ2U+PC9yZWNvcmQ+PC9DaXRlPjwvRW5kTm90ZT5=
</w:fldData>
          </w:fldChar>
        </w:r>
        <w:r w:rsidR="00B10541">
          <w:instrText xml:space="preserve"> ADDIN EN.CITE </w:instrText>
        </w:r>
        <w:r w:rsidR="00B10541">
          <w:fldChar w:fldCharType="begin">
            <w:fldData xml:space="preserve">PEVuZE5vdGU+PENpdGU+PEF1dGhvcj5Hb3Jkb248L0F1dGhvcj48WWVhcj4yMDE0PC9ZZWFyPjxS
ZWNOdW0+MTMwPC9SZWNOdW0+PERpc3BsYXlUZXh0PjxzdHlsZSBmYWNlPSJzdXBlcnNjcmlwdCI+
Mjk8L3N0eWxlPjwvRGlzcGxheVRleHQ+PHJlY29yZD48cmVjLW51bWJlcj4xMzA8L3JlYy1udW1i
ZXI+PGZvcmVpZ24ta2V5cz48a2V5IGFwcD0iRU4iIGRiLWlkPSIwNXdyNWR6enF6NXZ0bGV0NXN1
NWVheGVmc2ZmeDJmc3RmdHYiPjEzMDwva2V5PjwvZm9yZWlnbi1rZXlzPjxyZWYtdHlwZSBuYW1l
PSJKb3VybmFsIEFydGljbGUiPjE3PC9yZWYtdHlwZT48Y29udHJpYnV0b3JzPjxhdXRob3JzPjxh
dXRob3I+R29yZG9uLCBTLiBCLjwvYXV0aG9yPjxhdXRob3I+QnJ1Y2UsIE4uIEcuPC9hdXRob3I+
PGF1dGhvcj5HcmlnZywgSi48L2F1dGhvcj48YXV0aG9yPkhpYmJlcmQsIFAuIEwuPC9hdXRob3I+
PGF1dGhvcj5LdXJtaSwgTy4gUC48L2F1dGhvcj48YXV0aG9yPkxhbSwgSy4gQi48L2F1dGhvcj48
YXV0aG9yPk1vcnRpbWVyLCBLLjwvYXV0aG9yPjxhdXRob3I+QXNhbnRlLCBLLiBQLjwvYXV0aG9y
PjxhdXRob3I+QmFsYWtyaXNobmFuLCBLLjwvYXV0aG9yPjxhdXRob3I+QmFsbWVzLCBKLjwvYXV0
aG9yPjxhdXRob3I+QmFyLVplZXYsIE4uPC9hdXRob3I+PGF1dGhvcj5CYXRlcywgTS4gTi48L2F1
dGhvcj48YXV0aG9yPkJyZXlzc2UsIFAuIE4uPC9hdXRob3I+PGF1dGhvcj5CdWlzdCwgUy48L2F1
dGhvcj48YXV0aG9yPkNoZW4sIFouPC9hdXRob3I+PGF1dGhvcj5IYXZlbnMsIEQuPC9hdXRob3I+
PGF1dGhvcj5KYWNrLCBELjwvYXV0aG9yPjxhdXRob3I+SmluZGFsLCBTLjwvYXV0aG9yPjxhdXRo
b3I+S2FuLCBILjwvYXV0aG9yPjxhdXRob3I+TWVodGEsIFMuPC9hdXRob3I+PGF1dGhvcj5Nb3Nj
aG92aXMsIFAuPC9hdXRob3I+PGF1dGhvcj5OYWVoZXIsIEwuPC9hdXRob3I+PGF1dGhvcj5QYXRl
bCwgQS48L2F1dGhvcj48YXV0aG9yPlBlcmV6LVBhZGlsbGEsIFIuPC9hdXRob3I+PGF1dGhvcj5Q
b3BlLCBELjwvYXV0aG9yPjxhdXRob3I+UnlsYW5jZSwgSi48L2F1dGhvcj48YXV0aG9yPlNlbXBs
ZSwgUy48L2F1dGhvcj48YXV0aG9yPk1hcnRpbiwgVy4gSi4sIDJuZDwvYXV0aG9yPjwvYXV0aG9y
cz48L2NvbnRyaWJ1dG9ycz48YXV0aC1hZGRyZXNzPkRlcGFydG1lbnQgb2YgQ2xpbmljYWwgU2Np
ZW5jZXMsIExpdmVycG9vbCBTY2hvb2wgb2YgVHJvcGljYWwgTWVkaWNpbmUsIExpdmVycG9vbCwg
VUsuIEVsZWN0cm9uaWMgYWRkcmVzczogc3RlcGhlbi5nb3Jkb25AbHN0bWVkLmFjLnVrLiYjeEQ7
RGVwYXJ0bWVudCBvZiBQdWJsaWMgSGVhbHRoIGFuZCBQb2xpY3ksIFVuaXZlcnNpdHkgb2YgTGl2
ZXJwb29sLCBMaXZlcnBvb2wsIFVLLiYjeEQ7Q2VudHJlIGZvciBQYWVkaWF0cmljcywgQmxpemFy
ZCBJbnN0aXR1dGUsIFF1ZWVuIE1hcnksIFVuaXZlcnNpdHkgb2YgTG9uZG9uLCBMb25kb24sIFVL
LiYjeEQ7RGl2aXNpb24gb2YgR2xvYmFsIEhlYWx0aCwgRGVwYXJ0bWVudCBvZiBQZWRpYXRyaWNz
LCBNYXNzYWNodXNldHRzIEdlbmVyYWwgSG9zcGl0YWwsIGFuZCBIYXJ2YXJkIE1lZGljYWwgU2No
b29sLCBCb3N0b24sIE1BLCBVU0EuJiN4RDtDbGluaWNhbCBUcmlhbHMgU2VydmljZSBVbml0IGFu
ZCBFcGlkZW1pb2xvZ2ljYWwgU3R1ZGllcyBVbml0LCBOdWZmaWVsZCBEZXBhcnRtZW50IG9mIFBv
cHVsYXRpb24gSGVhbHRoLCBVbml2ZXJzaXR5IG9mIE94Zm9yZCwgT3hmb3JkLCBVSy4mI3hEO0lu
c3RpdHV0ZSBvZiBPY2N1cGF0aW9uYWwgYW5kIEVudmlyb25tZW50YWwgTWVkaWNpbmUsIFNjaG9v
bCBvZiBIZWFsdGggYW5kIFBvcHVsYXRpb24gU2NpZW5jZXMsIFVuaXZlcnNpdHkgb2YgQmlybWlu
Z2hhbSwgQmlybWluZ2hhbSwgVUsuJiN4RDtEZXBhcnRtZW50IG9mIENsaW5pY2FsIFNjaWVuY2Vz
LCBMaXZlcnBvb2wgU2Nob29sIG9mIFRyb3BpY2FsIE1lZGljaW5lLCBMaXZlcnBvb2wsIFVLLiYj
eEQ7RGVwYXJ0bWVudCBvZiBFbnZpcm9ubWVudGFsIEhlYWx0aCBTY2llbmNlcywgTWFpbG1hbiBT
Y2hvb2wgb2YgUHVibGljIEhlYWx0aCwgQ29sdW1iaWEgVW5pdmVyc2l0eSwgTmV3IFlvcmssIE5Z
LCBVU0EuJiN4RDtEZXBhcnRtZW50IG9mIEVudmlyb25tZW50YWwgSGVhbHRoIEVuZ2luZWVyaW5n
LCBTcmkgUmFtYWNoYW5kcmEgVW5pdmVyc2l0eSwgQ2hlbm5haSwgSW5kaWEuJiN4RDtEZXBhcnRt
ZW50IG9mIE1lZGljaW5lLCBVbml2ZXJzaXR5IG9mIENhbGlmb3JuaWEgU2FuIEZyYW5jaXNjbywg
U2FuIEZyYW5jaXNjbywgQ0EsIFVTQTsgRW52aXJvbm1lbnRhbCBIZWFsdGggU2NpZW5jZXMsIFNj
aG9vbCBvZiBQdWJsaWMgSGVhbHRoLCBVbml2ZXJzaXR5IG9mIENhbGlmb3JuaWEsIEJlcmtlbGV5
LCBDQSwgVVNBLiYjeEQ7TWFsYXdpLUxpdmVycG9vbC1XZWxsY29tZSBUcnVzdCBDbGluaWNhbCBS
ZXNlYXJjaCBQcm9ncmFtbWUsIENvbGxlZ2Ugb2YgTWVkaWNpbmUsIFVuaXZlcnNpdHkgb2YgTWFs
YXdpLCBCbGFudHlyZSwgTWFsYXdpOyBJbnN0aXR1dGUgb2YgSW5mZWN0aW9uIGFuZCBHbG9iYWwg
SGVhbHRoLCBVbml2ZXJzaXR5IG9mIExpdmVycG9vbCwgTGl2ZXJwb29sLCBVSy4mI3hEO0Rpdmlz
aW9ucyBvZiBFcGlkZW1pb2xvZ3kgYW5kIEVudmlyb25tZW50YWwgSGVhbHRoIFNjaWVuY2VzLCBT
Y2hvb2wgb2YgUHVibGljIEhlYWx0aCwgVW5pdmVyc2l0eSBvZiBDYWxpZm9ybmlhLCBCZXJrZWxl
eSwgQ0EsIFVTQS4mI3hEO0RlcGFydG1lbnQgb2YgRW52aXJvbm1lbnRhbCBIZWFsdGggU2NpZW5j
ZXMsIEpvaG5zIEhvcGtpbnMgQmxvb21iZXJnIFNjaG9vbCBvZiBQdWJsaWMgSGVhbHRoLCBCYWx0
aW1vcmUsIE1ELCBVU0EuJiN4RDtPcmVnb24gSGVhbHRoIGFuZCBTY2llbmNlIFVuaXZlcnNpdHks
IFBvcnRsYW5kLCBPUiwgVVNBLiYjeEQ7SmluZGFsIENsaW5pY3MsIENoYW5kaWdhcmgsIEluZGlh
LiYjeEQ7U2Nob29sIG9mIFB1YmxpYyBIZWFsdGgsIEZ1ZGFuIFVuaXZlcnNpdHksIFNoYW5naGFp
LCBDaGluYS4mI3hEO0hlYWx0aCBFZmZlY3RzIEluc3RpdHV0ZSwgQm9zdG9uLCBNQSwgVVNBLiYj
eEQ7VGhlIFVuaXZlcnNpdHkgb2YgR2VvcmdpYSwgQ29sbGVnZSBvZiBQdWJsaWMgSGVhbHRoLCBE
ZXBhcnRtZW50IG9mIEVudmlyb25tZW50YWwgSGVhbHRoIFNjaWVuY2UsIEF0aGVucywgR0EsIFVT
QS4mI3hEO0xhdGEgTWVkaWNhbCBSZXNlYXJjaCBGb3VuZGF0aW9uLCBOYWdwdXIsIEluZGlhLiYj
eEQ7SW5zdGl0dXRvIE5hY2lvbmFsIGRlIEVuZmVybWVkYWRlcyBSZXNwaXJhdG9yaWFzLCBNZXhp
Y28gQ2l0eSwgTWV4aWNvLiYjeEQ7TWFsYXdpLUxpdmVycG9vbC1XZWxsY29tZSBUcnVzdCBDbGlu
aWNhbCBSZXNlYXJjaCBQcm9ncmFtbWUsIENvbGxlZ2Ugb2YgTWVkaWNpbmUsIFVuaXZlcnNpdHkg
b2YgTWFsYXdpLCBCbGFudHlyZSwgTWFsYXdpLiYjeEQ7VW5pdmVyc2l0eSBvZiBBYmVyZGVlbiwg
U2NvdHRpc2ggQ2VudHJlIGZvciBJbmRvb3IgQWlyLCBEaXZpc2lvbiBvZiBBcHBsaWVkIEhlYWx0
aCBTY2llbmNlcywgUm95YWwgQWJlcmRlZW4gQ2hpbGRyZW4mYXBvcztzIEhvc3BpdGFsLCBBYmVy
ZGVlbiwgVUsuJiN4RDtEaXZpc2lvbiBvZiBFbnZpcm9ubWVudGFsIEhlYWx0aCBTY2llbmNlcywg
Q29sbGVnZSBvZiBQdWJsaWMgSGVhbHRoLCBUaGUgT2hpbyBTdGF0ZSBVbml2ZXJzaXR5LCBDb2x1
bWJ1cywgT0gsIFVTQS4gRWxlY3Ryb25pYyBhZGRyZXNzOiB3am1hcnRpbkBjcGgub3N1LmVkdS48
L2F1dGgtYWRkcmVzcz48dGl0bGVzPjx0aXRsZT5SZXNwaXJhdG9yeSByaXNrcyBmcm9tIGhvdXNl
aG9sZCBhaXIgcG9sbHV0aW9uIGluIGxvdyBhbmQgbWlkZGxlIGluY29tZSBjb3VudHJpZXM8L3Rp
dGxlPjxzZWNvbmRhcnktdGl0bGU+TGFuY2V0IFJlc3BpciBNZWQ8L3NlY29uZGFyeS10aXRsZT48
YWx0LXRpdGxlPlRoZSBMYW5jZXQuIFJlc3BpcmF0b3J5IG1lZGljaW5lPC9hbHQtdGl0bGU+PC90
aXRsZXM+PHBlcmlvZGljYWw+PGZ1bGwtdGl0bGU+TGFuY2V0IFJlc3BpciBNZWQ8L2Z1bGwtdGl0
bGU+PGFiYnItMT5UaGUgTGFuY2V0LiBSZXNwaXJhdG9yeSBtZWRpY2luZTwvYWJici0xPjwvcGVy
aW9kaWNhbD48YWx0LXBlcmlvZGljYWw+PGZ1bGwtdGl0bGU+TGFuY2V0IFJlc3BpciBNZWQ8L2Z1
bGwtdGl0bGU+PGFiYnItMT5UaGUgTGFuY2V0LiBSZXNwaXJhdG9yeSBtZWRpY2luZTwvYWJici0x
PjwvYWx0LXBlcmlvZGljYWw+PHBhZ2VzPjgyMy02MDwvcGFnZXM+PHZvbHVtZT4yPC92b2x1bWU+
PG51bWJlcj4xMDwvbnVtYmVyPjxlZGl0aW9uPjIwMTQvMDkvMDc8L2VkaXRpb24+PGRhdGVzPjx5
ZWFyPjIwMTQ8L3llYXI+PHB1Yi1kYXRlcz48ZGF0ZT5PY3Q8L2RhdGU+PC9wdWItZGF0ZXM+PC9k
YXRlcz48aXNibj4yMjEzLTI2MTkgKEVsZWN0cm9uaWMpJiN4RDsyMjEzLTI2MDAgKExpbmtpbmcp
PC9pc2JuPjxhY2Nlc3Npb24tbnVtPjI1MTkzMzQ5PC9hY2Nlc3Npb24tbnVtPjx3b3JrLXR5cGU+
UmVzZWFyY2ggU3VwcG9ydCwgTm9uLVUuUy4gR292JmFwb3M7dDwvd29yay10eXBlPjx1cmxzPjxy
ZWxhdGVkLXVybHM+PHVybD5odHRwOi8vd3d3Lm5jYmkubmxtLm5paC5nb3YvcHVibWVkLzI1MTkz
MzQ5PC91cmw+PC9yZWxhdGVkLXVybHM+PC91cmxzPjxlbGVjdHJvbmljLXJlc291cmNlLW51bT4x
MC4xMDE2L1MyMjEzLTI2MDAoMTQpNzAxNjgtNzwvZWxlY3Ryb25pYy1yZXNvdXJjZS1udW0+PGxh
bmd1YWdlPmVuZzwvbGFuZ3VhZ2U+PC9yZWNvcmQ+PC9DaXRlPjwvRW5kTm90ZT5=
</w:fldData>
          </w:fldChar>
        </w:r>
        <w:r w:rsidR="00B10541">
          <w:instrText xml:space="preserve"> ADDIN EN.CITE.DATA </w:instrText>
        </w:r>
        <w:r w:rsidR="00B10541">
          <w:fldChar w:fldCharType="end"/>
        </w:r>
        <w:r w:rsidR="00B10541">
          <w:fldChar w:fldCharType="separate"/>
        </w:r>
        <w:r w:rsidR="00B10541" w:rsidRPr="00B10541">
          <w:rPr>
            <w:noProof/>
            <w:vertAlign w:val="superscript"/>
          </w:rPr>
          <w:t>29</w:t>
        </w:r>
        <w:r w:rsidR="00B10541">
          <w:fldChar w:fldCharType="end"/>
        </w:r>
      </w:hyperlink>
      <w:r w:rsidR="002750D1">
        <w:t>.</w:t>
      </w:r>
    </w:p>
    <w:p w14:paraId="2C0A967B" w14:textId="6F8949CF" w:rsidR="00346725" w:rsidRPr="00F00451" w:rsidRDefault="00346725" w:rsidP="00CB0706">
      <w:r>
        <w:t xml:space="preserve">Our data are limited by the </w:t>
      </w:r>
      <w:r w:rsidR="00054292">
        <w:t>cross-section</w:t>
      </w:r>
      <w:r w:rsidR="00961F0B">
        <w:t xml:space="preserve">al </w:t>
      </w:r>
      <w:r w:rsidR="00021EA4">
        <w:t>nature</w:t>
      </w:r>
      <w:r w:rsidR="00961F0B">
        <w:t xml:space="preserve"> of the study and the lack of</w:t>
      </w:r>
      <w:r>
        <w:t xml:space="preserve"> total lung volume and transfer factor measurements</w:t>
      </w:r>
      <w:r w:rsidR="002D76B7">
        <w:t>, and the absence of non-infected controls</w:t>
      </w:r>
      <w:r w:rsidR="00054292">
        <w:t>.</w:t>
      </w:r>
      <w:r>
        <w:t xml:space="preserve"> Reversibility studies might be more easily interpreted with either universal reversibility testing, or a control arm but this was not possible within our study. We did not have access to HRCT imaging, echocardiography or post-mortem tissue biopsies which would define the pathologies more clearly.</w:t>
      </w:r>
      <w:r w:rsidR="00AB55C9">
        <w:t xml:space="preserve"> </w:t>
      </w:r>
      <w:proofErr w:type="gramStart"/>
      <w:r w:rsidR="00B35602">
        <w:t>and</w:t>
      </w:r>
      <w:proofErr w:type="gramEnd"/>
      <w:r w:rsidR="00AB55C9">
        <w:t xml:space="preserve"> TB </w:t>
      </w:r>
      <w:r w:rsidR="00B35602">
        <w:t xml:space="preserve">screening </w:t>
      </w:r>
      <w:r w:rsidR="00AB55C9">
        <w:t>is limited by suboptimal diagnostics.</w:t>
      </w:r>
    </w:p>
    <w:p w14:paraId="4D489C44" w14:textId="2F1BD9B9" w:rsidR="00054292" w:rsidRDefault="00AD6925" w:rsidP="00737DF6">
      <w:r>
        <w:t>Prospective studies should examine our definition of</w:t>
      </w:r>
      <w:r w:rsidR="006D6150">
        <w:t xml:space="preserve"> </w:t>
      </w:r>
      <w:r w:rsidR="00064019">
        <w:t xml:space="preserve">the </w:t>
      </w:r>
      <w:r>
        <w:t>two</w:t>
      </w:r>
      <w:r w:rsidR="006D6150">
        <w:t xml:space="preserve"> phenotypes</w:t>
      </w:r>
      <w:r>
        <w:t xml:space="preserve"> in relation to pathophysiology in a cohort in which intensive </w:t>
      </w:r>
      <w:r w:rsidR="00064019">
        <w:t>investigation is possible, for example with high resolution CT scanning, echocardiography</w:t>
      </w:r>
      <w:r>
        <w:t xml:space="preserve"> </w:t>
      </w:r>
      <w:r w:rsidR="00064019">
        <w:t xml:space="preserve">and possibly, autopsy studies. </w:t>
      </w:r>
      <w:r>
        <w:t>If the phenotypes correlate with disease (</w:t>
      </w:r>
      <w:r w:rsidR="00064019">
        <w:t>we hypothesise</w:t>
      </w:r>
      <w:r>
        <w:t xml:space="preserve"> “cough” with bronchiectasis</w:t>
      </w:r>
      <w:r w:rsidR="00064019">
        <w:t xml:space="preserve"> or bronchiolitis obliterans</w:t>
      </w:r>
      <w:r w:rsidR="00CB0706">
        <w:t>, and</w:t>
      </w:r>
      <w:r>
        <w:t xml:space="preserve"> “hypoxia” with interstitial lung disease), this could be useful </w:t>
      </w:r>
      <w:r w:rsidR="00064019">
        <w:t xml:space="preserve">to clinicians where </w:t>
      </w:r>
      <w:r w:rsidR="00CB0706">
        <w:t>such</w:t>
      </w:r>
      <w:r w:rsidR="00064019">
        <w:t xml:space="preserve"> investigation</w:t>
      </w:r>
      <w:r w:rsidR="00CB0706">
        <w:t>s</w:t>
      </w:r>
      <w:r w:rsidR="00064019">
        <w:t xml:space="preserve"> </w:t>
      </w:r>
      <w:r w:rsidR="00CB0706">
        <w:t>are</w:t>
      </w:r>
      <w:r w:rsidR="00064019">
        <w:t xml:space="preserve"> not </w:t>
      </w:r>
      <w:r w:rsidR="00CB0706">
        <w:t>available</w:t>
      </w:r>
      <w:r w:rsidR="00064019">
        <w:t>. Longitudinal c</w:t>
      </w:r>
      <w:r w:rsidR="00054292">
        <w:t xml:space="preserve">ohort studies </w:t>
      </w:r>
      <w:r w:rsidR="00064019">
        <w:t xml:space="preserve">should </w:t>
      </w:r>
      <w:r w:rsidR="00054292">
        <w:t xml:space="preserve">assess </w:t>
      </w:r>
      <w:proofErr w:type="spellStart"/>
      <w:r w:rsidR="00B35602">
        <w:t>longterm</w:t>
      </w:r>
      <w:proofErr w:type="spellEnd"/>
      <w:r w:rsidR="00B35602">
        <w:t xml:space="preserve"> </w:t>
      </w:r>
      <w:r w:rsidR="00064019">
        <w:t xml:space="preserve">change in symptoms and lung function </w:t>
      </w:r>
      <w:r w:rsidR="00064019">
        <w:lastRenderedPageBreak/>
        <w:t>in</w:t>
      </w:r>
      <w:r w:rsidR="00054292">
        <w:t xml:space="preserve"> CLD</w:t>
      </w:r>
      <w:r w:rsidR="00064019">
        <w:t>, and would facilitate</w:t>
      </w:r>
      <w:r w:rsidR="00054292">
        <w:t xml:space="preserve"> </w:t>
      </w:r>
      <w:r w:rsidR="006D6150">
        <w:t>t</w:t>
      </w:r>
      <w:r w:rsidR="0087383A">
        <w:t xml:space="preserve">herapeutic trials of immunomodulation (for example prednisolone in </w:t>
      </w:r>
      <w:r w:rsidR="00064019">
        <w:t>obliterative bronchiolitis</w:t>
      </w:r>
      <w:r w:rsidR="0087383A">
        <w:t>) or antimicrobials (azithromycin in bronchiectasis)</w:t>
      </w:r>
      <w:r w:rsidR="006D6150">
        <w:t>.</w:t>
      </w:r>
    </w:p>
    <w:p w14:paraId="61E8C461" w14:textId="6A133F8B" w:rsidR="001E6D2F" w:rsidRDefault="002750D1" w:rsidP="00737DF6">
      <w:r>
        <w:t>Widespread evidence of pulmonary disease presented here adds to the case for treatment of all HIV infected children with antiretrovirals irrespective of CD4 count. At the least, a</w:t>
      </w:r>
      <w:r w:rsidR="00737DF6">
        <w:t xml:space="preserve">s a WHO HIV Stage 3 criterion, there should be a strong emphasis on identifying children with chronic lung disease and establishing early antiretroviral therapy in </w:t>
      </w:r>
      <w:r>
        <w:t>those</w:t>
      </w:r>
      <w:r w:rsidR="00737DF6">
        <w:t xml:space="preserve"> individuals. For this purpose, simple clinical definitions of </w:t>
      </w:r>
      <w:r w:rsidR="00344B47">
        <w:t>CLD-c</w:t>
      </w:r>
      <w:r w:rsidR="00737DF6">
        <w:t xml:space="preserve">ough (in the absence of TB) and </w:t>
      </w:r>
      <w:r w:rsidR="00344B47">
        <w:t>CLD-</w:t>
      </w:r>
      <w:r w:rsidR="00737DF6">
        <w:t>hypoxia could be useful to clinicians in healthcare settings with few resources.</w:t>
      </w:r>
    </w:p>
    <w:bookmarkEnd w:id="0"/>
    <w:p w14:paraId="7D5459F2" w14:textId="77777777" w:rsidR="00737DF6" w:rsidRDefault="00737DF6" w:rsidP="001E6D2F"/>
    <w:p w14:paraId="39C2AF0E" w14:textId="77777777" w:rsidR="00313889" w:rsidRDefault="00313889" w:rsidP="00D948B7">
      <w:pPr>
        <w:pStyle w:val="Heading3"/>
        <w:spacing w:line="480" w:lineRule="auto"/>
      </w:pPr>
      <w:r>
        <w:t>Conflicts of interest</w:t>
      </w:r>
    </w:p>
    <w:p w14:paraId="7CC2828D" w14:textId="1680462A" w:rsidR="00103A89" w:rsidRDefault="001069A4" w:rsidP="00D948B7">
      <w:pPr>
        <w:rPr>
          <w:lang w:eastAsia="en-US"/>
        </w:rPr>
      </w:pPr>
      <w:r>
        <w:rPr>
          <w:lang w:eastAsia="en-US"/>
        </w:rPr>
        <w:t>The authors declare</w:t>
      </w:r>
      <w:r w:rsidR="008C53E0">
        <w:rPr>
          <w:lang w:eastAsia="en-US"/>
        </w:rPr>
        <w:t xml:space="preserve"> no conflict of interest.</w:t>
      </w:r>
    </w:p>
    <w:p w14:paraId="4D174C97" w14:textId="77777777" w:rsidR="006B4BBF" w:rsidRDefault="006B4BBF">
      <w:pPr>
        <w:rPr>
          <w:rFonts w:asciiTheme="majorHAnsi" w:eastAsiaTheme="majorEastAsia" w:hAnsiTheme="majorHAnsi" w:cstheme="majorBidi"/>
          <w:b/>
          <w:bCs/>
          <w:sz w:val="26"/>
          <w:szCs w:val="26"/>
        </w:rPr>
      </w:pPr>
      <w:r>
        <w:br w:type="page"/>
      </w:r>
    </w:p>
    <w:p w14:paraId="11E20FF4" w14:textId="77777777" w:rsidR="00313889" w:rsidRDefault="00313889" w:rsidP="00D948B7">
      <w:pPr>
        <w:pStyle w:val="Heading2"/>
      </w:pPr>
      <w:r>
        <w:lastRenderedPageBreak/>
        <w:t>References</w:t>
      </w:r>
    </w:p>
    <w:p w14:paraId="75D7779C" w14:textId="77777777" w:rsidR="00B10541" w:rsidRPr="00B10541" w:rsidRDefault="00B54455" w:rsidP="00B10541">
      <w:pPr>
        <w:spacing w:after="0" w:line="240" w:lineRule="auto"/>
        <w:rPr>
          <w:rFonts w:ascii="Calibri" w:hAnsi="Calibri"/>
          <w:noProof/>
          <w:sz w:val="24"/>
        </w:rPr>
      </w:pPr>
      <w:r>
        <w:fldChar w:fldCharType="begin"/>
      </w:r>
      <w:r w:rsidR="00E93773">
        <w:instrText xml:space="preserve"> ADDIN EN.REFLIST </w:instrText>
      </w:r>
      <w:r>
        <w:fldChar w:fldCharType="separate"/>
      </w:r>
      <w:bookmarkStart w:id="1" w:name="_ENREF_1"/>
      <w:r w:rsidR="00B10541" w:rsidRPr="00B10541">
        <w:rPr>
          <w:rFonts w:ascii="Calibri" w:hAnsi="Calibri"/>
          <w:noProof/>
          <w:sz w:val="24"/>
        </w:rPr>
        <w:t>1.</w:t>
      </w:r>
      <w:r w:rsidR="00B10541" w:rsidRPr="00B10541">
        <w:rPr>
          <w:rFonts w:ascii="Calibri" w:hAnsi="Calibri"/>
          <w:noProof/>
          <w:sz w:val="24"/>
        </w:rPr>
        <w:tab/>
        <w:t>UNAIDS. 2014 progress report on the Global Plan. Geneva: UNAIDS; 2013.</w:t>
      </w:r>
      <w:bookmarkEnd w:id="1"/>
    </w:p>
    <w:p w14:paraId="36125736" w14:textId="77777777" w:rsidR="00B10541" w:rsidRPr="00B10541" w:rsidRDefault="00B10541" w:rsidP="00B10541">
      <w:pPr>
        <w:spacing w:after="0" w:line="240" w:lineRule="auto"/>
        <w:rPr>
          <w:rFonts w:ascii="Calibri" w:hAnsi="Calibri"/>
          <w:noProof/>
          <w:sz w:val="24"/>
        </w:rPr>
      </w:pPr>
      <w:bookmarkStart w:id="2" w:name="_ENREF_2"/>
      <w:r w:rsidRPr="00B10541">
        <w:rPr>
          <w:rFonts w:ascii="Calibri" w:hAnsi="Calibri"/>
          <w:noProof/>
          <w:sz w:val="24"/>
        </w:rPr>
        <w:t>2.</w:t>
      </w:r>
      <w:r w:rsidRPr="00B10541">
        <w:rPr>
          <w:rFonts w:ascii="Calibri" w:hAnsi="Calibri"/>
          <w:noProof/>
          <w:sz w:val="24"/>
        </w:rPr>
        <w:tab/>
        <w:t xml:space="preserve">Sutcliffe CG, van Dijk JH, Bolton C, Persaud D, Moss WJ. Effectiveness of antiretroviral therapy among HIV-infected children in sub-Saharan Africa. The Lancet infectious diseases. 2008; </w:t>
      </w:r>
      <w:r w:rsidRPr="00B10541">
        <w:rPr>
          <w:rFonts w:ascii="Calibri" w:hAnsi="Calibri"/>
          <w:b/>
          <w:noProof/>
          <w:sz w:val="24"/>
        </w:rPr>
        <w:t>8</w:t>
      </w:r>
      <w:r w:rsidRPr="00B10541">
        <w:rPr>
          <w:rFonts w:ascii="Calibri" w:hAnsi="Calibri"/>
          <w:noProof/>
          <w:sz w:val="24"/>
        </w:rPr>
        <w:t>(8): 477-89.</w:t>
      </w:r>
      <w:bookmarkEnd w:id="2"/>
    </w:p>
    <w:p w14:paraId="5F71E6D0" w14:textId="77777777" w:rsidR="00B10541" w:rsidRPr="00B10541" w:rsidRDefault="00B10541" w:rsidP="00B10541">
      <w:pPr>
        <w:spacing w:after="0" w:line="240" w:lineRule="auto"/>
        <w:rPr>
          <w:rFonts w:ascii="Calibri" w:hAnsi="Calibri"/>
          <w:noProof/>
          <w:sz w:val="24"/>
        </w:rPr>
      </w:pPr>
      <w:bookmarkStart w:id="3" w:name="_ENREF_3"/>
      <w:r w:rsidRPr="00B10541">
        <w:rPr>
          <w:rFonts w:ascii="Calibri" w:hAnsi="Calibri"/>
          <w:noProof/>
          <w:sz w:val="24"/>
        </w:rPr>
        <w:t>3.</w:t>
      </w:r>
      <w:r w:rsidRPr="00B10541">
        <w:rPr>
          <w:rFonts w:ascii="Calibri" w:hAnsi="Calibri"/>
          <w:noProof/>
          <w:sz w:val="24"/>
        </w:rPr>
        <w:tab/>
        <w:t xml:space="preserve">Ferrand RA, Bandason T, Musvaire P, Larke N, Nathoo K, Mujuru H, et al. Causes of acute hospitalization in adolescence: burden and spectrum of HIV-related morbidity in a country with an early-onset and severe HIV epidemic: a prospective survey. PLoS Med. 2010; </w:t>
      </w:r>
      <w:r w:rsidRPr="00B10541">
        <w:rPr>
          <w:rFonts w:ascii="Calibri" w:hAnsi="Calibri"/>
          <w:b/>
          <w:noProof/>
          <w:sz w:val="24"/>
        </w:rPr>
        <w:t>7</w:t>
      </w:r>
      <w:r w:rsidRPr="00B10541">
        <w:rPr>
          <w:rFonts w:ascii="Calibri" w:hAnsi="Calibri"/>
          <w:noProof/>
          <w:sz w:val="24"/>
        </w:rPr>
        <w:t>(2): e1000178.</w:t>
      </w:r>
      <w:bookmarkEnd w:id="3"/>
    </w:p>
    <w:p w14:paraId="7EDD5CF2" w14:textId="77777777" w:rsidR="00B10541" w:rsidRPr="00B10541" w:rsidRDefault="00B10541" w:rsidP="00B10541">
      <w:pPr>
        <w:spacing w:after="0" w:line="240" w:lineRule="auto"/>
        <w:rPr>
          <w:rFonts w:ascii="Calibri" w:hAnsi="Calibri"/>
          <w:noProof/>
          <w:sz w:val="24"/>
        </w:rPr>
      </w:pPr>
      <w:bookmarkStart w:id="4" w:name="_ENREF_4"/>
      <w:r w:rsidRPr="00B10541">
        <w:rPr>
          <w:rFonts w:ascii="Calibri" w:hAnsi="Calibri"/>
          <w:noProof/>
          <w:sz w:val="24"/>
        </w:rPr>
        <w:t>4.</w:t>
      </w:r>
      <w:r w:rsidRPr="00B10541">
        <w:rPr>
          <w:rFonts w:ascii="Calibri" w:hAnsi="Calibri"/>
          <w:noProof/>
          <w:sz w:val="24"/>
        </w:rPr>
        <w:tab/>
        <w:t xml:space="preserve">Graham SM. Non-tuberculosis opportunistic infections and other lung diseases in HIV-infected infants and children. The international journal of tuberculosis and lung disease : the official journal of the International Union against Tuberculosis and Lung Disease. 2005; </w:t>
      </w:r>
      <w:r w:rsidRPr="00B10541">
        <w:rPr>
          <w:rFonts w:ascii="Calibri" w:hAnsi="Calibri"/>
          <w:b/>
          <w:noProof/>
          <w:sz w:val="24"/>
        </w:rPr>
        <w:t>9</w:t>
      </w:r>
      <w:r w:rsidRPr="00B10541">
        <w:rPr>
          <w:rFonts w:ascii="Calibri" w:hAnsi="Calibri"/>
          <w:noProof/>
          <w:sz w:val="24"/>
        </w:rPr>
        <w:t>(6): 592-602.</w:t>
      </w:r>
      <w:bookmarkEnd w:id="4"/>
    </w:p>
    <w:p w14:paraId="120DEB52" w14:textId="77777777" w:rsidR="00B10541" w:rsidRPr="00B10541" w:rsidRDefault="00B10541" w:rsidP="00B10541">
      <w:pPr>
        <w:spacing w:after="0" w:line="240" w:lineRule="auto"/>
        <w:rPr>
          <w:rFonts w:ascii="Calibri" w:hAnsi="Calibri"/>
          <w:noProof/>
          <w:sz w:val="24"/>
        </w:rPr>
      </w:pPr>
      <w:bookmarkStart w:id="5" w:name="_ENREF_5"/>
      <w:r w:rsidRPr="00B10541">
        <w:rPr>
          <w:rFonts w:ascii="Calibri" w:hAnsi="Calibri"/>
          <w:noProof/>
          <w:sz w:val="24"/>
        </w:rPr>
        <w:t>5.</w:t>
      </w:r>
      <w:r w:rsidRPr="00B10541">
        <w:rPr>
          <w:rFonts w:ascii="Calibri" w:hAnsi="Calibri"/>
          <w:noProof/>
          <w:sz w:val="24"/>
        </w:rPr>
        <w:tab/>
        <w:t xml:space="preserve">Lepage P, Van de Perre P, Van Vliet G, Nsengumuremyi F, Van Goethem C, Kestelyn P, et al. Clinical and endocrinologic manifestations in perinatally human immunodeficiency virus type 1--Infected children aged 5 years or older. Am J Dis Child. 1991; </w:t>
      </w:r>
      <w:r w:rsidRPr="00B10541">
        <w:rPr>
          <w:rFonts w:ascii="Calibri" w:hAnsi="Calibri"/>
          <w:b/>
          <w:noProof/>
          <w:sz w:val="24"/>
        </w:rPr>
        <w:t>145</w:t>
      </w:r>
      <w:r w:rsidRPr="00B10541">
        <w:rPr>
          <w:rFonts w:ascii="Calibri" w:hAnsi="Calibri"/>
          <w:noProof/>
          <w:sz w:val="24"/>
        </w:rPr>
        <w:t>(11): 1248-51.</w:t>
      </w:r>
      <w:bookmarkEnd w:id="5"/>
    </w:p>
    <w:p w14:paraId="38226574" w14:textId="77777777" w:rsidR="00B10541" w:rsidRPr="00B10541" w:rsidRDefault="00B10541" w:rsidP="00B10541">
      <w:pPr>
        <w:spacing w:after="0" w:line="240" w:lineRule="auto"/>
        <w:rPr>
          <w:rFonts w:ascii="Calibri" w:hAnsi="Calibri"/>
          <w:noProof/>
          <w:sz w:val="24"/>
        </w:rPr>
      </w:pPr>
      <w:bookmarkStart w:id="6" w:name="_ENREF_6"/>
      <w:r w:rsidRPr="00B10541">
        <w:rPr>
          <w:rFonts w:ascii="Calibri" w:hAnsi="Calibri"/>
          <w:noProof/>
          <w:sz w:val="24"/>
        </w:rPr>
        <w:t>6.</w:t>
      </w:r>
      <w:r w:rsidRPr="00B10541">
        <w:rPr>
          <w:rFonts w:ascii="Calibri" w:hAnsi="Calibri"/>
          <w:noProof/>
          <w:sz w:val="24"/>
        </w:rPr>
        <w:tab/>
        <w:t xml:space="preserve">Desai SR, Copley SJ, Barker RD, Elston CM, Miller RF, Wells AU, et al. Chest radiography patterns in 75 adolescents with vertically-acquired human immunodeficiency virus (HIV) infection. Clinical radiology. 2011; </w:t>
      </w:r>
      <w:r w:rsidRPr="00B10541">
        <w:rPr>
          <w:rFonts w:ascii="Calibri" w:hAnsi="Calibri"/>
          <w:b/>
          <w:noProof/>
          <w:sz w:val="24"/>
        </w:rPr>
        <w:t>66</w:t>
      </w:r>
      <w:r w:rsidRPr="00B10541">
        <w:rPr>
          <w:rFonts w:ascii="Calibri" w:hAnsi="Calibri"/>
          <w:noProof/>
          <w:sz w:val="24"/>
        </w:rPr>
        <w:t>(3): 257-63.</w:t>
      </w:r>
      <w:bookmarkEnd w:id="6"/>
    </w:p>
    <w:p w14:paraId="3EDA39BB" w14:textId="77777777" w:rsidR="00B10541" w:rsidRPr="00B10541" w:rsidRDefault="00B10541" w:rsidP="00B10541">
      <w:pPr>
        <w:spacing w:after="0" w:line="240" w:lineRule="auto"/>
        <w:rPr>
          <w:rFonts w:ascii="Calibri" w:hAnsi="Calibri"/>
          <w:noProof/>
          <w:sz w:val="24"/>
        </w:rPr>
      </w:pPr>
      <w:bookmarkStart w:id="7" w:name="_ENREF_7"/>
      <w:r w:rsidRPr="00B10541">
        <w:rPr>
          <w:rFonts w:ascii="Calibri" w:hAnsi="Calibri"/>
          <w:noProof/>
          <w:sz w:val="24"/>
        </w:rPr>
        <w:t>7.</w:t>
      </w:r>
      <w:r w:rsidRPr="00B10541">
        <w:rPr>
          <w:rFonts w:ascii="Calibri" w:hAnsi="Calibri"/>
          <w:noProof/>
          <w:sz w:val="24"/>
        </w:rPr>
        <w:tab/>
        <w:t xml:space="preserve">de Onis M, Onyango AW, Borghi E, Siyam A, Nishida C, Siekmann J. Development of a WHO growth reference for school-aged children and adolescents. Bulletin of the World Health Organization. 2007; </w:t>
      </w:r>
      <w:r w:rsidRPr="00B10541">
        <w:rPr>
          <w:rFonts w:ascii="Calibri" w:hAnsi="Calibri"/>
          <w:b/>
          <w:noProof/>
          <w:sz w:val="24"/>
        </w:rPr>
        <w:t>85</w:t>
      </w:r>
      <w:r w:rsidRPr="00B10541">
        <w:rPr>
          <w:rFonts w:ascii="Calibri" w:hAnsi="Calibri"/>
          <w:noProof/>
          <w:sz w:val="24"/>
        </w:rPr>
        <w:t>(9): 660-7.</w:t>
      </w:r>
      <w:bookmarkEnd w:id="7"/>
    </w:p>
    <w:p w14:paraId="08804AF9" w14:textId="77777777" w:rsidR="00B10541" w:rsidRPr="00B10541" w:rsidRDefault="00B10541" w:rsidP="00B10541">
      <w:pPr>
        <w:spacing w:after="0" w:line="240" w:lineRule="auto"/>
        <w:rPr>
          <w:rFonts w:ascii="Calibri" w:hAnsi="Calibri"/>
          <w:noProof/>
          <w:sz w:val="24"/>
        </w:rPr>
      </w:pPr>
      <w:bookmarkStart w:id="8" w:name="_ENREF_8"/>
      <w:r w:rsidRPr="00B10541">
        <w:rPr>
          <w:rFonts w:ascii="Calibri" w:hAnsi="Calibri"/>
          <w:noProof/>
          <w:sz w:val="24"/>
        </w:rPr>
        <w:t>8.</w:t>
      </w:r>
      <w:r w:rsidRPr="00B10541">
        <w:rPr>
          <w:rFonts w:ascii="Calibri" w:hAnsi="Calibri"/>
          <w:noProof/>
          <w:sz w:val="24"/>
        </w:rPr>
        <w:tab/>
        <w:t xml:space="preserve">Modi AC, Quittner AL. Validation of a disease-specific measure of health-related quality of life for children with cystic fibrosis. Journal of pediatric psychology. 2003; </w:t>
      </w:r>
      <w:r w:rsidRPr="00B10541">
        <w:rPr>
          <w:rFonts w:ascii="Calibri" w:hAnsi="Calibri"/>
          <w:b/>
          <w:noProof/>
          <w:sz w:val="24"/>
        </w:rPr>
        <w:t>28</w:t>
      </w:r>
      <w:r w:rsidRPr="00B10541">
        <w:rPr>
          <w:rFonts w:ascii="Calibri" w:hAnsi="Calibri"/>
          <w:noProof/>
          <w:sz w:val="24"/>
        </w:rPr>
        <w:t>(8): 535-45.</w:t>
      </w:r>
      <w:bookmarkEnd w:id="8"/>
    </w:p>
    <w:p w14:paraId="6251A7EB" w14:textId="77777777" w:rsidR="00B10541" w:rsidRPr="00B10541" w:rsidRDefault="00B10541" w:rsidP="00B10541">
      <w:pPr>
        <w:spacing w:after="0" w:line="240" w:lineRule="auto"/>
        <w:rPr>
          <w:rFonts w:ascii="Calibri" w:hAnsi="Calibri"/>
          <w:noProof/>
          <w:sz w:val="24"/>
        </w:rPr>
      </w:pPr>
      <w:bookmarkStart w:id="9" w:name="_ENREF_9"/>
      <w:r w:rsidRPr="00B10541">
        <w:rPr>
          <w:rFonts w:ascii="Calibri" w:hAnsi="Calibri"/>
          <w:noProof/>
          <w:sz w:val="24"/>
        </w:rPr>
        <w:t>9.</w:t>
      </w:r>
      <w:r w:rsidRPr="00B10541">
        <w:rPr>
          <w:rFonts w:ascii="Calibri" w:hAnsi="Calibri"/>
          <w:noProof/>
          <w:sz w:val="24"/>
        </w:rPr>
        <w:tab/>
        <w:t xml:space="preserve">Miller MR, Hankinson J, Brusasco V, Burgos F, Casaburi R, Coates A, et al. Standardisation of spirometry. Eur Respir J. 2005; </w:t>
      </w:r>
      <w:r w:rsidRPr="00B10541">
        <w:rPr>
          <w:rFonts w:ascii="Calibri" w:hAnsi="Calibri"/>
          <w:b/>
          <w:noProof/>
          <w:sz w:val="24"/>
        </w:rPr>
        <w:t>26</w:t>
      </w:r>
      <w:r w:rsidRPr="00B10541">
        <w:rPr>
          <w:rFonts w:ascii="Calibri" w:hAnsi="Calibri"/>
          <w:noProof/>
          <w:sz w:val="24"/>
        </w:rPr>
        <w:t>(2): 319-38.</w:t>
      </w:r>
      <w:bookmarkEnd w:id="9"/>
    </w:p>
    <w:p w14:paraId="15D82991" w14:textId="77777777" w:rsidR="00B10541" w:rsidRPr="00B10541" w:rsidRDefault="00B10541" w:rsidP="00B10541">
      <w:pPr>
        <w:spacing w:after="0" w:line="240" w:lineRule="auto"/>
        <w:rPr>
          <w:rFonts w:ascii="Calibri" w:hAnsi="Calibri"/>
          <w:noProof/>
          <w:sz w:val="24"/>
        </w:rPr>
      </w:pPr>
      <w:bookmarkStart w:id="10" w:name="_ENREF_10"/>
      <w:r w:rsidRPr="00B10541">
        <w:rPr>
          <w:rFonts w:ascii="Calibri" w:hAnsi="Calibri"/>
          <w:noProof/>
          <w:sz w:val="24"/>
        </w:rPr>
        <w:t>10.</w:t>
      </w:r>
      <w:r w:rsidRPr="00B10541">
        <w:rPr>
          <w:rFonts w:ascii="Calibri" w:hAnsi="Calibri"/>
          <w:noProof/>
          <w:sz w:val="24"/>
        </w:rPr>
        <w:tab/>
        <w:t xml:space="preserve">Quanjer PH, Stanojevic S, Cole TJ, Baur X, Hall GL, Culver BH, et al. Multi-ethnic reference values for spirometry for the 3-95-yr age range: the global lung function 2012 equations. The European respiratory journal : official journal of the European Society for Clinical Respiratory Physiology. 2012; </w:t>
      </w:r>
      <w:r w:rsidRPr="00B10541">
        <w:rPr>
          <w:rFonts w:ascii="Calibri" w:hAnsi="Calibri"/>
          <w:b/>
          <w:noProof/>
          <w:sz w:val="24"/>
        </w:rPr>
        <w:t>40</w:t>
      </w:r>
      <w:r w:rsidRPr="00B10541">
        <w:rPr>
          <w:rFonts w:ascii="Calibri" w:hAnsi="Calibri"/>
          <w:noProof/>
          <w:sz w:val="24"/>
        </w:rPr>
        <w:t>(6): 1324-43.</w:t>
      </w:r>
      <w:bookmarkEnd w:id="10"/>
    </w:p>
    <w:p w14:paraId="3CDDB09B" w14:textId="77777777" w:rsidR="00B10541" w:rsidRPr="00B10541" w:rsidRDefault="00B10541" w:rsidP="00B10541">
      <w:pPr>
        <w:spacing w:after="0" w:line="240" w:lineRule="auto"/>
        <w:rPr>
          <w:rFonts w:ascii="Calibri" w:hAnsi="Calibri"/>
          <w:noProof/>
          <w:sz w:val="24"/>
        </w:rPr>
      </w:pPr>
      <w:bookmarkStart w:id="11" w:name="_ENREF_11"/>
      <w:r w:rsidRPr="00B10541">
        <w:rPr>
          <w:rFonts w:ascii="Calibri" w:hAnsi="Calibri"/>
          <w:noProof/>
          <w:sz w:val="24"/>
        </w:rPr>
        <w:t>11.</w:t>
      </w:r>
      <w:r w:rsidRPr="00B10541">
        <w:rPr>
          <w:rFonts w:ascii="Calibri" w:hAnsi="Calibri"/>
          <w:noProof/>
          <w:sz w:val="24"/>
        </w:rPr>
        <w:tab/>
        <w:t xml:space="preserve">Zverev Y, Gondwe M. Ventilatory capacity indices in Malawian children. East African medical journal. 2001; </w:t>
      </w:r>
      <w:r w:rsidRPr="00B10541">
        <w:rPr>
          <w:rFonts w:ascii="Calibri" w:hAnsi="Calibri"/>
          <w:b/>
          <w:noProof/>
          <w:sz w:val="24"/>
        </w:rPr>
        <w:t>78</w:t>
      </w:r>
      <w:r w:rsidRPr="00B10541">
        <w:rPr>
          <w:rFonts w:ascii="Calibri" w:hAnsi="Calibri"/>
          <w:noProof/>
          <w:sz w:val="24"/>
        </w:rPr>
        <w:t>(1): 14-8.</w:t>
      </w:r>
      <w:bookmarkEnd w:id="11"/>
    </w:p>
    <w:p w14:paraId="18F0E2C9" w14:textId="77777777" w:rsidR="00B10541" w:rsidRPr="00B10541" w:rsidRDefault="00B10541" w:rsidP="00B10541">
      <w:pPr>
        <w:spacing w:after="0" w:line="240" w:lineRule="auto"/>
        <w:rPr>
          <w:rFonts w:ascii="Calibri" w:hAnsi="Calibri"/>
          <w:noProof/>
          <w:sz w:val="24"/>
        </w:rPr>
      </w:pPr>
      <w:bookmarkStart w:id="12" w:name="_ENREF_12"/>
      <w:r w:rsidRPr="00B10541">
        <w:rPr>
          <w:rFonts w:ascii="Calibri" w:hAnsi="Calibri"/>
          <w:noProof/>
          <w:sz w:val="24"/>
        </w:rPr>
        <w:t>12.</w:t>
      </w:r>
      <w:r w:rsidRPr="00B10541">
        <w:rPr>
          <w:rFonts w:ascii="Calibri" w:hAnsi="Calibri"/>
          <w:noProof/>
          <w:sz w:val="24"/>
        </w:rPr>
        <w:tab/>
        <w:t xml:space="preserve">Victora CG, Huttly SR, Fuchs SC, Olinto MT. The role of conceptual frameworks in epidemiological analysis: a hierarchical approach. International Journal of Epidemiology. 1997; </w:t>
      </w:r>
      <w:r w:rsidRPr="00B10541">
        <w:rPr>
          <w:rFonts w:ascii="Calibri" w:hAnsi="Calibri"/>
          <w:b/>
          <w:noProof/>
          <w:sz w:val="24"/>
        </w:rPr>
        <w:t>26</w:t>
      </w:r>
      <w:r w:rsidRPr="00B10541">
        <w:rPr>
          <w:rFonts w:ascii="Calibri" w:hAnsi="Calibri"/>
          <w:noProof/>
          <w:sz w:val="24"/>
        </w:rPr>
        <w:t>(1): 224-7.</w:t>
      </w:r>
      <w:bookmarkEnd w:id="12"/>
    </w:p>
    <w:p w14:paraId="14F28538" w14:textId="77777777" w:rsidR="00B10541" w:rsidRPr="00B10541" w:rsidRDefault="00B10541" w:rsidP="00B10541">
      <w:pPr>
        <w:spacing w:after="0" w:line="240" w:lineRule="auto"/>
        <w:rPr>
          <w:rFonts w:ascii="Calibri" w:hAnsi="Calibri"/>
          <w:noProof/>
          <w:sz w:val="24"/>
        </w:rPr>
      </w:pPr>
      <w:bookmarkStart w:id="13" w:name="_ENREF_13"/>
      <w:r w:rsidRPr="00B10541">
        <w:rPr>
          <w:rFonts w:ascii="Calibri" w:hAnsi="Calibri"/>
          <w:noProof/>
          <w:sz w:val="24"/>
        </w:rPr>
        <w:t>13.</w:t>
      </w:r>
      <w:r w:rsidRPr="00B10541">
        <w:rPr>
          <w:rFonts w:ascii="Calibri" w:hAnsi="Calibri"/>
          <w:noProof/>
          <w:sz w:val="24"/>
        </w:rPr>
        <w:tab/>
        <w:t xml:space="preserve">Ferrand RA, Munaiwa L, Matsekete J, Bandason T, Nathoo K, Ndhlovu CE, et al. Undiagnosed HIV infection among adolescents seeking primary health care in Zimbabwe. Clinical infectious diseases : an official publication of the Infectious Diseases Society of America. 2010; </w:t>
      </w:r>
      <w:r w:rsidRPr="00B10541">
        <w:rPr>
          <w:rFonts w:ascii="Calibri" w:hAnsi="Calibri"/>
          <w:b/>
          <w:noProof/>
          <w:sz w:val="24"/>
        </w:rPr>
        <w:t>51</w:t>
      </w:r>
      <w:r w:rsidRPr="00B10541">
        <w:rPr>
          <w:rFonts w:ascii="Calibri" w:hAnsi="Calibri"/>
          <w:noProof/>
          <w:sz w:val="24"/>
        </w:rPr>
        <w:t>(7): 844-51.</w:t>
      </w:r>
      <w:bookmarkEnd w:id="13"/>
    </w:p>
    <w:p w14:paraId="4CD55238" w14:textId="77777777" w:rsidR="00B10541" w:rsidRPr="00B10541" w:rsidRDefault="00B10541" w:rsidP="00B10541">
      <w:pPr>
        <w:spacing w:after="0" w:line="240" w:lineRule="auto"/>
        <w:rPr>
          <w:rFonts w:ascii="Calibri" w:hAnsi="Calibri"/>
          <w:noProof/>
          <w:sz w:val="24"/>
        </w:rPr>
      </w:pPr>
      <w:bookmarkStart w:id="14" w:name="_ENREF_14"/>
      <w:r w:rsidRPr="00B10541">
        <w:rPr>
          <w:rFonts w:ascii="Calibri" w:hAnsi="Calibri"/>
          <w:noProof/>
          <w:sz w:val="24"/>
        </w:rPr>
        <w:t>14.</w:t>
      </w:r>
      <w:r w:rsidRPr="00B10541">
        <w:rPr>
          <w:rFonts w:ascii="Calibri" w:hAnsi="Calibri"/>
          <w:noProof/>
          <w:sz w:val="24"/>
        </w:rPr>
        <w:tab/>
        <w:t xml:space="preserve">Miller RF, Kaski JP, Hakim J, Matenga J, Nathoo K, Munyati S, et al. Cardiac Disease in Adolescents With Delayed Diagnosis of Vertically Acquired HIV Infection. Clinical Infectious Diseases. 2013; </w:t>
      </w:r>
      <w:r w:rsidRPr="00B10541">
        <w:rPr>
          <w:rFonts w:ascii="Calibri" w:hAnsi="Calibri"/>
          <w:b/>
          <w:noProof/>
          <w:sz w:val="24"/>
        </w:rPr>
        <w:t>56</w:t>
      </w:r>
      <w:r w:rsidRPr="00B10541">
        <w:rPr>
          <w:rFonts w:ascii="Calibri" w:hAnsi="Calibri"/>
          <w:noProof/>
          <w:sz w:val="24"/>
        </w:rPr>
        <w:t>(4): 576-82.</w:t>
      </w:r>
      <w:bookmarkEnd w:id="14"/>
    </w:p>
    <w:p w14:paraId="2351B168" w14:textId="77777777" w:rsidR="00B10541" w:rsidRPr="00B10541" w:rsidRDefault="00B10541" w:rsidP="00B10541">
      <w:pPr>
        <w:spacing w:after="0" w:line="240" w:lineRule="auto"/>
        <w:rPr>
          <w:rFonts w:ascii="Calibri" w:hAnsi="Calibri"/>
          <w:noProof/>
          <w:sz w:val="24"/>
        </w:rPr>
      </w:pPr>
      <w:bookmarkStart w:id="15" w:name="_ENREF_15"/>
      <w:r w:rsidRPr="00B10541">
        <w:rPr>
          <w:rFonts w:ascii="Calibri" w:hAnsi="Calibri"/>
          <w:noProof/>
          <w:sz w:val="24"/>
        </w:rPr>
        <w:t>15.</w:t>
      </w:r>
      <w:r w:rsidRPr="00B10541">
        <w:rPr>
          <w:rFonts w:ascii="Calibri" w:hAnsi="Calibri"/>
          <w:noProof/>
          <w:sz w:val="24"/>
        </w:rPr>
        <w:tab/>
        <w:t xml:space="preserve">Weber HC, Gie RP, Cotton MF. The challenge of chronic lung disease in HIV-infected children and adolescents. Journal of the International AIDS Society. 2013; </w:t>
      </w:r>
      <w:r w:rsidRPr="00B10541">
        <w:rPr>
          <w:rFonts w:ascii="Calibri" w:hAnsi="Calibri"/>
          <w:b/>
          <w:noProof/>
          <w:sz w:val="24"/>
        </w:rPr>
        <w:t>16</w:t>
      </w:r>
      <w:r w:rsidRPr="00B10541">
        <w:rPr>
          <w:rFonts w:ascii="Calibri" w:hAnsi="Calibri"/>
          <w:noProof/>
          <w:sz w:val="24"/>
        </w:rPr>
        <w:t>: 18633.</w:t>
      </w:r>
      <w:bookmarkEnd w:id="15"/>
    </w:p>
    <w:p w14:paraId="13A33ACA" w14:textId="77777777" w:rsidR="00B10541" w:rsidRPr="00B10541" w:rsidRDefault="00B10541" w:rsidP="00B10541">
      <w:pPr>
        <w:spacing w:after="0" w:line="240" w:lineRule="auto"/>
        <w:rPr>
          <w:rFonts w:ascii="Calibri" w:hAnsi="Calibri"/>
          <w:noProof/>
          <w:sz w:val="24"/>
        </w:rPr>
      </w:pPr>
      <w:bookmarkStart w:id="16" w:name="_ENREF_16"/>
      <w:r w:rsidRPr="00B10541">
        <w:rPr>
          <w:rFonts w:ascii="Calibri" w:hAnsi="Calibri"/>
          <w:noProof/>
          <w:sz w:val="24"/>
        </w:rPr>
        <w:lastRenderedPageBreak/>
        <w:t>16.</w:t>
      </w:r>
      <w:r w:rsidRPr="00B10541">
        <w:rPr>
          <w:rFonts w:ascii="Calibri" w:hAnsi="Calibri"/>
          <w:noProof/>
          <w:sz w:val="24"/>
        </w:rPr>
        <w:tab/>
        <w:t xml:space="preserve">Rossi UG, Owens CM. The radiology of chronic lung disease in children. Archives of disease in childhood. 2005; </w:t>
      </w:r>
      <w:r w:rsidRPr="00B10541">
        <w:rPr>
          <w:rFonts w:ascii="Calibri" w:hAnsi="Calibri"/>
          <w:b/>
          <w:noProof/>
          <w:sz w:val="24"/>
        </w:rPr>
        <w:t>90</w:t>
      </w:r>
      <w:r w:rsidRPr="00B10541">
        <w:rPr>
          <w:rFonts w:ascii="Calibri" w:hAnsi="Calibri"/>
          <w:noProof/>
          <w:sz w:val="24"/>
        </w:rPr>
        <w:t>(6): 601-7.</w:t>
      </w:r>
      <w:bookmarkEnd w:id="16"/>
    </w:p>
    <w:p w14:paraId="0F159A44" w14:textId="77777777" w:rsidR="00B10541" w:rsidRPr="00B10541" w:rsidRDefault="00B10541" w:rsidP="00B10541">
      <w:pPr>
        <w:spacing w:after="0" w:line="240" w:lineRule="auto"/>
        <w:rPr>
          <w:rFonts w:ascii="Calibri" w:hAnsi="Calibri"/>
          <w:noProof/>
          <w:sz w:val="24"/>
        </w:rPr>
      </w:pPr>
      <w:bookmarkStart w:id="17" w:name="_ENREF_17"/>
      <w:r w:rsidRPr="00B10541">
        <w:rPr>
          <w:rFonts w:ascii="Calibri" w:hAnsi="Calibri"/>
          <w:noProof/>
          <w:sz w:val="24"/>
        </w:rPr>
        <w:t>17.</w:t>
      </w:r>
      <w:r w:rsidRPr="00B10541">
        <w:rPr>
          <w:rFonts w:ascii="Calibri" w:hAnsi="Calibri"/>
          <w:noProof/>
          <w:sz w:val="24"/>
        </w:rPr>
        <w:tab/>
        <w:t xml:space="preserve">Lozupone C, Cota-Gomez A, Palmer BE, Linderman DJ, Charlson ES, Sodergren E, et al. Widespread colonization of the lung by Tropheryma whipplei in HIV infection. Am J Respir Crit Care Med. 2013; </w:t>
      </w:r>
      <w:r w:rsidRPr="00B10541">
        <w:rPr>
          <w:rFonts w:ascii="Calibri" w:hAnsi="Calibri"/>
          <w:b/>
          <w:noProof/>
          <w:sz w:val="24"/>
        </w:rPr>
        <w:t>187</w:t>
      </w:r>
      <w:r w:rsidRPr="00B10541">
        <w:rPr>
          <w:rFonts w:ascii="Calibri" w:hAnsi="Calibri"/>
          <w:noProof/>
          <w:sz w:val="24"/>
        </w:rPr>
        <w:t>(10): 1110-7.</w:t>
      </w:r>
      <w:bookmarkEnd w:id="17"/>
    </w:p>
    <w:p w14:paraId="32EF6BC1" w14:textId="77777777" w:rsidR="00B10541" w:rsidRPr="00B10541" w:rsidRDefault="00B10541" w:rsidP="00B10541">
      <w:pPr>
        <w:spacing w:after="0" w:line="240" w:lineRule="auto"/>
        <w:rPr>
          <w:rFonts w:ascii="Calibri" w:hAnsi="Calibri"/>
          <w:noProof/>
          <w:sz w:val="24"/>
        </w:rPr>
      </w:pPr>
      <w:bookmarkStart w:id="18" w:name="_ENREF_18"/>
      <w:r w:rsidRPr="00B10541">
        <w:rPr>
          <w:rFonts w:ascii="Calibri" w:hAnsi="Calibri"/>
          <w:noProof/>
          <w:sz w:val="24"/>
        </w:rPr>
        <w:t>18.</w:t>
      </w:r>
      <w:r w:rsidRPr="00B10541">
        <w:rPr>
          <w:rFonts w:ascii="Calibri" w:hAnsi="Calibri"/>
          <w:noProof/>
          <w:sz w:val="24"/>
        </w:rPr>
        <w:tab/>
        <w:t xml:space="preserve">Lynch JP, 3rd, Weigt SS, DerHovanessian A, Fishbein MC, Gutierrez A, Belperio JA. Obliterative (constrictive) bronchiolitis. Seminars in respiratory and critical care medicine. 2012; </w:t>
      </w:r>
      <w:r w:rsidRPr="00B10541">
        <w:rPr>
          <w:rFonts w:ascii="Calibri" w:hAnsi="Calibri"/>
          <w:b/>
          <w:noProof/>
          <w:sz w:val="24"/>
        </w:rPr>
        <w:t>33</w:t>
      </w:r>
      <w:r w:rsidRPr="00B10541">
        <w:rPr>
          <w:rFonts w:ascii="Calibri" w:hAnsi="Calibri"/>
          <w:noProof/>
          <w:sz w:val="24"/>
        </w:rPr>
        <w:t>(5): 509-32.</w:t>
      </w:r>
      <w:bookmarkEnd w:id="18"/>
    </w:p>
    <w:p w14:paraId="080E7927" w14:textId="77777777" w:rsidR="00B10541" w:rsidRPr="00B10541" w:rsidRDefault="00B10541" w:rsidP="00B10541">
      <w:pPr>
        <w:spacing w:after="0" w:line="240" w:lineRule="auto"/>
        <w:rPr>
          <w:rFonts w:ascii="Calibri" w:hAnsi="Calibri"/>
          <w:noProof/>
          <w:sz w:val="24"/>
        </w:rPr>
      </w:pPr>
      <w:bookmarkStart w:id="19" w:name="_ENREF_19"/>
      <w:r w:rsidRPr="00B10541">
        <w:rPr>
          <w:rFonts w:ascii="Calibri" w:hAnsi="Calibri"/>
          <w:noProof/>
          <w:sz w:val="24"/>
        </w:rPr>
        <w:t>19.</w:t>
      </w:r>
      <w:r w:rsidRPr="00B10541">
        <w:rPr>
          <w:rFonts w:ascii="Calibri" w:hAnsi="Calibri"/>
          <w:noProof/>
          <w:sz w:val="24"/>
        </w:rPr>
        <w:tab/>
        <w:t xml:space="preserve">Barker AF, Bergeron A, Rom WN, Hertz MI. Obliterative bronchiolitis. The New England journal of medicine. 2014; </w:t>
      </w:r>
      <w:r w:rsidRPr="00B10541">
        <w:rPr>
          <w:rFonts w:ascii="Calibri" w:hAnsi="Calibri"/>
          <w:b/>
          <w:noProof/>
          <w:sz w:val="24"/>
        </w:rPr>
        <w:t>370</w:t>
      </w:r>
      <w:r w:rsidRPr="00B10541">
        <w:rPr>
          <w:rFonts w:ascii="Calibri" w:hAnsi="Calibri"/>
          <w:noProof/>
          <w:sz w:val="24"/>
        </w:rPr>
        <w:t>(19): 1820-8.</w:t>
      </w:r>
      <w:bookmarkEnd w:id="19"/>
    </w:p>
    <w:p w14:paraId="6B4229E4" w14:textId="77777777" w:rsidR="00B10541" w:rsidRPr="00B10541" w:rsidRDefault="00B10541" w:rsidP="00B10541">
      <w:pPr>
        <w:spacing w:after="0" w:line="240" w:lineRule="auto"/>
        <w:rPr>
          <w:rFonts w:ascii="Calibri" w:hAnsi="Calibri"/>
          <w:noProof/>
          <w:sz w:val="24"/>
        </w:rPr>
      </w:pPr>
      <w:bookmarkStart w:id="20" w:name="_ENREF_20"/>
      <w:r w:rsidRPr="00B10541">
        <w:rPr>
          <w:rFonts w:ascii="Calibri" w:hAnsi="Calibri"/>
          <w:noProof/>
          <w:sz w:val="24"/>
        </w:rPr>
        <w:t>20.</w:t>
      </w:r>
      <w:r w:rsidRPr="00B10541">
        <w:rPr>
          <w:rFonts w:ascii="Calibri" w:hAnsi="Calibri"/>
          <w:noProof/>
          <w:sz w:val="24"/>
        </w:rPr>
        <w:tab/>
        <w:t xml:space="preserve">Aguerre V, Castanos C, Pena HG, Grenoville M, Murtagh P. Postinfectious bronchiolitis obliterans in children: clinical and pulmonary function findings. Pediatric pulmonology. 2010; </w:t>
      </w:r>
      <w:r w:rsidRPr="00B10541">
        <w:rPr>
          <w:rFonts w:ascii="Calibri" w:hAnsi="Calibri"/>
          <w:b/>
          <w:noProof/>
          <w:sz w:val="24"/>
        </w:rPr>
        <w:t>45</w:t>
      </w:r>
      <w:r w:rsidRPr="00B10541">
        <w:rPr>
          <w:rFonts w:ascii="Calibri" w:hAnsi="Calibri"/>
          <w:noProof/>
          <w:sz w:val="24"/>
        </w:rPr>
        <w:t>(12): 1180-5.</w:t>
      </w:r>
      <w:bookmarkEnd w:id="20"/>
    </w:p>
    <w:p w14:paraId="20D85F85" w14:textId="77777777" w:rsidR="00B10541" w:rsidRPr="00B10541" w:rsidRDefault="00B10541" w:rsidP="00B10541">
      <w:pPr>
        <w:spacing w:after="0" w:line="240" w:lineRule="auto"/>
        <w:rPr>
          <w:rFonts w:ascii="Calibri" w:hAnsi="Calibri"/>
          <w:noProof/>
          <w:sz w:val="24"/>
        </w:rPr>
      </w:pPr>
      <w:bookmarkStart w:id="21" w:name="_ENREF_21"/>
      <w:r w:rsidRPr="00B10541">
        <w:rPr>
          <w:rFonts w:ascii="Calibri" w:hAnsi="Calibri"/>
          <w:noProof/>
          <w:sz w:val="24"/>
        </w:rPr>
        <w:t>21.</w:t>
      </w:r>
      <w:r w:rsidRPr="00B10541">
        <w:rPr>
          <w:rFonts w:ascii="Calibri" w:hAnsi="Calibri"/>
          <w:noProof/>
          <w:sz w:val="24"/>
        </w:rPr>
        <w:tab/>
        <w:t xml:space="preserve">Toro AA, Altemani AA, Zanardi VA, Menezes JR, da Silva MN, Vilela MM. Lung disease features in Brazilian children with HIV infection before HAART era. Journal of tropical pediatrics. 2006; </w:t>
      </w:r>
      <w:r w:rsidRPr="00B10541">
        <w:rPr>
          <w:rFonts w:ascii="Calibri" w:hAnsi="Calibri"/>
          <w:b/>
          <w:noProof/>
          <w:sz w:val="24"/>
        </w:rPr>
        <w:t>52</w:t>
      </w:r>
      <w:r w:rsidRPr="00B10541">
        <w:rPr>
          <w:rFonts w:ascii="Calibri" w:hAnsi="Calibri"/>
          <w:noProof/>
          <w:sz w:val="24"/>
        </w:rPr>
        <w:t>(5): 360-8.</w:t>
      </w:r>
      <w:bookmarkEnd w:id="21"/>
    </w:p>
    <w:p w14:paraId="08084271" w14:textId="77777777" w:rsidR="00B10541" w:rsidRPr="00B10541" w:rsidRDefault="00B10541" w:rsidP="00B10541">
      <w:pPr>
        <w:spacing w:after="0" w:line="240" w:lineRule="auto"/>
        <w:rPr>
          <w:rFonts w:ascii="Calibri" w:hAnsi="Calibri"/>
          <w:noProof/>
          <w:sz w:val="24"/>
        </w:rPr>
      </w:pPr>
      <w:bookmarkStart w:id="22" w:name="_ENREF_22"/>
      <w:r w:rsidRPr="00B10541">
        <w:rPr>
          <w:rFonts w:ascii="Calibri" w:hAnsi="Calibri"/>
          <w:noProof/>
          <w:sz w:val="24"/>
        </w:rPr>
        <w:t>22.</w:t>
      </w:r>
      <w:r w:rsidRPr="00B10541">
        <w:rPr>
          <w:rFonts w:ascii="Calibri" w:hAnsi="Calibri"/>
          <w:noProof/>
          <w:sz w:val="24"/>
        </w:rPr>
        <w:tab/>
        <w:t xml:space="preserve">Pitcher RD, Beningfield SJ, Zar HJ. Chest radiographic features of lymphocytic interstitial pneumonitis in HIV-infected children. Clinical radiology. 2010; </w:t>
      </w:r>
      <w:r w:rsidRPr="00B10541">
        <w:rPr>
          <w:rFonts w:ascii="Calibri" w:hAnsi="Calibri"/>
          <w:b/>
          <w:noProof/>
          <w:sz w:val="24"/>
        </w:rPr>
        <w:t>65</w:t>
      </w:r>
      <w:r w:rsidRPr="00B10541">
        <w:rPr>
          <w:rFonts w:ascii="Calibri" w:hAnsi="Calibri"/>
          <w:noProof/>
          <w:sz w:val="24"/>
        </w:rPr>
        <w:t>(2): 150-4.</w:t>
      </w:r>
      <w:bookmarkEnd w:id="22"/>
    </w:p>
    <w:p w14:paraId="5139F8AD" w14:textId="77777777" w:rsidR="00B10541" w:rsidRPr="00B10541" w:rsidRDefault="00B10541" w:rsidP="00B10541">
      <w:pPr>
        <w:spacing w:after="0" w:line="240" w:lineRule="auto"/>
        <w:rPr>
          <w:rFonts w:ascii="Calibri" w:hAnsi="Calibri"/>
          <w:noProof/>
          <w:sz w:val="24"/>
        </w:rPr>
      </w:pPr>
      <w:bookmarkStart w:id="23" w:name="_ENREF_23"/>
      <w:r w:rsidRPr="00B10541">
        <w:rPr>
          <w:rFonts w:ascii="Calibri" w:hAnsi="Calibri"/>
          <w:noProof/>
          <w:sz w:val="24"/>
        </w:rPr>
        <w:t>23.</w:t>
      </w:r>
      <w:r w:rsidRPr="00B10541">
        <w:rPr>
          <w:rFonts w:ascii="Calibri" w:hAnsi="Calibri"/>
          <w:noProof/>
          <w:sz w:val="24"/>
        </w:rPr>
        <w:tab/>
        <w:t xml:space="preserve">Shearer WT, Lipshultz SE, Easley KA, McIntosh K, Pitt J, Quinn TC, et al. Alterations in cardiac and pulmonary function in pediatric rapid human immunodeficiency virus type 1 disease progressors. Pediatric Pulmonary and Cardiovascular Complications of Vertically Transmitted Human Immunodeficiency Virus Study Group. Pediatrics. 2000; </w:t>
      </w:r>
      <w:r w:rsidRPr="00B10541">
        <w:rPr>
          <w:rFonts w:ascii="Calibri" w:hAnsi="Calibri"/>
          <w:b/>
          <w:noProof/>
          <w:sz w:val="24"/>
        </w:rPr>
        <w:t>105</w:t>
      </w:r>
      <w:r w:rsidRPr="00B10541">
        <w:rPr>
          <w:rFonts w:ascii="Calibri" w:hAnsi="Calibri"/>
          <w:noProof/>
          <w:sz w:val="24"/>
        </w:rPr>
        <w:t>(1): e9.</w:t>
      </w:r>
      <w:bookmarkEnd w:id="23"/>
    </w:p>
    <w:p w14:paraId="704F3710" w14:textId="77777777" w:rsidR="00B10541" w:rsidRPr="00B10541" w:rsidRDefault="00B10541" w:rsidP="00B10541">
      <w:pPr>
        <w:spacing w:after="0" w:line="240" w:lineRule="auto"/>
        <w:rPr>
          <w:rFonts w:ascii="Calibri" w:hAnsi="Calibri"/>
          <w:noProof/>
          <w:sz w:val="24"/>
        </w:rPr>
      </w:pPr>
      <w:bookmarkStart w:id="24" w:name="_ENREF_24"/>
      <w:r w:rsidRPr="00B10541">
        <w:rPr>
          <w:rFonts w:ascii="Calibri" w:hAnsi="Calibri"/>
          <w:noProof/>
          <w:sz w:val="24"/>
        </w:rPr>
        <w:t>24.</w:t>
      </w:r>
      <w:r w:rsidRPr="00B10541">
        <w:rPr>
          <w:rFonts w:ascii="Calibri" w:hAnsi="Calibri"/>
          <w:noProof/>
          <w:sz w:val="24"/>
        </w:rPr>
        <w:tab/>
        <w:t xml:space="preserve">Dufour V, Wislez M, Bergot E, Mayaud C, Cadranel J. Improvement of symptomatic human immunodeficiency virus-related lymphoid interstitial pneumonia in patients receiving highly active antiretroviral therapy. Clinical infectious diseases : an official publication of the Infectious Diseases Society of America. 2003; </w:t>
      </w:r>
      <w:r w:rsidRPr="00B10541">
        <w:rPr>
          <w:rFonts w:ascii="Calibri" w:hAnsi="Calibri"/>
          <w:b/>
          <w:noProof/>
          <w:sz w:val="24"/>
        </w:rPr>
        <w:t>36</w:t>
      </w:r>
      <w:r w:rsidRPr="00B10541">
        <w:rPr>
          <w:rFonts w:ascii="Calibri" w:hAnsi="Calibri"/>
          <w:noProof/>
          <w:sz w:val="24"/>
        </w:rPr>
        <w:t>(10): e127-30.</w:t>
      </w:r>
      <w:bookmarkEnd w:id="24"/>
    </w:p>
    <w:p w14:paraId="69F2FB14" w14:textId="77777777" w:rsidR="00B10541" w:rsidRPr="00B10541" w:rsidRDefault="00B10541" w:rsidP="00B10541">
      <w:pPr>
        <w:spacing w:after="0" w:line="240" w:lineRule="auto"/>
        <w:rPr>
          <w:rFonts w:ascii="Calibri" w:hAnsi="Calibri"/>
          <w:noProof/>
          <w:sz w:val="24"/>
        </w:rPr>
      </w:pPr>
      <w:bookmarkStart w:id="25" w:name="_ENREF_25"/>
      <w:r w:rsidRPr="00B10541">
        <w:rPr>
          <w:rFonts w:ascii="Calibri" w:hAnsi="Calibri"/>
          <w:noProof/>
          <w:sz w:val="24"/>
        </w:rPr>
        <w:t>25.</w:t>
      </w:r>
      <w:r w:rsidRPr="00B10541">
        <w:rPr>
          <w:rFonts w:ascii="Calibri" w:hAnsi="Calibri"/>
          <w:noProof/>
          <w:sz w:val="24"/>
        </w:rPr>
        <w:tab/>
        <w:t xml:space="preserve">Sharland M, Gibb DM, Holland F. Respiratory morbidity from lymphocytic interstitial pneumonitis (LIP) in vertically acquired HIV infection. Archives of disease in childhood. 1997; </w:t>
      </w:r>
      <w:r w:rsidRPr="00B10541">
        <w:rPr>
          <w:rFonts w:ascii="Calibri" w:hAnsi="Calibri"/>
          <w:b/>
          <w:noProof/>
          <w:sz w:val="24"/>
        </w:rPr>
        <w:t>76</w:t>
      </w:r>
      <w:r w:rsidRPr="00B10541">
        <w:rPr>
          <w:rFonts w:ascii="Calibri" w:hAnsi="Calibri"/>
          <w:noProof/>
          <w:sz w:val="24"/>
        </w:rPr>
        <w:t>(4): 334-6.</w:t>
      </w:r>
      <w:bookmarkEnd w:id="25"/>
    </w:p>
    <w:p w14:paraId="4FBD9B4B" w14:textId="77777777" w:rsidR="00B10541" w:rsidRPr="00B10541" w:rsidRDefault="00B10541" w:rsidP="00B10541">
      <w:pPr>
        <w:spacing w:after="0" w:line="240" w:lineRule="auto"/>
        <w:rPr>
          <w:rFonts w:ascii="Calibri" w:hAnsi="Calibri"/>
          <w:noProof/>
          <w:sz w:val="24"/>
        </w:rPr>
      </w:pPr>
      <w:bookmarkStart w:id="26" w:name="_ENREF_26"/>
      <w:r w:rsidRPr="00B10541">
        <w:rPr>
          <w:rFonts w:ascii="Calibri" w:hAnsi="Calibri"/>
          <w:noProof/>
          <w:sz w:val="24"/>
        </w:rPr>
        <w:t>26.</w:t>
      </w:r>
      <w:r w:rsidRPr="00B10541">
        <w:rPr>
          <w:rFonts w:ascii="Calibri" w:hAnsi="Calibri"/>
          <w:noProof/>
          <w:sz w:val="24"/>
        </w:rPr>
        <w:tab/>
        <w:t xml:space="preserve">Gingo MR, Wenzel SE, Steele C, Kessinger CJ, Lucht L, Lawther T, et al. Asthma diagnosis and airway bronchodilator response in HIV-infected patients. Journal of Allergy and Clinical Immunology. </w:t>
      </w:r>
      <w:r w:rsidRPr="00B10541">
        <w:rPr>
          <w:rFonts w:ascii="Calibri" w:hAnsi="Calibri"/>
          <w:b/>
          <w:noProof/>
          <w:sz w:val="24"/>
        </w:rPr>
        <w:t>129</w:t>
      </w:r>
      <w:r w:rsidRPr="00B10541">
        <w:rPr>
          <w:rFonts w:ascii="Calibri" w:hAnsi="Calibri"/>
          <w:noProof/>
          <w:sz w:val="24"/>
        </w:rPr>
        <w:t>(3): 708.</w:t>
      </w:r>
      <w:bookmarkEnd w:id="26"/>
    </w:p>
    <w:p w14:paraId="3C0C801E" w14:textId="77777777" w:rsidR="00B10541" w:rsidRPr="00B10541" w:rsidRDefault="00B10541" w:rsidP="00B10541">
      <w:pPr>
        <w:spacing w:after="0" w:line="240" w:lineRule="auto"/>
        <w:rPr>
          <w:rFonts w:ascii="Calibri" w:hAnsi="Calibri"/>
          <w:noProof/>
          <w:sz w:val="24"/>
        </w:rPr>
      </w:pPr>
      <w:bookmarkStart w:id="27" w:name="_ENREF_27"/>
      <w:r w:rsidRPr="00B10541">
        <w:rPr>
          <w:rFonts w:ascii="Calibri" w:hAnsi="Calibri"/>
          <w:noProof/>
          <w:sz w:val="24"/>
        </w:rPr>
        <w:t>27.</w:t>
      </w:r>
      <w:r w:rsidRPr="00B10541">
        <w:rPr>
          <w:rFonts w:ascii="Calibri" w:hAnsi="Calibri"/>
          <w:noProof/>
          <w:sz w:val="24"/>
        </w:rPr>
        <w:tab/>
        <w:t xml:space="preserve">Ait-Khaled N, Odhiambo J, Pearce N, Adjoh KS, Maesano IA, Benhabyles B, et al. Prevalence of symptoms of asthma, rhinitis and eczema in 13- to 14-year-old children in Africa: the International Study of Asthma and Allergies in Childhood Phase III. Allergy. 2007; </w:t>
      </w:r>
      <w:r w:rsidRPr="00B10541">
        <w:rPr>
          <w:rFonts w:ascii="Calibri" w:hAnsi="Calibri"/>
          <w:b/>
          <w:noProof/>
          <w:sz w:val="24"/>
        </w:rPr>
        <w:t>62</w:t>
      </w:r>
      <w:r w:rsidRPr="00B10541">
        <w:rPr>
          <w:rFonts w:ascii="Calibri" w:hAnsi="Calibri"/>
          <w:noProof/>
          <w:sz w:val="24"/>
        </w:rPr>
        <w:t>(3): 247-58.</w:t>
      </w:r>
      <w:bookmarkEnd w:id="27"/>
    </w:p>
    <w:p w14:paraId="31D4EB0F" w14:textId="77777777" w:rsidR="00B10541" w:rsidRPr="00B10541" w:rsidRDefault="00B10541" w:rsidP="00B10541">
      <w:pPr>
        <w:spacing w:after="0" w:line="240" w:lineRule="auto"/>
        <w:rPr>
          <w:rFonts w:ascii="Calibri" w:hAnsi="Calibri"/>
          <w:noProof/>
          <w:sz w:val="24"/>
        </w:rPr>
      </w:pPr>
      <w:bookmarkStart w:id="28" w:name="_ENREF_28"/>
      <w:r w:rsidRPr="00B10541">
        <w:rPr>
          <w:rFonts w:ascii="Calibri" w:hAnsi="Calibri"/>
          <w:noProof/>
          <w:sz w:val="24"/>
        </w:rPr>
        <w:t>28.</w:t>
      </w:r>
      <w:r w:rsidRPr="00B10541">
        <w:rPr>
          <w:rFonts w:ascii="Calibri" w:hAnsi="Calibri"/>
          <w:noProof/>
          <w:sz w:val="24"/>
        </w:rPr>
        <w:tab/>
        <w:t xml:space="preserve">King PT, Holdsworth SR, Farmer M, Freezer N, Villanueva E, Holmes PW. Phenotypes of adult bronchiectasis: onset of productive cough in childhood and adulthood. Copd. 2009; </w:t>
      </w:r>
      <w:r w:rsidRPr="00B10541">
        <w:rPr>
          <w:rFonts w:ascii="Calibri" w:hAnsi="Calibri"/>
          <w:b/>
          <w:noProof/>
          <w:sz w:val="24"/>
        </w:rPr>
        <w:t>6</w:t>
      </w:r>
      <w:r w:rsidRPr="00B10541">
        <w:rPr>
          <w:rFonts w:ascii="Calibri" w:hAnsi="Calibri"/>
          <w:noProof/>
          <w:sz w:val="24"/>
        </w:rPr>
        <w:t>(2): 130-6.</w:t>
      </w:r>
      <w:bookmarkEnd w:id="28"/>
    </w:p>
    <w:p w14:paraId="32665FE7" w14:textId="77777777" w:rsidR="00B10541" w:rsidRPr="00B10541" w:rsidRDefault="00B10541" w:rsidP="00B10541">
      <w:pPr>
        <w:spacing w:line="240" w:lineRule="auto"/>
        <w:rPr>
          <w:rFonts w:ascii="Calibri" w:hAnsi="Calibri"/>
          <w:noProof/>
          <w:sz w:val="24"/>
        </w:rPr>
      </w:pPr>
      <w:bookmarkStart w:id="29" w:name="_ENREF_29"/>
      <w:r w:rsidRPr="00B10541">
        <w:rPr>
          <w:rFonts w:ascii="Calibri" w:hAnsi="Calibri"/>
          <w:noProof/>
          <w:sz w:val="24"/>
        </w:rPr>
        <w:t>29.</w:t>
      </w:r>
      <w:r w:rsidRPr="00B10541">
        <w:rPr>
          <w:rFonts w:ascii="Calibri" w:hAnsi="Calibri"/>
          <w:noProof/>
          <w:sz w:val="24"/>
        </w:rPr>
        <w:tab/>
        <w:t xml:space="preserve">Gordon SB, Bruce NG, Grigg J, Hibberd PL, Kurmi OP, Lam KB, et al. Respiratory risks from household air pollution in low and middle income countries. The Lancet Respiratory medicine. 2014; </w:t>
      </w:r>
      <w:r w:rsidRPr="00B10541">
        <w:rPr>
          <w:rFonts w:ascii="Calibri" w:hAnsi="Calibri"/>
          <w:b/>
          <w:noProof/>
          <w:sz w:val="24"/>
        </w:rPr>
        <w:t>2</w:t>
      </w:r>
      <w:r w:rsidRPr="00B10541">
        <w:rPr>
          <w:rFonts w:ascii="Calibri" w:hAnsi="Calibri"/>
          <w:noProof/>
          <w:sz w:val="24"/>
        </w:rPr>
        <w:t>(10): 823-60.</w:t>
      </w:r>
      <w:bookmarkEnd w:id="29"/>
    </w:p>
    <w:p w14:paraId="26A3B581" w14:textId="4FF62E98" w:rsidR="00B10541" w:rsidRDefault="00B10541" w:rsidP="00B10541">
      <w:pPr>
        <w:spacing w:line="240" w:lineRule="auto"/>
        <w:rPr>
          <w:rFonts w:ascii="Calibri" w:hAnsi="Calibri"/>
          <w:noProof/>
          <w:sz w:val="24"/>
        </w:rPr>
      </w:pPr>
    </w:p>
    <w:p w14:paraId="57A5C35F" w14:textId="5A5FC209" w:rsidR="0027085C" w:rsidRDefault="00B54455" w:rsidP="00D948B7">
      <w:r>
        <w:fldChar w:fldCharType="end"/>
      </w:r>
      <w:r w:rsidR="0027085C">
        <w:br w:type="page"/>
      </w:r>
    </w:p>
    <w:p w14:paraId="0D45081B" w14:textId="380F11E7" w:rsidR="00025928" w:rsidRDefault="00025928" w:rsidP="00A70789">
      <w:pPr>
        <w:pStyle w:val="Heading2"/>
      </w:pPr>
      <w:bookmarkStart w:id="30" w:name="_Ref318974885"/>
      <w:r>
        <w:lastRenderedPageBreak/>
        <w:t xml:space="preserve">Table </w:t>
      </w:r>
      <w:fldSimple w:instr=" SEQ Table \* ARABIC ">
        <w:r w:rsidR="00394877">
          <w:rPr>
            <w:noProof/>
          </w:rPr>
          <w:t>1</w:t>
        </w:r>
      </w:fldSimple>
      <w:bookmarkEnd w:id="30"/>
      <w:r>
        <w:t xml:space="preserve"> Demographic</w:t>
      </w:r>
      <w:r w:rsidR="00114DE6">
        <w:t xml:space="preserve"> and clinical characteristics </w:t>
      </w:r>
    </w:p>
    <w:tbl>
      <w:tblPr>
        <w:tblStyle w:val="JamieTable"/>
        <w:tblW w:w="0" w:type="auto"/>
        <w:jc w:val="center"/>
        <w:tblLook w:val="04A0" w:firstRow="1" w:lastRow="0" w:firstColumn="1" w:lastColumn="0" w:noHBand="0" w:noVBand="1"/>
      </w:tblPr>
      <w:tblGrid>
        <w:gridCol w:w="3882"/>
        <w:gridCol w:w="2100"/>
      </w:tblGrid>
      <w:tr w:rsidR="0098096E" w14:paraId="37A5A1E8" w14:textId="77777777" w:rsidTr="00741AF0">
        <w:trPr>
          <w:cnfStyle w:val="100000000000" w:firstRow="1" w:lastRow="0" w:firstColumn="0" w:lastColumn="0" w:oddVBand="0" w:evenVBand="0" w:oddHBand="0" w:evenHBand="0" w:firstRowFirstColumn="0" w:firstRowLastColumn="0" w:lastRowFirstColumn="0" w:lastRowLastColumn="0"/>
          <w:jc w:val="center"/>
        </w:trPr>
        <w:tc>
          <w:tcPr>
            <w:tcW w:w="3882" w:type="dxa"/>
            <w:hideMark/>
          </w:tcPr>
          <w:p w14:paraId="44860581" w14:textId="77777777" w:rsidR="0098096E" w:rsidRDefault="0098096E" w:rsidP="00D314DE">
            <w:pPr>
              <w:spacing w:line="360" w:lineRule="auto"/>
              <w:rPr>
                <w:b/>
                <w:lang w:eastAsia="en-US"/>
              </w:rPr>
            </w:pPr>
          </w:p>
        </w:tc>
        <w:tc>
          <w:tcPr>
            <w:tcW w:w="2100" w:type="dxa"/>
            <w:hideMark/>
          </w:tcPr>
          <w:p w14:paraId="648E06BE" w14:textId="71F1D457" w:rsidR="0098096E" w:rsidRDefault="005B132C" w:rsidP="00741AF0">
            <w:pPr>
              <w:spacing w:line="360" w:lineRule="auto"/>
              <w:jc w:val="center"/>
              <w:rPr>
                <w:b/>
                <w:lang w:eastAsia="en-US"/>
              </w:rPr>
            </w:pPr>
            <w:r>
              <w:rPr>
                <w:b/>
              </w:rPr>
              <w:t xml:space="preserve">n (%) </w:t>
            </w:r>
            <w:r w:rsidR="00741AF0">
              <w:rPr>
                <w:b/>
              </w:rPr>
              <w:t>unless stated</w:t>
            </w:r>
          </w:p>
        </w:tc>
      </w:tr>
      <w:tr w:rsidR="0098096E" w14:paraId="79B29155" w14:textId="77777777" w:rsidTr="00741AF0">
        <w:trPr>
          <w:jc w:val="center"/>
        </w:trPr>
        <w:tc>
          <w:tcPr>
            <w:tcW w:w="3882" w:type="dxa"/>
            <w:hideMark/>
          </w:tcPr>
          <w:p w14:paraId="684116EC" w14:textId="7D2E762A" w:rsidR="0098096E" w:rsidRDefault="0098096E" w:rsidP="00D314DE">
            <w:pPr>
              <w:spacing w:line="360" w:lineRule="auto"/>
              <w:rPr>
                <w:lang w:eastAsia="en-US"/>
              </w:rPr>
            </w:pPr>
            <w:r>
              <w:t>Age</w:t>
            </w:r>
            <w:r w:rsidR="001363F8">
              <w:t xml:space="preserve">, </w:t>
            </w:r>
            <w:r w:rsidR="00803A98" w:rsidRPr="00803A98">
              <w:rPr>
                <w:i/>
              </w:rPr>
              <w:t xml:space="preserve">median </w:t>
            </w:r>
            <w:r w:rsidR="001363F8" w:rsidRPr="00803A98">
              <w:rPr>
                <w:i/>
              </w:rPr>
              <w:t>y</w:t>
            </w:r>
            <w:r w:rsidR="00803A98">
              <w:rPr>
                <w:i/>
              </w:rPr>
              <w:t>ea</w:t>
            </w:r>
            <w:r w:rsidR="001363F8" w:rsidRPr="00803A98">
              <w:rPr>
                <w:i/>
              </w:rPr>
              <w:t>r</w:t>
            </w:r>
            <w:r w:rsidR="00803A98">
              <w:rPr>
                <w:i/>
              </w:rPr>
              <w:t>s</w:t>
            </w:r>
            <w:r w:rsidR="005B132C" w:rsidRPr="00E14488">
              <w:rPr>
                <w:i/>
              </w:rPr>
              <w:t xml:space="preserve"> (IQR)</w:t>
            </w:r>
          </w:p>
        </w:tc>
        <w:tc>
          <w:tcPr>
            <w:tcW w:w="2100" w:type="dxa"/>
            <w:hideMark/>
          </w:tcPr>
          <w:p w14:paraId="24194D2E" w14:textId="566A3F8F" w:rsidR="0098096E" w:rsidRPr="001363F8" w:rsidRDefault="0098096E" w:rsidP="00F257D6">
            <w:pPr>
              <w:spacing w:line="360" w:lineRule="auto"/>
              <w:jc w:val="center"/>
              <w:rPr>
                <w:lang w:eastAsia="en-US"/>
              </w:rPr>
            </w:pPr>
            <w:r w:rsidRPr="001363F8">
              <w:t>11</w:t>
            </w:r>
            <w:r w:rsidR="003D3D91">
              <w:t>.1</w:t>
            </w:r>
            <w:r w:rsidR="00A1647D">
              <w:t xml:space="preserve"> </w:t>
            </w:r>
            <w:r w:rsidRPr="001363F8">
              <w:t>(</w:t>
            </w:r>
            <w:r w:rsidR="005B132C">
              <w:rPr>
                <w:rFonts w:cstheme="minorHAnsi"/>
              </w:rPr>
              <w:t>9.5-12.4</w:t>
            </w:r>
            <w:r w:rsidRPr="001363F8">
              <w:t>)</w:t>
            </w:r>
          </w:p>
        </w:tc>
      </w:tr>
      <w:tr w:rsidR="0098096E" w14:paraId="294031F2" w14:textId="77777777" w:rsidTr="00741AF0">
        <w:trPr>
          <w:jc w:val="center"/>
        </w:trPr>
        <w:tc>
          <w:tcPr>
            <w:tcW w:w="3882" w:type="dxa"/>
            <w:hideMark/>
          </w:tcPr>
          <w:p w14:paraId="527E6FDA" w14:textId="4731517C" w:rsidR="0098096E" w:rsidRDefault="005B132C" w:rsidP="00D314DE">
            <w:pPr>
              <w:spacing w:line="360" w:lineRule="auto"/>
              <w:rPr>
                <w:lang w:eastAsia="en-US"/>
              </w:rPr>
            </w:pPr>
            <w:r>
              <w:t xml:space="preserve">Sex, </w:t>
            </w:r>
            <w:r w:rsidR="001363F8">
              <w:t>f</w:t>
            </w:r>
            <w:r w:rsidR="0098096E">
              <w:t>emale</w:t>
            </w:r>
            <w:r>
              <w:t xml:space="preserve"> </w:t>
            </w:r>
            <w:r w:rsidRPr="00E14488">
              <w:rPr>
                <w:i/>
              </w:rPr>
              <w:t>(%)</w:t>
            </w:r>
          </w:p>
        </w:tc>
        <w:tc>
          <w:tcPr>
            <w:tcW w:w="2100" w:type="dxa"/>
            <w:hideMark/>
          </w:tcPr>
          <w:p w14:paraId="5795CF57" w14:textId="77777777" w:rsidR="0098096E" w:rsidRPr="001363F8" w:rsidRDefault="00EA6242" w:rsidP="00F257D6">
            <w:pPr>
              <w:spacing w:line="360" w:lineRule="auto"/>
              <w:jc w:val="center"/>
              <w:rPr>
                <w:lang w:eastAsia="en-US"/>
              </w:rPr>
            </w:pPr>
            <w:r>
              <w:t>80 (50.0</w:t>
            </w:r>
            <w:r w:rsidR="003D3D91">
              <w:t>%)</w:t>
            </w:r>
          </w:p>
        </w:tc>
      </w:tr>
      <w:tr w:rsidR="0098096E" w14:paraId="394B5211" w14:textId="77777777" w:rsidTr="00741AF0">
        <w:trPr>
          <w:jc w:val="center"/>
        </w:trPr>
        <w:tc>
          <w:tcPr>
            <w:tcW w:w="3882" w:type="dxa"/>
            <w:hideMark/>
          </w:tcPr>
          <w:p w14:paraId="4E834030" w14:textId="4EDF60AD" w:rsidR="0098096E" w:rsidRPr="001363F8" w:rsidRDefault="0098096E" w:rsidP="00D314DE">
            <w:pPr>
              <w:spacing w:line="360" w:lineRule="auto"/>
              <w:rPr>
                <w:lang w:eastAsia="en-US"/>
              </w:rPr>
            </w:pPr>
            <w:r>
              <w:t>Age at HIV diagnosis</w:t>
            </w:r>
            <w:r w:rsidR="001363F8">
              <w:t xml:space="preserve">, </w:t>
            </w:r>
            <w:r w:rsidR="00803A98" w:rsidRPr="00803A98">
              <w:rPr>
                <w:i/>
              </w:rPr>
              <w:t xml:space="preserve">median </w:t>
            </w:r>
            <w:r w:rsidR="001363F8" w:rsidRPr="00803A98">
              <w:rPr>
                <w:i/>
              </w:rPr>
              <w:t>y</w:t>
            </w:r>
            <w:r w:rsidR="00803A98" w:rsidRPr="00803A98">
              <w:rPr>
                <w:i/>
              </w:rPr>
              <w:t>ea</w:t>
            </w:r>
            <w:r w:rsidR="001363F8" w:rsidRPr="00803A98">
              <w:rPr>
                <w:i/>
              </w:rPr>
              <w:t>r</w:t>
            </w:r>
            <w:r w:rsidR="00803A98" w:rsidRPr="00803A98">
              <w:rPr>
                <w:i/>
              </w:rPr>
              <w:t>s</w:t>
            </w:r>
            <w:r w:rsidR="005B132C" w:rsidRPr="00E14488">
              <w:rPr>
                <w:i/>
              </w:rPr>
              <w:t xml:space="preserve"> (IQR)</w:t>
            </w:r>
          </w:p>
        </w:tc>
        <w:tc>
          <w:tcPr>
            <w:tcW w:w="2100" w:type="dxa"/>
            <w:hideMark/>
          </w:tcPr>
          <w:p w14:paraId="1C425F36" w14:textId="70F2FB93" w:rsidR="0098096E" w:rsidRPr="001363F8" w:rsidRDefault="00EA6242" w:rsidP="00F257D6">
            <w:pPr>
              <w:spacing w:line="360" w:lineRule="auto"/>
              <w:jc w:val="center"/>
              <w:rPr>
                <w:lang w:eastAsia="en-US"/>
              </w:rPr>
            </w:pPr>
            <w:r>
              <w:t>7.</w:t>
            </w:r>
            <w:r w:rsidR="005B132C">
              <w:t>9</w:t>
            </w:r>
            <w:r w:rsidR="00A1647D">
              <w:t xml:space="preserve"> </w:t>
            </w:r>
            <w:r w:rsidR="00824FC6">
              <w:t>(</w:t>
            </w:r>
            <w:r w:rsidR="005B132C">
              <w:rPr>
                <w:rFonts w:cstheme="minorHAnsi"/>
              </w:rPr>
              <w:t>5.8-9.8</w:t>
            </w:r>
            <w:r w:rsidR="0098096E" w:rsidRPr="001363F8">
              <w:t>)</w:t>
            </w:r>
          </w:p>
        </w:tc>
      </w:tr>
      <w:tr w:rsidR="00B510CC" w14:paraId="553731E6" w14:textId="77777777" w:rsidTr="00741AF0">
        <w:trPr>
          <w:jc w:val="center"/>
        </w:trPr>
        <w:tc>
          <w:tcPr>
            <w:tcW w:w="3882" w:type="dxa"/>
          </w:tcPr>
          <w:p w14:paraId="0DF95623" w14:textId="3A0DF974" w:rsidR="00B510CC" w:rsidRPr="009940A5" w:rsidRDefault="00B510CC" w:rsidP="004636B2">
            <w:pPr>
              <w:spacing w:line="360" w:lineRule="auto"/>
            </w:pPr>
            <w:r>
              <w:t xml:space="preserve">Child aware of HIV </w:t>
            </w:r>
            <w:proofErr w:type="spellStart"/>
            <w:r>
              <w:t>diagnosis</w:t>
            </w:r>
            <w:r w:rsidR="001435B0">
              <w:rPr>
                <w:rStyle w:val="FootnoteReference"/>
              </w:rPr>
              <w:t>a</w:t>
            </w:r>
            <w:proofErr w:type="spellEnd"/>
            <w:r w:rsidR="009940A5">
              <w:t>, n (%)</w:t>
            </w:r>
          </w:p>
        </w:tc>
        <w:tc>
          <w:tcPr>
            <w:tcW w:w="2100" w:type="dxa"/>
          </w:tcPr>
          <w:p w14:paraId="316A471F" w14:textId="6FF055AB" w:rsidR="00B510CC" w:rsidRDefault="005B132C" w:rsidP="00F257D6">
            <w:pPr>
              <w:spacing w:line="360" w:lineRule="auto"/>
              <w:jc w:val="center"/>
            </w:pPr>
            <w:r>
              <w:t>65 (41.1)</w:t>
            </w:r>
          </w:p>
        </w:tc>
      </w:tr>
      <w:tr w:rsidR="00AD6C44" w14:paraId="763D1CD0" w14:textId="77777777" w:rsidTr="00741AF0">
        <w:trPr>
          <w:jc w:val="center"/>
        </w:trPr>
        <w:tc>
          <w:tcPr>
            <w:tcW w:w="3882" w:type="dxa"/>
          </w:tcPr>
          <w:p w14:paraId="1998198A" w14:textId="4527A9DD" w:rsidR="00AD6C44" w:rsidRDefault="00AD6C44" w:rsidP="00D314DE">
            <w:pPr>
              <w:spacing w:line="360" w:lineRule="auto"/>
            </w:pPr>
            <w:r>
              <w:t xml:space="preserve">CD4 </w:t>
            </w:r>
            <w:proofErr w:type="spellStart"/>
            <w:r>
              <w:t>count</w:t>
            </w:r>
            <w:r w:rsidR="00456094" w:rsidRPr="00456094">
              <w:rPr>
                <w:vertAlign w:val="superscript"/>
              </w:rPr>
              <w:t>c</w:t>
            </w:r>
            <w:proofErr w:type="spellEnd"/>
            <w:r w:rsidR="00E14488">
              <w:t xml:space="preserve">, </w:t>
            </w:r>
            <w:r w:rsidR="009940A5" w:rsidRPr="009940A5">
              <w:rPr>
                <w:i/>
              </w:rPr>
              <w:t xml:space="preserve">median </w:t>
            </w:r>
            <w:r w:rsidR="00E14488" w:rsidRPr="009940A5">
              <w:rPr>
                <w:i/>
              </w:rPr>
              <w:t>cells/</w:t>
            </w:r>
            <w:r w:rsidR="00E14488" w:rsidRPr="009940A5">
              <w:rPr>
                <w:rFonts w:cstheme="minorHAnsi"/>
                <w:bCs/>
                <w:i/>
                <w:kern w:val="24"/>
              </w:rPr>
              <w:t>µL (IQR)</w:t>
            </w:r>
          </w:p>
        </w:tc>
        <w:tc>
          <w:tcPr>
            <w:tcW w:w="2100" w:type="dxa"/>
          </w:tcPr>
          <w:p w14:paraId="7B1881EB" w14:textId="689ED12F" w:rsidR="00AD6C44" w:rsidRPr="001363F8" w:rsidRDefault="00456094" w:rsidP="00F257D6">
            <w:pPr>
              <w:spacing w:line="360" w:lineRule="auto"/>
              <w:jc w:val="center"/>
            </w:pPr>
            <w:r>
              <w:t>572</w:t>
            </w:r>
            <w:r w:rsidR="00824FC6">
              <w:t xml:space="preserve"> (</w:t>
            </w:r>
            <w:r>
              <w:t>370-876</w:t>
            </w:r>
            <w:r w:rsidR="00824FC6">
              <w:rPr>
                <w:rFonts w:cstheme="minorHAnsi"/>
              </w:rPr>
              <w:t>)</w:t>
            </w:r>
          </w:p>
        </w:tc>
      </w:tr>
      <w:tr w:rsidR="00234FFC" w14:paraId="0FAE3A8A" w14:textId="77777777" w:rsidTr="00741AF0">
        <w:trPr>
          <w:jc w:val="center"/>
        </w:trPr>
        <w:tc>
          <w:tcPr>
            <w:tcW w:w="3882" w:type="dxa"/>
          </w:tcPr>
          <w:p w14:paraId="21874EED" w14:textId="1DAC4B25" w:rsidR="00234FFC" w:rsidRPr="001363F8" w:rsidRDefault="00234FFC" w:rsidP="004636B2">
            <w:pPr>
              <w:spacing w:line="360" w:lineRule="auto"/>
              <w:rPr>
                <w:i/>
                <w:lang w:eastAsia="en-US"/>
              </w:rPr>
            </w:pPr>
            <w:r>
              <w:t>Taking co-</w:t>
            </w:r>
            <w:proofErr w:type="spellStart"/>
            <w:r>
              <w:t>trimoxazole</w:t>
            </w:r>
            <w:proofErr w:type="spellEnd"/>
            <w:r>
              <w:t xml:space="preserve"> prophylaxis</w:t>
            </w:r>
            <w:r w:rsidR="009940A5">
              <w:t>, n (%)</w:t>
            </w:r>
          </w:p>
        </w:tc>
        <w:tc>
          <w:tcPr>
            <w:tcW w:w="2100" w:type="dxa"/>
          </w:tcPr>
          <w:p w14:paraId="5EEB9B35" w14:textId="77777777" w:rsidR="00234FFC" w:rsidRPr="001363F8" w:rsidRDefault="001C23B1" w:rsidP="00F257D6">
            <w:pPr>
              <w:spacing w:line="360" w:lineRule="auto"/>
              <w:jc w:val="center"/>
              <w:rPr>
                <w:lang w:eastAsia="en-US"/>
              </w:rPr>
            </w:pPr>
            <w:r>
              <w:t>159</w:t>
            </w:r>
            <w:r w:rsidR="00A1647D">
              <w:t xml:space="preserve"> </w:t>
            </w:r>
            <w:r w:rsidR="00824FC6">
              <w:t>(</w:t>
            </w:r>
            <w:r>
              <w:t>99.4</w:t>
            </w:r>
            <w:r w:rsidR="00234FFC" w:rsidRPr="001363F8">
              <w:t>%)</w:t>
            </w:r>
          </w:p>
        </w:tc>
      </w:tr>
      <w:tr w:rsidR="00234FFC" w14:paraId="5ED225DD" w14:textId="77777777" w:rsidTr="00741AF0">
        <w:trPr>
          <w:jc w:val="center"/>
        </w:trPr>
        <w:tc>
          <w:tcPr>
            <w:tcW w:w="3882" w:type="dxa"/>
            <w:hideMark/>
          </w:tcPr>
          <w:p w14:paraId="2A088465" w14:textId="75CB8555" w:rsidR="00762292" w:rsidRPr="009940A5" w:rsidRDefault="00234FFC" w:rsidP="001435B0">
            <w:pPr>
              <w:spacing w:line="360" w:lineRule="auto"/>
            </w:pPr>
            <w:r>
              <w:t xml:space="preserve">On </w:t>
            </w:r>
            <w:proofErr w:type="spellStart"/>
            <w:r>
              <w:t>ART</w:t>
            </w:r>
            <w:r w:rsidR="001435B0" w:rsidRPr="001435B0">
              <w:rPr>
                <w:vertAlign w:val="superscript"/>
              </w:rPr>
              <w:t>a</w:t>
            </w:r>
            <w:proofErr w:type="spellEnd"/>
            <w:r w:rsidR="009940A5">
              <w:t>, n (%)</w:t>
            </w:r>
          </w:p>
        </w:tc>
        <w:tc>
          <w:tcPr>
            <w:tcW w:w="2100" w:type="dxa"/>
            <w:hideMark/>
          </w:tcPr>
          <w:p w14:paraId="23CBDC60" w14:textId="3E06719F" w:rsidR="00762292" w:rsidRPr="001363F8" w:rsidRDefault="00762292" w:rsidP="00F257D6">
            <w:pPr>
              <w:spacing w:line="360" w:lineRule="auto"/>
              <w:jc w:val="center"/>
            </w:pPr>
            <w:r>
              <w:t>11</w:t>
            </w:r>
            <w:r w:rsidR="005B132C">
              <w:t>4</w:t>
            </w:r>
            <w:r w:rsidR="00A1647D">
              <w:t xml:space="preserve"> (</w:t>
            </w:r>
            <w:r>
              <w:t>7</w:t>
            </w:r>
            <w:r w:rsidR="001435B0">
              <w:t>1.7</w:t>
            </w:r>
            <w:r w:rsidR="00234FFC" w:rsidRPr="001363F8">
              <w:t>%)</w:t>
            </w:r>
          </w:p>
        </w:tc>
      </w:tr>
      <w:tr w:rsidR="00234FFC" w14:paraId="05981779" w14:textId="77777777" w:rsidTr="00741AF0">
        <w:trPr>
          <w:jc w:val="center"/>
        </w:trPr>
        <w:tc>
          <w:tcPr>
            <w:tcW w:w="3882" w:type="dxa"/>
            <w:hideMark/>
          </w:tcPr>
          <w:p w14:paraId="3F038B11" w14:textId="136ADE14" w:rsidR="00234FFC" w:rsidRDefault="00234FFC" w:rsidP="009940A5">
            <w:pPr>
              <w:spacing w:line="360" w:lineRule="auto"/>
              <w:rPr>
                <w:lang w:eastAsia="en-US"/>
              </w:rPr>
            </w:pPr>
            <w:r>
              <w:t xml:space="preserve">Duration of </w:t>
            </w:r>
            <w:proofErr w:type="spellStart"/>
            <w:r>
              <w:t>ART</w:t>
            </w:r>
            <w:r w:rsidR="001435B0" w:rsidRPr="001435B0">
              <w:rPr>
                <w:vertAlign w:val="superscript"/>
              </w:rPr>
              <w:t>b</w:t>
            </w:r>
            <w:proofErr w:type="spellEnd"/>
            <w:r>
              <w:t>,</w:t>
            </w:r>
            <w:r w:rsidR="00957D4E">
              <w:t xml:space="preserve"> </w:t>
            </w:r>
            <w:r w:rsidR="009940A5" w:rsidRPr="009940A5">
              <w:rPr>
                <w:i/>
              </w:rPr>
              <w:t xml:space="preserve">median </w:t>
            </w:r>
            <w:r w:rsidRPr="009940A5">
              <w:rPr>
                <w:i/>
              </w:rPr>
              <w:t>y</w:t>
            </w:r>
            <w:r w:rsidR="009940A5" w:rsidRPr="009940A5">
              <w:rPr>
                <w:i/>
              </w:rPr>
              <w:t>ears</w:t>
            </w:r>
            <w:r w:rsidR="001435B0" w:rsidRPr="009940A5">
              <w:rPr>
                <w:i/>
              </w:rPr>
              <w:t xml:space="preserve"> (IQR)</w:t>
            </w:r>
          </w:p>
        </w:tc>
        <w:tc>
          <w:tcPr>
            <w:tcW w:w="2100" w:type="dxa"/>
            <w:hideMark/>
          </w:tcPr>
          <w:p w14:paraId="05FAE7B7" w14:textId="019C4EAD" w:rsidR="00234FFC" w:rsidRPr="001363F8" w:rsidRDefault="00824FC6" w:rsidP="00F257D6">
            <w:pPr>
              <w:spacing w:line="360" w:lineRule="auto"/>
              <w:jc w:val="center"/>
              <w:rPr>
                <w:lang w:eastAsia="en-US"/>
              </w:rPr>
            </w:pPr>
            <w:r>
              <w:t>3.</w:t>
            </w:r>
            <w:r w:rsidR="003D3D91">
              <w:t>5</w:t>
            </w:r>
            <w:r w:rsidR="00A1647D">
              <w:t xml:space="preserve"> </w:t>
            </w:r>
            <w:r>
              <w:t>(</w:t>
            </w:r>
            <w:r w:rsidR="001435B0">
              <w:t>1.3-4.6</w:t>
            </w:r>
            <w:r w:rsidR="00234FFC" w:rsidRPr="001363F8">
              <w:t>)</w:t>
            </w:r>
          </w:p>
        </w:tc>
      </w:tr>
      <w:tr w:rsidR="0063415C" w14:paraId="06695A79" w14:textId="77777777" w:rsidTr="00741AF0">
        <w:trPr>
          <w:jc w:val="center"/>
        </w:trPr>
        <w:tc>
          <w:tcPr>
            <w:tcW w:w="3882" w:type="dxa"/>
          </w:tcPr>
          <w:p w14:paraId="39BEFBA0" w14:textId="64795BF9" w:rsidR="0063415C" w:rsidRDefault="0063415C" w:rsidP="00D314DE">
            <w:pPr>
              <w:spacing w:line="360" w:lineRule="auto"/>
            </w:pPr>
            <w:r>
              <w:t>Chest infection in preceding year</w:t>
            </w:r>
            <w:r w:rsidR="009940A5">
              <w:t xml:space="preserve">, </w:t>
            </w:r>
            <w:r w:rsidR="009940A5" w:rsidRPr="009940A5">
              <w:rPr>
                <w:i/>
              </w:rPr>
              <w:t>n (%)</w:t>
            </w:r>
          </w:p>
        </w:tc>
        <w:tc>
          <w:tcPr>
            <w:tcW w:w="2100" w:type="dxa"/>
          </w:tcPr>
          <w:p w14:paraId="6EC7EA03" w14:textId="2DA8768A" w:rsidR="0063415C" w:rsidRDefault="0063415C" w:rsidP="00F257D6">
            <w:pPr>
              <w:spacing w:line="360" w:lineRule="auto"/>
              <w:jc w:val="center"/>
            </w:pPr>
            <w:r>
              <w:t>30 (18.8%)</w:t>
            </w:r>
          </w:p>
        </w:tc>
      </w:tr>
      <w:tr w:rsidR="00F92C24" w14:paraId="0FF7C14C" w14:textId="77777777" w:rsidTr="00741AF0">
        <w:trPr>
          <w:jc w:val="center"/>
        </w:trPr>
        <w:tc>
          <w:tcPr>
            <w:tcW w:w="3882" w:type="dxa"/>
          </w:tcPr>
          <w:p w14:paraId="640CC6C8" w14:textId="40363A58" w:rsidR="00F92C24" w:rsidRPr="0057111C" w:rsidRDefault="0057111C" w:rsidP="00D314DE">
            <w:pPr>
              <w:spacing w:line="360" w:lineRule="auto"/>
              <w:rPr>
                <w:b/>
              </w:rPr>
            </w:pPr>
            <w:r w:rsidRPr="0057111C">
              <w:rPr>
                <w:b/>
              </w:rPr>
              <w:t>Symptoms</w:t>
            </w:r>
          </w:p>
        </w:tc>
        <w:tc>
          <w:tcPr>
            <w:tcW w:w="2100" w:type="dxa"/>
          </w:tcPr>
          <w:p w14:paraId="5932E13D" w14:textId="77777777" w:rsidR="00F92C24" w:rsidRDefault="00F92C24" w:rsidP="00F257D6">
            <w:pPr>
              <w:spacing w:line="360" w:lineRule="auto"/>
              <w:jc w:val="center"/>
            </w:pPr>
          </w:p>
        </w:tc>
      </w:tr>
      <w:tr w:rsidR="0057111C" w14:paraId="26933AE0" w14:textId="77777777" w:rsidTr="00741AF0">
        <w:trPr>
          <w:jc w:val="center"/>
        </w:trPr>
        <w:tc>
          <w:tcPr>
            <w:tcW w:w="3882" w:type="dxa"/>
          </w:tcPr>
          <w:p w14:paraId="3CFA0827" w14:textId="1ECA4B82" w:rsidR="0057111C" w:rsidRDefault="0057111C" w:rsidP="00D314DE">
            <w:pPr>
              <w:spacing w:line="360" w:lineRule="auto"/>
            </w:pPr>
            <w:r w:rsidRPr="001C5A62">
              <w:rPr>
                <w:rFonts w:eastAsia="Times New Roman" w:cstheme="minorHAnsi"/>
                <w:lang w:eastAsia="ja-JP"/>
              </w:rPr>
              <w:t>Cough</w:t>
            </w:r>
            <w:r w:rsidR="009940A5">
              <w:rPr>
                <w:rFonts w:eastAsia="Times New Roman" w:cstheme="minorHAnsi"/>
                <w:lang w:eastAsia="ja-JP"/>
              </w:rPr>
              <w:t xml:space="preserve">, </w:t>
            </w:r>
            <w:r w:rsidR="009940A5" w:rsidRPr="009940A5">
              <w:rPr>
                <w:rFonts w:eastAsia="Times New Roman" w:cstheme="minorHAnsi"/>
                <w:i/>
                <w:lang w:eastAsia="ja-JP"/>
              </w:rPr>
              <w:t>n (%)</w:t>
            </w:r>
          </w:p>
        </w:tc>
        <w:tc>
          <w:tcPr>
            <w:tcW w:w="2100" w:type="dxa"/>
          </w:tcPr>
          <w:p w14:paraId="5F1793F0" w14:textId="2D1B4430" w:rsidR="0057111C" w:rsidRDefault="0057111C" w:rsidP="00F257D6">
            <w:pPr>
              <w:spacing w:line="360" w:lineRule="auto"/>
              <w:jc w:val="center"/>
            </w:pPr>
            <w:r w:rsidRPr="001C5A62">
              <w:rPr>
                <w:rFonts w:eastAsia="Times New Roman" w:cstheme="minorHAnsi"/>
                <w:lang w:eastAsia="ja-JP"/>
              </w:rPr>
              <w:t>60 (37.5)</w:t>
            </w:r>
          </w:p>
        </w:tc>
      </w:tr>
      <w:tr w:rsidR="0057111C" w14:paraId="3A024FD2" w14:textId="77777777" w:rsidTr="00741AF0">
        <w:trPr>
          <w:jc w:val="center"/>
        </w:trPr>
        <w:tc>
          <w:tcPr>
            <w:tcW w:w="3882" w:type="dxa"/>
          </w:tcPr>
          <w:p w14:paraId="19EBB385" w14:textId="60234E0F" w:rsidR="0057111C" w:rsidRDefault="009940A5" w:rsidP="009940A5">
            <w:pPr>
              <w:tabs>
                <w:tab w:val="left" w:pos="455"/>
              </w:tabs>
              <w:spacing w:line="360" w:lineRule="auto"/>
            </w:pPr>
            <w:r>
              <w:rPr>
                <w:rFonts w:eastAsia="Times New Roman" w:cstheme="minorHAnsi"/>
                <w:lang w:eastAsia="ja-JP"/>
              </w:rPr>
              <w:t>S</w:t>
            </w:r>
            <w:r w:rsidR="00605DC9">
              <w:rPr>
                <w:rFonts w:eastAsia="Times New Roman" w:cstheme="minorHAnsi"/>
                <w:lang w:eastAsia="ja-JP"/>
              </w:rPr>
              <w:t>putum</w:t>
            </w:r>
            <w:r>
              <w:rPr>
                <w:rFonts w:eastAsia="Times New Roman" w:cstheme="minorHAnsi"/>
                <w:lang w:eastAsia="ja-JP"/>
              </w:rPr>
              <w:t xml:space="preserve"> produced, </w:t>
            </w:r>
            <w:r w:rsidRPr="009940A5">
              <w:rPr>
                <w:rFonts w:eastAsia="Times New Roman" w:cstheme="minorHAnsi"/>
                <w:i/>
                <w:lang w:eastAsia="ja-JP"/>
              </w:rPr>
              <w:t>n (%)</w:t>
            </w:r>
          </w:p>
        </w:tc>
        <w:tc>
          <w:tcPr>
            <w:tcW w:w="2100" w:type="dxa"/>
          </w:tcPr>
          <w:p w14:paraId="0252B54F" w14:textId="6A7ACD69" w:rsidR="0057111C" w:rsidRDefault="0057111C" w:rsidP="00DC0B21">
            <w:pPr>
              <w:spacing w:line="360" w:lineRule="auto"/>
              <w:jc w:val="center"/>
            </w:pPr>
            <w:r w:rsidRPr="001C5A62">
              <w:rPr>
                <w:rFonts w:eastAsia="Times New Roman" w:cstheme="minorHAnsi"/>
                <w:lang w:eastAsia="ja-JP"/>
              </w:rPr>
              <w:t>32 (</w:t>
            </w:r>
            <w:r w:rsidR="00DC0B21">
              <w:rPr>
                <w:rFonts w:eastAsia="Times New Roman" w:cstheme="minorHAnsi"/>
                <w:lang w:eastAsia="ja-JP"/>
              </w:rPr>
              <w:t>20.0</w:t>
            </w:r>
            <w:r w:rsidRPr="001C5A62">
              <w:rPr>
                <w:rFonts w:eastAsia="Times New Roman" w:cstheme="minorHAnsi"/>
                <w:lang w:eastAsia="ja-JP"/>
              </w:rPr>
              <w:t>)</w:t>
            </w:r>
          </w:p>
        </w:tc>
      </w:tr>
      <w:tr w:rsidR="0057111C" w14:paraId="438EFC1D" w14:textId="77777777" w:rsidTr="00741AF0">
        <w:trPr>
          <w:jc w:val="center"/>
        </w:trPr>
        <w:tc>
          <w:tcPr>
            <w:tcW w:w="3882" w:type="dxa"/>
          </w:tcPr>
          <w:p w14:paraId="24F8C059" w14:textId="45767210" w:rsidR="0057111C" w:rsidRDefault="0057111C" w:rsidP="00D314DE">
            <w:pPr>
              <w:spacing w:line="360" w:lineRule="auto"/>
            </w:pPr>
            <w:r w:rsidRPr="001C5A62">
              <w:rPr>
                <w:rFonts w:eastAsia="Times New Roman" w:cstheme="minorHAnsi"/>
                <w:lang w:eastAsia="ja-JP"/>
              </w:rPr>
              <w:t>Wheezing in last 12 months</w:t>
            </w:r>
            <w:r w:rsidR="009940A5">
              <w:rPr>
                <w:rFonts w:eastAsia="Times New Roman" w:cstheme="minorHAnsi"/>
                <w:lang w:eastAsia="ja-JP"/>
              </w:rPr>
              <w:t xml:space="preserve">, </w:t>
            </w:r>
            <w:r w:rsidR="009940A5" w:rsidRPr="009940A5">
              <w:rPr>
                <w:rFonts w:eastAsia="Times New Roman" w:cstheme="minorHAnsi"/>
                <w:i/>
                <w:lang w:eastAsia="ja-JP"/>
              </w:rPr>
              <w:t>n (%)</w:t>
            </w:r>
          </w:p>
        </w:tc>
        <w:tc>
          <w:tcPr>
            <w:tcW w:w="2100" w:type="dxa"/>
          </w:tcPr>
          <w:p w14:paraId="75F7EEBF" w14:textId="7913B9A0" w:rsidR="0057111C" w:rsidRDefault="0057111C" w:rsidP="00F257D6">
            <w:pPr>
              <w:spacing w:line="360" w:lineRule="auto"/>
              <w:jc w:val="center"/>
            </w:pPr>
            <w:r w:rsidRPr="001C5A62">
              <w:rPr>
                <w:rFonts w:eastAsia="Times New Roman" w:cstheme="minorHAnsi"/>
                <w:lang w:eastAsia="ja-JP"/>
              </w:rPr>
              <w:t>13 (8.1)</w:t>
            </w:r>
          </w:p>
        </w:tc>
      </w:tr>
      <w:tr w:rsidR="0057111C" w14:paraId="5F1FD0FA" w14:textId="77777777" w:rsidTr="00741AF0">
        <w:trPr>
          <w:jc w:val="center"/>
        </w:trPr>
        <w:tc>
          <w:tcPr>
            <w:tcW w:w="3882" w:type="dxa"/>
          </w:tcPr>
          <w:p w14:paraId="5D37847F" w14:textId="6C0296C4" w:rsidR="0057111C" w:rsidRDefault="0057111C" w:rsidP="00D314DE">
            <w:pPr>
              <w:spacing w:line="360" w:lineRule="auto"/>
            </w:pPr>
            <w:r w:rsidRPr="001C5A62">
              <w:rPr>
                <w:rFonts w:eastAsia="Times New Roman" w:cstheme="minorHAnsi"/>
                <w:lang w:eastAsia="ja-JP"/>
              </w:rPr>
              <w:t>Breathlessness</w:t>
            </w:r>
            <w:r w:rsidR="004636B2">
              <w:rPr>
                <w:rFonts w:eastAsia="Times New Roman" w:cstheme="minorHAnsi"/>
                <w:lang w:eastAsia="ja-JP"/>
              </w:rPr>
              <w:t xml:space="preserve"> (NYHA class)</w:t>
            </w:r>
            <w:r w:rsidR="009940A5">
              <w:rPr>
                <w:rFonts w:eastAsia="Times New Roman" w:cstheme="minorHAnsi"/>
                <w:lang w:eastAsia="ja-JP"/>
              </w:rPr>
              <w:t xml:space="preserve">, </w:t>
            </w:r>
            <w:r w:rsidR="009940A5" w:rsidRPr="009940A5">
              <w:rPr>
                <w:rFonts w:eastAsia="Times New Roman" w:cstheme="minorHAnsi"/>
                <w:i/>
                <w:lang w:eastAsia="ja-JP"/>
              </w:rPr>
              <w:t>n (%)</w:t>
            </w:r>
          </w:p>
        </w:tc>
        <w:tc>
          <w:tcPr>
            <w:tcW w:w="2100" w:type="dxa"/>
          </w:tcPr>
          <w:p w14:paraId="35E2F6B8" w14:textId="1517F6A7" w:rsidR="0057111C" w:rsidRDefault="0057111C" w:rsidP="00F257D6">
            <w:pPr>
              <w:spacing w:line="360" w:lineRule="auto"/>
              <w:jc w:val="center"/>
            </w:pPr>
          </w:p>
        </w:tc>
      </w:tr>
      <w:tr w:rsidR="004636B2" w14:paraId="3A231128" w14:textId="77777777" w:rsidTr="00741AF0">
        <w:trPr>
          <w:jc w:val="center"/>
        </w:trPr>
        <w:tc>
          <w:tcPr>
            <w:tcW w:w="3882" w:type="dxa"/>
          </w:tcPr>
          <w:p w14:paraId="5F6C3A0D" w14:textId="40C42580" w:rsidR="004636B2" w:rsidRDefault="004636B2" w:rsidP="00D314DE">
            <w:pPr>
              <w:spacing w:line="360" w:lineRule="auto"/>
            </w:pPr>
            <w:r>
              <w:rPr>
                <w:rFonts w:eastAsia="Times New Roman" w:cstheme="minorHAnsi"/>
                <w:lang w:eastAsia="ja-JP"/>
              </w:rPr>
              <w:tab/>
            </w:r>
            <w:r w:rsidRPr="001C5A62">
              <w:rPr>
                <w:rFonts w:eastAsia="Times New Roman" w:cstheme="minorHAnsi"/>
                <w:lang w:eastAsia="ja-JP"/>
              </w:rPr>
              <w:t>0</w:t>
            </w:r>
          </w:p>
        </w:tc>
        <w:tc>
          <w:tcPr>
            <w:tcW w:w="2100" w:type="dxa"/>
          </w:tcPr>
          <w:p w14:paraId="55FBDB90" w14:textId="328A43F9" w:rsidR="004636B2" w:rsidRDefault="004636B2" w:rsidP="00F257D6">
            <w:pPr>
              <w:spacing w:line="360" w:lineRule="auto"/>
              <w:jc w:val="center"/>
            </w:pPr>
            <w:r w:rsidRPr="001C5A62">
              <w:rPr>
                <w:rFonts w:eastAsia="Times New Roman" w:cstheme="minorHAnsi"/>
                <w:lang w:eastAsia="ja-JP"/>
              </w:rPr>
              <w:t>85 (53.1)</w:t>
            </w:r>
          </w:p>
        </w:tc>
      </w:tr>
      <w:tr w:rsidR="004636B2" w14:paraId="6E960825" w14:textId="77777777" w:rsidTr="00741AF0">
        <w:trPr>
          <w:jc w:val="center"/>
        </w:trPr>
        <w:tc>
          <w:tcPr>
            <w:tcW w:w="3882" w:type="dxa"/>
            <w:vAlign w:val="bottom"/>
          </w:tcPr>
          <w:p w14:paraId="662633A1" w14:textId="3FDF6855" w:rsidR="004636B2" w:rsidRDefault="004636B2" w:rsidP="00D314DE">
            <w:pPr>
              <w:spacing w:line="360" w:lineRule="auto"/>
            </w:pPr>
            <w:r>
              <w:rPr>
                <w:rFonts w:eastAsia="Times New Roman" w:cstheme="minorHAnsi"/>
                <w:lang w:eastAsia="ja-JP"/>
              </w:rPr>
              <w:tab/>
            </w:r>
            <w:r w:rsidRPr="001C5A62">
              <w:rPr>
                <w:rFonts w:eastAsia="Times New Roman" w:cstheme="minorHAnsi"/>
                <w:lang w:eastAsia="ja-JP"/>
              </w:rPr>
              <w:t>1</w:t>
            </w:r>
          </w:p>
        </w:tc>
        <w:tc>
          <w:tcPr>
            <w:tcW w:w="2100" w:type="dxa"/>
          </w:tcPr>
          <w:p w14:paraId="6297A4B1" w14:textId="292F24D9" w:rsidR="004636B2" w:rsidRDefault="004636B2" w:rsidP="00F257D6">
            <w:pPr>
              <w:spacing w:line="360" w:lineRule="auto"/>
              <w:jc w:val="center"/>
            </w:pPr>
            <w:r w:rsidRPr="001C5A62">
              <w:rPr>
                <w:rFonts w:eastAsia="Times New Roman" w:cstheme="minorHAnsi"/>
                <w:lang w:eastAsia="ja-JP"/>
              </w:rPr>
              <w:t>9 (5.6)</w:t>
            </w:r>
          </w:p>
        </w:tc>
      </w:tr>
      <w:tr w:rsidR="004636B2" w14:paraId="77E5828E" w14:textId="77777777" w:rsidTr="00741AF0">
        <w:trPr>
          <w:jc w:val="center"/>
        </w:trPr>
        <w:tc>
          <w:tcPr>
            <w:tcW w:w="3882" w:type="dxa"/>
            <w:vAlign w:val="bottom"/>
          </w:tcPr>
          <w:p w14:paraId="001DA651" w14:textId="78B24DA2" w:rsidR="004636B2" w:rsidRDefault="004636B2" w:rsidP="00D314DE">
            <w:pPr>
              <w:spacing w:line="360" w:lineRule="auto"/>
            </w:pPr>
            <w:r>
              <w:rPr>
                <w:rFonts w:eastAsia="Times New Roman" w:cstheme="minorHAnsi"/>
                <w:lang w:eastAsia="ja-JP"/>
              </w:rPr>
              <w:tab/>
            </w:r>
            <w:r w:rsidRPr="001C5A62">
              <w:rPr>
                <w:rFonts w:eastAsia="Times New Roman" w:cstheme="minorHAnsi"/>
                <w:lang w:eastAsia="ja-JP"/>
              </w:rPr>
              <w:t>2</w:t>
            </w:r>
          </w:p>
        </w:tc>
        <w:tc>
          <w:tcPr>
            <w:tcW w:w="2100" w:type="dxa"/>
          </w:tcPr>
          <w:p w14:paraId="0C822581" w14:textId="362182AD" w:rsidR="004636B2" w:rsidRDefault="004636B2" w:rsidP="00F257D6">
            <w:pPr>
              <w:spacing w:line="360" w:lineRule="auto"/>
              <w:jc w:val="center"/>
            </w:pPr>
            <w:r w:rsidRPr="001C5A62">
              <w:rPr>
                <w:rFonts w:eastAsia="Times New Roman" w:cstheme="minorHAnsi"/>
                <w:lang w:eastAsia="ja-JP"/>
              </w:rPr>
              <w:t>11 (6.9)</w:t>
            </w:r>
          </w:p>
        </w:tc>
      </w:tr>
      <w:tr w:rsidR="004636B2" w14:paraId="650A7217" w14:textId="77777777" w:rsidTr="00741AF0">
        <w:trPr>
          <w:jc w:val="center"/>
        </w:trPr>
        <w:tc>
          <w:tcPr>
            <w:tcW w:w="3882" w:type="dxa"/>
            <w:vAlign w:val="bottom"/>
          </w:tcPr>
          <w:p w14:paraId="47DC84EE" w14:textId="6B592800" w:rsidR="004636B2" w:rsidRDefault="004636B2" w:rsidP="00D314DE">
            <w:pPr>
              <w:spacing w:line="360" w:lineRule="auto"/>
            </w:pPr>
            <w:r>
              <w:rPr>
                <w:rFonts w:eastAsia="Times New Roman" w:cstheme="minorHAnsi"/>
                <w:lang w:eastAsia="ja-JP"/>
              </w:rPr>
              <w:tab/>
            </w:r>
            <w:r w:rsidRPr="001C5A62">
              <w:rPr>
                <w:rFonts w:eastAsia="Times New Roman" w:cstheme="minorHAnsi"/>
                <w:lang w:eastAsia="ja-JP"/>
              </w:rPr>
              <w:t>3</w:t>
            </w:r>
          </w:p>
        </w:tc>
        <w:tc>
          <w:tcPr>
            <w:tcW w:w="2100" w:type="dxa"/>
          </w:tcPr>
          <w:p w14:paraId="71E47932" w14:textId="71919825" w:rsidR="004636B2" w:rsidRDefault="004636B2" w:rsidP="00F257D6">
            <w:pPr>
              <w:spacing w:line="360" w:lineRule="auto"/>
              <w:jc w:val="center"/>
            </w:pPr>
            <w:r w:rsidRPr="001C5A62">
              <w:rPr>
                <w:rFonts w:eastAsia="Times New Roman" w:cstheme="minorHAnsi"/>
                <w:lang w:eastAsia="ja-JP"/>
              </w:rPr>
              <w:t>9 (5.6)</w:t>
            </w:r>
          </w:p>
        </w:tc>
      </w:tr>
      <w:tr w:rsidR="004636B2" w14:paraId="656C2C3F" w14:textId="77777777" w:rsidTr="00741AF0">
        <w:trPr>
          <w:jc w:val="center"/>
        </w:trPr>
        <w:tc>
          <w:tcPr>
            <w:tcW w:w="3882" w:type="dxa"/>
            <w:vAlign w:val="bottom"/>
            <w:hideMark/>
          </w:tcPr>
          <w:p w14:paraId="36C93514" w14:textId="56607445" w:rsidR="004636B2" w:rsidRDefault="004636B2" w:rsidP="00D314DE">
            <w:pPr>
              <w:spacing w:line="360" w:lineRule="auto"/>
              <w:rPr>
                <w:lang w:eastAsia="en-US"/>
              </w:rPr>
            </w:pPr>
            <w:r>
              <w:rPr>
                <w:rFonts w:eastAsia="Times New Roman" w:cstheme="minorHAnsi"/>
                <w:lang w:eastAsia="ja-JP"/>
              </w:rPr>
              <w:tab/>
            </w:r>
            <w:r w:rsidRPr="001C5A62">
              <w:rPr>
                <w:rFonts w:eastAsia="Times New Roman" w:cstheme="minorHAnsi"/>
                <w:lang w:eastAsia="ja-JP"/>
              </w:rPr>
              <w:t>4</w:t>
            </w:r>
          </w:p>
        </w:tc>
        <w:tc>
          <w:tcPr>
            <w:tcW w:w="2100" w:type="dxa"/>
            <w:hideMark/>
          </w:tcPr>
          <w:p w14:paraId="60061BFA" w14:textId="69F03F95" w:rsidR="004636B2" w:rsidRPr="001363F8" w:rsidRDefault="004636B2" w:rsidP="00F257D6">
            <w:pPr>
              <w:spacing w:line="360" w:lineRule="auto"/>
              <w:jc w:val="center"/>
              <w:rPr>
                <w:lang w:eastAsia="en-US"/>
              </w:rPr>
            </w:pPr>
            <w:r w:rsidRPr="001C5A62">
              <w:rPr>
                <w:rFonts w:eastAsia="Times New Roman" w:cstheme="minorHAnsi"/>
                <w:lang w:eastAsia="ja-JP"/>
              </w:rPr>
              <w:t>46 (28.8)</w:t>
            </w:r>
          </w:p>
        </w:tc>
      </w:tr>
      <w:tr w:rsidR="004636B2" w14:paraId="4C7A6F45" w14:textId="77777777" w:rsidTr="00741AF0">
        <w:trPr>
          <w:jc w:val="center"/>
        </w:trPr>
        <w:tc>
          <w:tcPr>
            <w:tcW w:w="3882" w:type="dxa"/>
            <w:vAlign w:val="bottom"/>
          </w:tcPr>
          <w:p w14:paraId="244F9893" w14:textId="100B990A" w:rsidR="004636B2" w:rsidRPr="004636B2" w:rsidRDefault="004636B2" w:rsidP="00D314DE">
            <w:pPr>
              <w:spacing w:line="360" w:lineRule="auto"/>
              <w:rPr>
                <w:rFonts w:eastAsia="Times New Roman" w:cstheme="minorHAnsi"/>
                <w:b/>
                <w:lang w:eastAsia="ja-JP"/>
              </w:rPr>
            </w:pPr>
            <w:r w:rsidRPr="004636B2">
              <w:rPr>
                <w:rFonts w:eastAsia="Times New Roman" w:cstheme="minorHAnsi"/>
                <w:b/>
                <w:lang w:eastAsia="ja-JP"/>
              </w:rPr>
              <w:t>Examination</w:t>
            </w:r>
          </w:p>
        </w:tc>
        <w:tc>
          <w:tcPr>
            <w:tcW w:w="2100" w:type="dxa"/>
          </w:tcPr>
          <w:p w14:paraId="1C9CF547" w14:textId="77777777" w:rsidR="004636B2" w:rsidRPr="001C5A62" w:rsidRDefault="004636B2" w:rsidP="00F257D6">
            <w:pPr>
              <w:spacing w:line="360" w:lineRule="auto"/>
              <w:jc w:val="center"/>
              <w:rPr>
                <w:rFonts w:eastAsia="Times New Roman" w:cstheme="minorHAnsi"/>
                <w:lang w:eastAsia="ja-JP"/>
              </w:rPr>
            </w:pPr>
          </w:p>
        </w:tc>
      </w:tr>
      <w:tr w:rsidR="004636B2" w14:paraId="786583F7" w14:textId="77777777" w:rsidTr="00741AF0">
        <w:trPr>
          <w:jc w:val="center"/>
        </w:trPr>
        <w:tc>
          <w:tcPr>
            <w:tcW w:w="3882" w:type="dxa"/>
            <w:hideMark/>
          </w:tcPr>
          <w:p w14:paraId="01EA5258" w14:textId="25DAD260" w:rsidR="004636B2" w:rsidRPr="00234FFC" w:rsidRDefault="009940A5" w:rsidP="004636B2">
            <w:pPr>
              <w:spacing w:line="360" w:lineRule="auto"/>
              <w:rPr>
                <w:i/>
                <w:lang w:eastAsia="en-US"/>
              </w:rPr>
            </w:pPr>
            <w:r>
              <w:t xml:space="preserve">Stunted [HFA z&lt;-2], </w:t>
            </w:r>
            <w:r w:rsidRPr="009940A5">
              <w:rPr>
                <w:i/>
              </w:rPr>
              <w:t>n (%)</w:t>
            </w:r>
          </w:p>
        </w:tc>
        <w:tc>
          <w:tcPr>
            <w:tcW w:w="2100" w:type="dxa"/>
            <w:hideMark/>
          </w:tcPr>
          <w:p w14:paraId="1565AB33" w14:textId="77777777" w:rsidR="004636B2" w:rsidRPr="001363F8" w:rsidRDefault="004636B2" w:rsidP="00F257D6">
            <w:pPr>
              <w:spacing w:line="360" w:lineRule="auto"/>
              <w:jc w:val="center"/>
              <w:rPr>
                <w:lang w:eastAsia="en-US"/>
              </w:rPr>
            </w:pPr>
            <w:r>
              <w:t>89 (55.6</w:t>
            </w:r>
            <w:r w:rsidRPr="001363F8">
              <w:t>%)</w:t>
            </w:r>
          </w:p>
        </w:tc>
      </w:tr>
      <w:tr w:rsidR="004636B2" w14:paraId="0FFD45E0" w14:textId="77777777" w:rsidTr="00741AF0">
        <w:trPr>
          <w:jc w:val="center"/>
        </w:trPr>
        <w:tc>
          <w:tcPr>
            <w:tcW w:w="3882" w:type="dxa"/>
            <w:hideMark/>
          </w:tcPr>
          <w:p w14:paraId="698493AA" w14:textId="153B3D11" w:rsidR="004636B2" w:rsidRDefault="009940A5" w:rsidP="00D314DE">
            <w:pPr>
              <w:spacing w:line="360" w:lineRule="auto"/>
              <w:rPr>
                <w:lang w:eastAsia="en-US"/>
              </w:rPr>
            </w:pPr>
            <w:r>
              <w:t>WFH</w:t>
            </w:r>
            <w:r w:rsidR="004636B2">
              <w:t xml:space="preserve"> z-score</w:t>
            </w:r>
            <w:r>
              <w:t xml:space="preserve">, </w:t>
            </w:r>
            <w:r w:rsidRPr="009940A5">
              <w:rPr>
                <w:i/>
              </w:rPr>
              <w:t>mean</w:t>
            </w:r>
            <w:r w:rsidR="004636B2" w:rsidRPr="009940A5">
              <w:rPr>
                <w:i/>
              </w:rPr>
              <w:t xml:space="preserve"> (SD)</w:t>
            </w:r>
          </w:p>
        </w:tc>
        <w:tc>
          <w:tcPr>
            <w:tcW w:w="2100" w:type="dxa"/>
            <w:hideMark/>
          </w:tcPr>
          <w:p w14:paraId="1E21C131" w14:textId="77777777" w:rsidR="004636B2" w:rsidRPr="001363F8" w:rsidRDefault="004636B2" w:rsidP="00F257D6">
            <w:pPr>
              <w:spacing w:line="360" w:lineRule="auto"/>
              <w:jc w:val="center"/>
              <w:rPr>
                <w:lang w:eastAsia="en-US"/>
              </w:rPr>
            </w:pPr>
            <w:r>
              <w:t>-0.82 (</w:t>
            </w:r>
            <w:r>
              <w:rPr>
                <w:rFonts w:cstheme="minorHAnsi"/>
              </w:rPr>
              <w:t>±1.09</w:t>
            </w:r>
            <w:r w:rsidRPr="001363F8">
              <w:t>)</w:t>
            </w:r>
          </w:p>
        </w:tc>
      </w:tr>
      <w:tr w:rsidR="004636B2" w14:paraId="56C1F2E5" w14:textId="77777777" w:rsidTr="00741AF0">
        <w:trPr>
          <w:jc w:val="center"/>
        </w:trPr>
        <w:tc>
          <w:tcPr>
            <w:tcW w:w="3882" w:type="dxa"/>
          </w:tcPr>
          <w:p w14:paraId="549887BD" w14:textId="784A4C43" w:rsidR="004636B2" w:rsidRPr="009940A5" w:rsidRDefault="004636B2" w:rsidP="004636B2">
            <w:pPr>
              <w:spacing w:line="360" w:lineRule="auto"/>
              <w:rPr>
                <w:rFonts w:eastAsia="Times New Roman" w:cstheme="minorHAnsi"/>
                <w:i/>
                <w:vertAlign w:val="superscript"/>
                <w:lang w:eastAsia="ja-JP"/>
              </w:rPr>
            </w:pPr>
            <w:r w:rsidRPr="001C5A62">
              <w:rPr>
                <w:rFonts w:eastAsia="Times New Roman" w:cstheme="minorHAnsi"/>
                <w:lang w:eastAsia="ja-JP"/>
              </w:rPr>
              <w:t>Finger clubbing</w:t>
            </w:r>
            <w:r w:rsidR="009940A5">
              <w:rPr>
                <w:rFonts w:eastAsia="Times New Roman" w:cstheme="minorHAnsi"/>
                <w:lang w:eastAsia="ja-JP"/>
              </w:rPr>
              <w:t xml:space="preserve">, </w:t>
            </w:r>
            <w:r w:rsidR="009940A5">
              <w:rPr>
                <w:rFonts w:eastAsia="Times New Roman" w:cstheme="minorHAnsi"/>
                <w:i/>
                <w:lang w:eastAsia="ja-JP"/>
              </w:rPr>
              <w:t>n (%)</w:t>
            </w:r>
          </w:p>
        </w:tc>
        <w:tc>
          <w:tcPr>
            <w:tcW w:w="2100" w:type="dxa"/>
          </w:tcPr>
          <w:p w14:paraId="7A9C3C4B" w14:textId="15FA2F6E" w:rsidR="004636B2" w:rsidRDefault="004636B2" w:rsidP="00F257D6">
            <w:pPr>
              <w:spacing w:line="360" w:lineRule="auto"/>
              <w:jc w:val="center"/>
            </w:pPr>
            <w:r w:rsidRPr="001C5A62">
              <w:rPr>
                <w:rFonts w:eastAsia="Times New Roman" w:cstheme="minorHAnsi"/>
                <w:lang w:eastAsia="ja-JP"/>
              </w:rPr>
              <w:t>34 (</w:t>
            </w:r>
            <w:r w:rsidR="00821CD9">
              <w:rPr>
                <w:rFonts w:eastAsia="Times New Roman" w:cstheme="minorHAnsi"/>
                <w:lang w:eastAsia="ja-JP"/>
              </w:rPr>
              <w:t>22.1</w:t>
            </w:r>
            <w:r w:rsidRPr="001C5A62">
              <w:rPr>
                <w:rFonts w:eastAsia="Times New Roman" w:cstheme="minorHAnsi"/>
                <w:lang w:eastAsia="ja-JP"/>
              </w:rPr>
              <w:t>)</w:t>
            </w:r>
          </w:p>
        </w:tc>
      </w:tr>
      <w:tr w:rsidR="004636B2" w14:paraId="2CDC7DA2" w14:textId="77777777" w:rsidTr="00741AF0">
        <w:trPr>
          <w:jc w:val="center"/>
        </w:trPr>
        <w:tc>
          <w:tcPr>
            <w:tcW w:w="3882" w:type="dxa"/>
          </w:tcPr>
          <w:p w14:paraId="6C67F5D0" w14:textId="7234582A" w:rsidR="004636B2" w:rsidRDefault="004079A3" w:rsidP="009940A5">
            <w:pPr>
              <w:spacing w:line="360" w:lineRule="auto"/>
            </w:pPr>
            <w:r>
              <w:rPr>
                <w:rFonts w:eastAsia="Times New Roman" w:cstheme="minorHAnsi"/>
                <w:lang w:eastAsia="ja-JP"/>
              </w:rPr>
              <w:t>Resting pulse rate</w:t>
            </w:r>
            <w:r w:rsidRPr="004079A3">
              <w:rPr>
                <w:rFonts w:eastAsia="Times New Roman" w:cstheme="minorHAnsi"/>
                <w:i/>
                <w:lang w:eastAsia="ja-JP"/>
              </w:rPr>
              <w:t xml:space="preserve">, </w:t>
            </w:r>
            <w:r w:rsidR="009940A5">
              <w:rPr>
                <w:rFonts w:eastAsia="Times New Roman" w:cstheme="minorHAnsi"/>
                <w:i/>
                <w:lang w:eastAsia="ja-JP"/>
              </w:rPr>
              <w:t xml:space="preserve">median </w:t>
            </w:r>
            <w:r>
              <w:rPr>
                <w:rFonts w:eastAsia="Times New Roman" w:cstheme="minorHAnsi"/>
                <w:bCs/>
                <w:i/>
                <w:kern w:val="24"/>
              </w:rPr>
              <w:t>min</w:t>
            </w:r>
            <w:r w:rsidR="009940A5" w:rsidRPr="009940A5">
              <w:rPr>
                <w:rFonts w:eastAsia="Times New Roman" w:cstheme="minorHAnsi"/>
                <w:bCs/>
                <w:i/>
                <w:kern w:val="24"/>
                <w:vertAlign w:val="superscript"/>
              </w:rPr>
              <w:t>-1</w:t>
            </w:r>
            <w:r w:rsidRPr="004079A3">
              <w:rPr>
                <w:rFonts w:eastAsia="Times New Roman" w:cstheme="minorHAnsi"/>
                <w:bCs/>
                <w:i/>
                <w:kern w:val="24"/>
              </w:rPr>
              <w:t xml:space="preserve"> (</w:t>
            </w:r>
            <w:r w:rsidR="004636B2" w:rsidRPr="004079A3">
              <w:rPr>
                <w:rFonts w:eastAsia="Times New Roman" w:cstheme="minorHAnsi"/>
                <w:bCs/>
                <w:i/>
                <w:kern w:val="24"/>
              </w:rPr>
              <w:t>IQR)</w:t>
            </w:r>
          </w:p>
        </w:tc>
        <w:tc>
          <w:tcPr>
            <w:tcW w:w="2100" w:type="dxa"/>
          </w:tcPr>
          <w:p w14:paraId="6B4E1084" w14:textId="61803C9D" w:rsidR="004636B2" w:rsidRDefault="004636B2" w:rsidP="00F257D6">
            <w:pPr>
              <w:spacing w:line="360" w:lineRule="auto"/>
              <w:jc w:val="center"/>
            </w:pPr>
            <w:r w:rsidRPr="001C5A62">
              <w:rPr>
                <w:rFonts w:eastAsia="Times New Roman" w:cstheme="minorHAnsi"/>
                <w:lang w:eastAsia="ja-JP"/>
              </w:rPr>
              <w:t>87.0 (76.0-98.5)</w:t>
            </w:r>
          </w:p>
        </w:tc>
      </w:tr>
      <w:tr w:rsidR="004636B2" w14:paraId="61BA8486" w14:textId="77777777" w:rsidTr="00741AF0">
        <w:trPr>
          <w:jc w:val="center"/>
        </w:trPr>
        <w:tc>
          <w:tcPr>
            <w:tcW w:w="3882" w:type="dxa"/>
          </w:tcPr>
          <w:p w14:paraId="3512F67E" w14:textId="19DE4184" w:rsidR="004636B2" w:rsidRDefault="004636B2" w:rsidP="004636B2">
            <w:pPr>
              <w:spacing w:line="360" w:lineRule="auto"/>
            </w:pPr>
            <w:r w:rsidRPr="001C5A62">
              <w:rPr>
                <w:rFonts w:eastAsia="Times New Roman" w:cstheme="minorHAnsi"/>
                <w:lang w:eastAsia="ja-JP"/>
              </w:rPr>
              <w:t>Resting tachypnoea</w:t>
            </w:r>
            <w:r>
              <w:rPr>
                <w:rFonts w:eastAsia="Times New Roman" w:cstheme="minorHAnsi"/>
                <w:vertAlign w:val="superscript"/>
                <w:lang w:eastAsia="ja-JP"/>
              </w:rPr>
              <w:t xml:space="preserve"> </w:t>
            </w:r>
            <w:r w:rsidR="009940A5">
              <w:t xml:space="preserve">[&gt;24/min], </w:t>
            </w:r>
            <w:r w:rsidR="009940A5" w:rsidRPr="009940A5">
              <w:rPr>
                <w:i/>
              </w:rPr>
              <w:t>n (%)</w:t>
            </w:r>
          </w:p>
        </w:tc>
        <w:tc>
          <w:tcPr>
            <w:tcW w:w="2100" w:type="dxa"/>
          </w:tcPr>
          <w:p w14:paraId="33871EEF" w14:textId="5D94888B" w:rsidR="004636B2" w:rsidRDefault="004636B2" w:rsidP="00F257D6">
            <w:pPr>
              <w:spacing w:line="360" w:lineRule="auto"/>
              <w:jc w:val="center"/>
            </w:pPr>
            <w:r w:rsidRPr="001C5A62">
              <w:rPr>
                <w:rFonts w:eastAsia="Times New Roman" w:cstheme="minorHAnsi"/>
                <w:lang w:eastAsia="ja-JP"/>
              </w:rPr>
              <w:t>57 (35.6)</w:t>
            </w:r>
          </w:p>
        </w:tc>
      </w:tr>
      <w:tr w:rsidR="004636B2" w14:paraId="0626638C" w14:textId="77777777" w:rsidTr="00741AF0">
        <w:trPr>
          <w:jc w:val="center"/>
        </w:trPr>
        <w:tc>
          <w:tcPr>
            <w:tcW w:w="3882" w:type="dxa"/>
          </w:tcPr>
          <w:p w14:paraId="1DAA1E13" w14:textId="5BE9E19F" w:rsidR="004636B2" w:rsidRDefault="00C22075" w:rsidP="00D314DE">
            <w:pPr>
              <w:spacing w:line="360" w:lineRule="auto"/>
            </w:pPr>
            <w:r>
              <w:t>Resting hypoxia</w:t>
            </w:r>
            <w:r w:rsidR="009940A5">
              <w:t xml:space="preserve"> [SpO2&lt;92%], </w:t>
            </w:r>
            <w:r w:rsidR="009940A5" w:rsidRPr="009940A5">
              <w:rPr>
                <w:i/>
              </w:rPr>
              <w:t>n (%)</w:t>
            </w:r>
          </w:p>
        </w:tc>
        <w:tc>
          <w:tcPr>
            <w:tcW w:w="2100" w:type="dxa"/>
          </w:tcPr>
          <w:p w14:paraId="225085B6" w14:textId="08520547" w:rsidR="004636B2" w:rsidRDefault="00DC0B21" w:rsidP="00F257D6">
            <w:pPr>
              <w:spacing w:line="360" w:lineRule="auto"/>
              <w:jc w:val="center"/>
            </w:pPr>
            <w:r>
              <w:t>33 (20.6</w:t>
            </w:r>
            <w:r w:rsidR="00C22075">
              <w:t>)</w:t>
            </w:r>
          </w:p>
        </w:tc>
      </w:tr>
      <w:tr w:rsidR="00DC0B21" w14:paraId="243F3DC2" w14:textId="77777777" w:rsidTr="00741AF0">
        <w:trPr>
          <w:jc w:val="center"/>
        </w:trPr>
        <w:tc>
          <w:tcPr>
            <w:tcW w:w="3882" w:type="dxa"/>
          </w:tcPr>
          <w:p w14:paraId="6CC6F178" w14:textId="1A80B765" w:rsidR="00DC0B21" w:rsidRDefault="009940A5" w:rsidP="00D314DE">
            <w:pPr>
              <w:spacing w:line="360" w:lineRule="auto"/>
            </w:pPr>
            <w:proofErr w:type="spellStart"/>
            <w:r>
              <w:t>Normoxemia</w:t>
            </w:r>
            <w:proofErr w:type="spellEnd"/>
            <w:r>
              <w:t xml:space="preserve"> but</w:t>
            </w:r>
            <w:r w:rsidR="00DC0B21">
              <w:t xml:space="preserve"> desaturates &gt;4%</w:t>
            </w:r>
            <w:r>
              <w:t xml:space="preserve">, </w:t>
            </w:r>
            <w:r w:rsidRPr="009940A5">
              <w:rPr>
                <w:i/>
              </w:rPr>
              <w:t>n (%)</w:t>
            </w:r>
          </w:p>
        </w:tc>
        <w:tc>
          <w:tcPr>
            <w:tcW w:w="2100" w:type="dxa"/>
          </w:tcPr>
          <w:p w14:paraId="272A7E62" w14:textId="633763F1" w:rsidR="00DC0B21" w:rsidRDefault="00DC0B21" w:rsidP="00F257D6">
            <w:pPr>
              <w:spacing w:line="360" w:lineRule="auto"/>
              <w:jc w:val="center"/>
            </w:pPr>
            <w:r>
              <w:t>29 (18.1)</w:t>
            </w:r>
          </w:p>
        </w:tc>
      </w:tr>
    </w:tbl>
    <w:p w14:paraId="5D5F250F" w14:textId="77777777" w:rsidR="00FA023C" w:rsidRDefault="00FA023C" w:rsidP="00D948B7"/>
    <w:p w14:paraId="677E233D" w14:textId="1CA2741E" w:rsidR="00B52E26" w:rsidRDefault="001363F8" w:rsidP="00B52E26">
      <w:pPr>
        <w:sectPr w:rsidR="00B52E26" w:rsidSect="00C173F1">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1363F8">
        <w:t>Continuous data are represented as</w:t>
      </w:r>
      <w:r w:rsidR="00A564D7">
        <w:t xml:space="preserve"> me</w:t>
      </w:r>
      <w:r w:rsidR="00E14488">
        <w:t xml:space="preserve">dian </w:t>
      </w:r>
      <w:r w:rsidR="00A564D7">
        <w:t>(</w:t>
      </w:r>
      <w:r w:rsidR="00E14488">
        <w:rPr>
          <w:rFonts w:cstheme="minorHAnsi"/>
        </w:rPr>
        <w:t>IQR</w:t>
      </w:r>
      <w:r w:rsidR="006C24AE">
        <w:t>).</w:t>
      </w:r>
      <w:r w:rsidR="00FA023C">
        <w:t xml:space="preserve"> </w:t>
      </w:r>
      <w:proofErr w:type="gramStart"/>
      <w:r w:rsidR="001435B0" w:rsidRPr="001435B0">
        <w:rPr>
          <w:vertAlign w:val="superscript"/>
        </w:rPr>
        <w:t>a</w:t>
      </w:r>
      <w:proofErr w:type="gramEnd"/>
      <w:r w:rsidR="001435B0">
        <w:t xml:space="preserve"> missing data n=1; </w:t>
      </w:r>
      <w:r w:rsidR="001435B0" w:rsidRPr="001435B0">
        <w:rPr>
          <w:vertAlign w:val="superscript"/>
        </w:rPr>
        <w:t>b</w:t>
      </w:r>
      <w:r w:rsidR="001435B0">
        <w:t xml:space="preserve"> unknown n=15; </w:t>
      </w:r>
      <w:r w:rsidR="00456094" w:rsidRPr="00456094">
        <w:rPr>
          <w:vertAlign w:val="superscript"/>
        </w:rPr>
        <w:t>c</w:t>
      </w:r>
      <w:r w:rsidR="00456094">
        <w:t xml:space="preserve"> data unavailable</w:t>
      </w:r>
      <w:r w:rsidR="00FA023C">
        <w:t xml:space="preserve"> n=3.</w:t>
      </w:r>
      <w:bookmarkStart w:id="31" w:name="_Ref392863880"/>
      <w:bookmarkStart w:id="32" w:name="_Ref319043719"/>
      <w:r w:rsidR="009940A5">
        <w:t xml:space="preserve"> WFH = weight for height</w:t>
      </w:r>
    </w:p>
    <w:p w14:paraId="55403135" w14:textId="016621B9" w:rsidR="00A70789" w:rsidRDefault="00A70789" w:rsidP="0076202A">
      <w:pPr>
        <w:pStyle w:val="Heading3"/>
      </w:pPr>
      <w:bookmarkStart w:id="33" w:name="_Ref392864815"/>
      <w:bookmarkEnd w:id="31"/>
      <w:r>
        <w:lastRenderedPageBreak/>
        <w:t xml:space="preserve">Table </w:t>
      </w:r>
      <w:fldSimple w:instr=" SEQ Table \* ARABIC ">
        <w:r w:rsidR="00394877">
          <w:rPr>
            <w:noProof/>
          </w:rPr>
          <w:t>2</w:t>
        </w:r>
      </w:fldSimple>
      <w:bookmarkEnd w:id="33"/>
      <w:r>
        <w:t xml:space="preserve"> </w:t>
      </w:r>
      <w:r w:rsidRPr="001C5A62">
        <w:t>Risk factors for CLD defined by presence of cough</w:t>
      </w:r>
      <w:r w:rsidR="00015982">
        <w:t xml:space="preserve"> and hypoxia</w:t>
      </w:r>
    </w:p>
    <w:tbl>
      <w:tblPr>
        <w:tblW w:w="13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3459"/>
        <w:gridCol w:w="1827"/>
        <w:gridCol w:w="726"/>
        <w:gridCol w:w="1725"/>
        <w:gridCol w:w="616"/>
        <w:gridCol w:w="1859"/>
        <w:gridCol w:w="726"/>
        <w:gridCol w:w="1721"/>
        <w:gridCol w:w="723"/>
      </w:tblGrid>
      <w:tr w:rsidR="006A1DE4" w:rsidRPr="00E374C3" w14:paraId="166D0E02" w14:textId="025A52B0" w:rsidTr="001467D6">
        <w:trPr>
          <w:trHeight w:val="253"/>
        </w:trPr>
        <w:tc>
          <w:tcPr>
            <w:tcW w:w="3459" w:type="dxa"/>
            <w:shd w:val="clear" w:color="auto" w:fill="auto"/>
          </w:tcPr>
          <w:p w14:paraId="11CE974A" w14:textId="2DABE485" w:rsidR="00B01731" w:rsidRPr="00E374C3" w:rsidRDefault="00B01731" w:rsidP="00E374C3">
            <w:pPr>
              <w:pStyle w:val="NoSpacing"/>
              <w:spacing w:line="276" w:lineRule="auto"/>
              <w:rPr>
                <w:rFonts w:eastAsia="Times New Roman"/>
                <w:b/>
                <w:lang w:eastAsia="ja-JP"/>
              </w:rPr>
            </w:pPr>
          </w:p>
        </w:tc>
        <w:tc>
          <w:tcPr>
            <w:tcW w:w="4894" w:type="dxa"/>
            <w:gridSpan w:val="4"/>
            <w:shd w:val="clear" w:color="auto" w:fill="auto"/>
          </w:tcPr>
          <w:p w14:paraId="002494CC" w14:textId="4D70A32D" w:rsidR="00B01731" w:rsidRPr="00E374C3" w:rsidRDefault="00B01731" w:rsidP="00E374C3">
            <w:pPr>
              <w:pStyle w:val="NoSpacing"/>
              <w:spacing w:line="276" w:lineRule="auto"/>
              <w:rPr>
                <w:rFonts w:eastAsia="Times New Roman"/>
                <w:b/>
                <w:lang w:eastAsia="ja-JP"/>
              </w:rPr>
            </w:pPr>
            <w:r w:rsidRPr="00E374C3">
              <w:rPr>
                <w:rFonts w:eastAsia="Times New Roman"/>
                <w:b/>
                <w:lang w:eastAsia="ja-JP"/>
              </w:rPr>
              <w:t>Presence of cough</w:t>
            </w:r>
          </w:p>
        </w:tc>
        <w:tc>
          <w:tcPr>
            <w:tcW w:w="5029" w:type="dxa"/>
            <w:gridSpan w:val="4"/>
          </w:tcPr>
          <w:p w14:paraId="5E22CC7A" w14:textId="771C92A7" w:rsidR="00B01731" w:rsidRPr="00E374C3" w:rsidRDefault="00B01731" w:rsidP="00E374C3">
            <w:pPr>
              <w:pStyle w:val="NoSpacing"/>
              <w:spacing w:line="276" w:lineRule="auto"/>
              <w:rPr>
                <w:rFonts w:eastAsia="Times New Roman"/>
                <w:b/>
                <w:lang w:eastAsia="ja-JP"/>
              </w:rPr>
            </w:pPr>
            <w:r w:rsidRPr="00E374C3">
              <w:rPr>
                <w:rFonts w:eastAsia="Times New Roman"/>
                <w:b/>
                <w:lang w:eastAsia="ja-JP"/>
              </w:rPr>
              <w:t>Presence of hypoxia</w:t>
            </w:r>
            <w:r w:rsidR="00255AAC">
              <w:rPr>
                <w:rFonts w:eastAsia="Times New Roman"/>
                <w:b/>
                <w:lang w:eastAsia="ja-JP"/>
              </w:rPr>
              <w:t xml:space="preserve"> </w:t>
            </w:r>
            <w:r w:rsidR="00512DB4">
              <w:rPr>
                <w:rFonts w:eastAsia="Times New Roman"/>
                <w:b/>
                <w:lang w:eastAsia="ja-JP"/>
              </w:rPr>
              <w:t>or</w:t>
            </w:r>
            <w:r w:rsidR="00255AAC">
              <w:rPr>
                <w:rFonts w:eastAsia="Times New Roman"/>
                <w:b/>
                <w:lang w:eastAsia="ja-JP"/>
              </w:rPr>
              <w:t xml:space="preserve"> desaturation</w:t>
            </w:r>
          </w:p>
        </w:tc>
      </w:tr>
      <w:tr w:rsidR="006A1DE4" w:rsidRPr="00E374C3" w14:paraId="16DE9EC4" w14:textId="780B5A68" w:rsidTr="001467D6">
        <w:trPr>
          <w:trHeight w:val="106"/>
        </w:trPr>
        <w:tc>
          <w:tcPr>
            <w:tcW w:w="3459" w:type="dxa"/>
            <w:shd w:val="clear" w:color="auto" w:fill="auto"/>
          </w:tcPr>
          <w:p w14:paraId="1AACA55C" w14:textId="37B757D3" w:rsidR="00B01731" w:rsidRPr="00530E9D" w:rsidRDefault="00B01731" w:rsidP="00E374C3">
            <w:pPr>
              <w:pStyle w:val="NoSpacing"/>
              <w:spacing w:line="276" w:lineRule="auto"/>
            </w:pPr>
          </w:p>
        </w:tc>
        <w:tc>
          <w:tcPr>
            <w:tcW w:w="1827" w:type="dxa"/>
            <w:shd w:val="clear" w:color="auto" w:fill="auto"/>
          </w:tcPr>
          <w:p w14:paraId="2680D237" w14:textId="77777777"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Univariate</w:t>
            </w:r>
          </w:p>
          <w:p w14:paraId="6438E65D" w14:textId="370D5F33" w:rsidR="00B01731" w:rsidRPr="00530E9D" w:rsidRDefault="00B01731" w:rsidP="00E374C3">
            <w:pPr>
              <w:pStyle w:val="NoSpacing"/>
              <w:spacing w:line="276" w:lineRule="auto"/>
            </w:pPr>
            <w:r w:rsidRPr="00530E9D">
              <w:rPr>
                <w:rFonts w:eastAsia="Times New Roman"/>
                <w:lang w:eastAsia="ja-JP"/>
              </w:rPr>
              <w:t>OR (95% CI)</w:t>
            </w:r>
          </w:p>
        </w:tc>
        <w:tc>
          <w:tcPr>
            <w:tcW w:w="726" w:type="dxa"/>
            <w:shd w:val="clear" w:color="auto" w:fill="auto"/>
          </w:tcPr>
          <w:p w14:paraId="75EA67F5" w14:textId="47614CF9" w:rsidR="00B01731" w:rsidRPr="00530E9D" w:rsidRDefault="00B01731" w:rsidP="00E374C3">
            <w:pPr>
              <w:pStyle w:val="NoSpacing"/>
              <w:spacing w:line="276" w:lineRule="auto"/>
            </w:pPr>
            <w:r w:rsidRPr="00530E9D">
              <w:rPr>
                <w:rFonts w:eastAsia="Times New Roman"/>
                <w:lang w:eastAsia="ja-JP"/>
              </w:rPr>
              <w:t>p</w:t>
            </w:r>
          </w:p>
        </w:tc>
        <w:tc>
          <w:tcPr>
            <w:tcW w:w="1725" w:type="dxa"/>
            <w:shd w:val="clear" w:color="auto" w:fill="auto"/>
          </w:tcPr>
          <w:p w14:paraId="729BEA95" w14:textId="557786F5"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Multivariate</w:t>
            </w:r>
            <w:r w:rsidR="001D3188">
              <w:rPr>
                <w:rFonts w:eastAsia="Times New Roman"/>
                <w:lang w:eastAsia="ja-JP"/>
              </w:rPr>
              <w:t xml:space="preserve"> </w:t>
            </w:r>
            <w:r w:rsidRPr="00530E9D">
              <w:rPr>
                <w:rFonts w:eastAsia="Times New Roman"/>
                <w:vertAlign w:val="superscript"/>
                <w:lang w:eastAsia="ja-JP"/>
              </w:rPr>
              <w:t>a</w:t>
            </w:r>
          </w:p>
          <w:p w14:paraId="55DAA5AA" w14:textId="62833D9A"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OR (95% CI)</w:t>
            </w:r>
          </w:p>
        </w:tc>
        <w:tc>
          <w:tcPr>
            <w:tcW w:w="616" w:type="dxa"/>
            <w:shd w:val="clear" w:color="auto" w:fill="auto"/>
          </w:tcPr>
          <w:p w14:paraId="40123DEE" w14:textId="0F1F1D65" w:rsidR="00B01731" w:rsidRPr="00530E9D" w:rsidRDefault="00B01731" w:rsidP="00E374C3">
            <w:pPr>
              <w:pStyle w:val="NoSpacing"/>
              <w:spacing w:line="276" w:lineRule="auto"/>
            </w:pPr>
            <w:r w:rsidRPr="00530E9D">
              <w:rPr>
                <w:rFonts w:eastAsia="Times New Roman"/>
                <w:lang w:eastAsia="ja-JP"/>
              </w:rPr>
              <w:t>p</w:t>
            </w:r>
          </w:p>
        </w:tc>
        <w:tc>
          <w:tcPr>
            <w:tcW w:w="1859" w:type="dxa"/>
          </w:tcPr>
          <w:p w14:paraId="3D23898E" w14:textId="77777777"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Univariate</w:t>
            </w:r>
          </w:p>
          <w:p w14:paraId="642A395A" w14:textId="1760E527"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OR (95% CI)</w:t>
            </w:r>
          </w:p>
        </w:tc>
        <w:tc>
          <w:tcPr>
            <w:tcW w:w="726" w:type="dxa"/>
          </w:tcPr>
          <w:p w14:paraId="525C6422" w14:textId="7B43D777"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p</w:t>
            </w:r>
          </w:p>
        </w:tc>
        <w:tc>
          <w:tcPr>
            <w:tcW w:w="1721" w:type="dxa"/>
          </w:tcPr>
          <w:p w14:paraId="74ADE950" w14:textId="658158FE"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Multivariate</w:t>
            </w:r>
            <w:r w:rsidR="001D3188">
              <w:rPr>
                <w:rFonts w:eastAsia="Times New Roman"/>
                <w:lang w:eastAsia="ja-JP"/>
              </w:rPr>
              <w:t xml:space="preserve"> </w:t>
            </w:r>
            <w:r w:rsidRPr="00530E9D">
              <w:rPr>
                <w:rFonts w:eastAsia="Times New Roman"/>
                <w:vertAlign w:val="superscript"/>
                <w:lang w:eastAsia="ja-JP"/>
              </w:rPr>
              <w:t>a</w:t>
            </w:r>
          </w:p>
          <w:p w14:paraId="183BD9B8" w14:textId="4EDC9048"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OR (95% CI)</w:t>
            </w:r>
          </w:p>
        </w:tc>
        <w:tc>
          <w:tcPr>
            <w:tcW w:w="723" w:type="dxa"/>
          </w:tcPr>
          <w:p w14:paraId="669842D0" w14:textId="7E97FB7C" w:rsidR="00B01731" w:rsidRPr="00530E9D" w:rsidRDefault="00B01731" w:rsidP="00E374C3">
            <w:pPr>
              <w:pStyle w:val="NoSpacing"/>
              <w:spacing w:line="276" w:lineRule="auto"/>
              <w:rPr>
                <w:rFonts w:eastAsia="Times New Roman"/>
                <w:lang w:eastAsia="ja-JP"/>
              </w:rPr>
            </w:pPr>
            <w:r w:rsidRPr="00530E9D">
              <w:rPr>
                <w:rFonts w:eastAsia="Times New Roman"/>
                <w:lang w:eastAsia="ja-JP"/>
              </w:rPr>
              <w:t>p</w:t>
            </w:r>
          </w:p>
        </w:tc>
      </w:tr>
      <w:tr w:rsidR="00FD1AD5" w:rsidRPr="00E374C3" w14:paraId="7AFCFBA7" w14:textId="77777777" w:rsidTr="001467D6">
        <w:trPr>
          <w:trHeight w:val="253"/>
        </w:trPr>
        <w:tc>
          <w:tcPr>
            <w:tcW w:w="3459" w:type="dxa"/>
            <w:shd w:val="clear" w:color="auto" w:fill="auto"/>
            <w:vAlign w:val="bottom"/>
          </w:tcPr>
          <w:p w14:paraId="3DE99F1D" w14:textId="753A7F16" w:rsidR="00FD1AD5" w:rsidRPr="00FD1AD5" w:rsidRDefault="006127BE" w:rsidP="00E374C3">
            <w:pPr>
              <w:pStyle w:val="NoSpacing"/>
              <w:spacing w:line="276" w:lineRule="auto"/>
              <w:rPr>
                <w:rFonts w:ascii="Calibri" w:hAnsi="Calibri"/>
                <w:b/>
                <w:color w:val="000000"/>
              </w:rPr>
            </w:pPr>
            <w:r>
              <w:rPr>
                <w:rFonts w:ascii="Calibri" w:hAnsi="Calibri"/>
                <w:b/>
                <w:color w:val="000000"/>
              </w:rPr>
              <w:t>Distal (indirect)</w:t>
            </w:r>
            <w:r w:rsidR="00FD1AD5" w:rsidRPr="00FD1AD5">
              <w:rPr>
                <w:rFonts w:ascii="Calibri" w:hAnsi="Calibri"/>
                <w:b/>
                <w:color w:val="000000"/>
              </w:rPr>
              <w:t xml:space="preserve"> factors</w:t>
            </w:r>
          </w:p>
        </w:tc>
        <w:tc>
          <w:tcPr>
            <w:tcW w:w="1827" w:type="dxa"/>
            <w:shd w:val="clear" w:color="auto" w:fill="auto"/>
            <w:vAlign w:val="bottom"/>
          </w:tcPr>
          <w:p w14:paraId="4689DED2" w14:textId="77777777" w:rsidR="00FD1AD5" w:rsidRDefault="00FD1AD5" w:rsidP="00E374C3">
            <w:pPr>
              <w:pStyle w:val="NoSpacing"/>
              <w:spacing w:line="276" w:lineRule="auto"/>
              <w:rPr>
                <w:rFonts w:ascii="Calibri" w:hAnsi="Calibri"/>
                <w:color w:val="000000"/>
              </w:rPr>
            </w:pPr>
          </w:p>
        </w:tc>
        <w:tc>
          <w:tcPr>
            <w:tcW w:w="726" w:type="dxa"/>
            <w:shd w:val="clear" w:color="auto" w:fill="auto"/>
            <w:vAlign w:val="bottom"/>
          </w:tcPr>
          <w:p w14:paraId="3235FC7A" w14:textId="77777777" w:rsidR="00FD1AD5" w:rsidRDefault="00FD1AD5" w:rsidP="00E374C3">
            <w:pPr>
              <w:pStyle w:val="NoSpacing"/>
              <w:spacing w:line="276" w:lineRule="auto"/>
              <w:rPr>
                <w:rFonts w:ascii="Calibri" w:hAnsi="Calibri"/>
                <w:color w:val="000000"/>
              </w:rPr>
            </w:pPr>
          </w:p>
        </w:tc>
        <w:tc>
          <w:tcPr>
            <w:tcW w:w="1725" w:type="dxa"/>
            <w:shd w:val="clear" w:color="auto" w:fill="auto"/>
          </w:tcPr>
          <w:p w14:paraId="5C239428" w14:textId="77777777" w:rsidR="00FD1AD5" w:rsidRDefault="00FD1AD5" w:rsidP="00E374C3">
            <w:pPr>
              <w:pStyle w:val="NoSpacing"/>
              <w:spacing w:line="276" w:lineRule="auto"/>
              <w:rPr>
                <w:rFonts w:eastAsia="Times New Roman"/>
                <w:lang w:eastAsia="ja-JP"/>
              </w:rPr>
            </w:pPr>
          </w:p>
        </w:tc>
        <w:tc>
          <w:tcPr>
            <w:tcW w:w="616" w:type="dxa"/>
            <w:shd w:val="clear" w:color="auto" w:fill="auto"/>
          </w:tcPr>
          <w:p w14:paraId="5BF7B971" w14:textId="77777777" w:rsidR="00FD1AD5" w:rsidRPr="009F2BEC" w:rsidRDefault="00FD1AD5" w:rsidP="00E374C3">
            <w:pPr>
              <w:pStyle w:val="NoSpacing"/>
              <w:spacing w:line="276" w:lineRule="auto"/>
              <w:rPr>
                <w:rFonts w:eastAsia="Times New Roman"/>
                <w:lang w:eastAsia="ja-JP"/>
              </w:rPr>
            </w:pPr>
          </w:p>
        </w:tc>
        <w:tc>
          <w:tcPr>
            <w:tcW w:w="1859" w:type="dxa"/>
            <w:vAlign w:val="bottom"/>
          </w:tcPr>
          <w:p w14:paraId="49920801" w14:textId="77777777" w:rsidR="00FD1AD5" w:rsidRDefault="00FD1AD5" w:rsidP="00E374C3">
            <w:pPr>
              <w:pStyle w:val="NoSpacing"/>
              <w:spacing w:line="276" w:lineRule="auto"/>
              <w:rPr>
                <w:rFonts w:ascii="Calibri" w:hAnsi="Calibri"/>
                <w:color w:val="000000"/>
              </w:rPr>
            </w:pPr>
          </w:p>
        </w:tc>
        <w:tc>
          <w:tcPr>
            <w:tcW w:w="726" w:type="dxa"/>
            <w:vAlign w:val="bottom"/>
          </w:tcPr>
          <w:p w14:paraId="0249F40C" w14:textId="77777777" w:rsidR="00FD1AD5" w:rsidRDefault="00FD1AD5" w:rsidP="008D67D7">
            <w:pPr>
              <w:pStyle w:val="NoSpacing"/>
              <w:spacing w:line="276" w:lineRule="auto"/>
              <w:rPr>
                <w:rFonts w:ascii="Calibri" w:hAnsi="Calibri"/>
                <w:color w:val="000000"/>
              </w:rPr>
            </w:pPr>
          </w:p>
        </w:tc>
        <w:tc>
          <w:tcPr>
            <w:tcW w:w="1721" w:type="dxa"/>
          </w:tcPr>
          <w:p w14:paraId="6A241020" w14:textId="77777777" w:rsidR="00FD1AD5" w:rsidRDefault="00FD1AD5" w:rsidP="00133854">
            <w:pPr>
              <w:pStyle w:val="NoSpacing"/>
              <w:spacing w:line="276" w:lineRule="auto"/>
              <w:rPr>
                <w:rFonts w:eastAsia="Times New Roman" w:cstheme="minorHAnsi"/>
                <w:lang w:eastAsia="ja-JP"/>
              </w:rPr>
            </w:pPr>
          </w:p>
        </w:tc>
        <w:tc>
          <w:tcPr>
            <w:tcW w:w="723" w:type="dxa"/>
          </w:tcPr>
          <w:p w14:paraId="048B9C6F" w14:textId="77777777" w:rsidR="00FD1AD5" w:rsidRPr="009F2BEC" w:rsidRDefault="00FD1AD5" w:rsidP="009D6B02">
            <w:pPr>
              <w:pStyle w:val="NoSpacing"/>
              <w:spacing w:line="276" w:lineRule="auto"/>
              <w:rPr>
                <w:rFonts w:eastAsia="Times New Roman" w:cstheme="minorHAnsi"/>
                <w:lang w:eastAsia="ja-JP"/>
              </w:rPr>
            </w:pPr>
          </w:p>
        </w:tc>
      </w:tr>
      <w:tr w:rsidR="00F50A92" w:rsidRPr="00E374C3" w14:paraId="653AA0E4" w14:textId="7A480924" w:rsidTr="001467D6">
        <w:trPr>
          <w:trHeight w:val="253"/>
        </w:trPr>
        <w:tc>
          <w:tcPr>
            <w:tcW w:w="3459" w:type="dxa"/>
            <w:shd w:val="clear" w:color="auto" w:fill="auto"/>
            <w:vAlign w:val="bottom"/>
          </w:tcPr>
          <w:p w14:paraId="757D8DBB" w14:textId="7CF62B3B" w:rsidR="00F50A92" w:rsidRPr="00530E9D" w:rsidRDefault="00F50A92" w:rsidP="00E374C3">
            <w:pPr>
              <w:pStyle w:val="NoSpacing"/>
              <w:spacing w:line="276" w:lineRule="auto"/>
            </w:pPr>
            <w:r>
              <w:rPr>
                <w:rFonts w:ascii="Calibri" w:hAnsi="Calibri"/>
                <w:color w:val="000000"/>
              </w:rPr>
              <w:t>Sex, female</w:t>
            </w:r>
          </w:p>
        </w:tc>
        <w:tc>
          <w:tcPr>
            <w:tcW w:w="1827" w:type="dxa"/>
            <w:shd w:val="clear" w:color="auto" w:fill="auto"/>
            <w:vAlign w:val="bottom"/>
          </w:tcPr>
          <w:p w14:paraId="6CB3388A" w14:textId="69C8C13C" w:rsidR="00F50A92" w:rsidRPr="009F2BEC" w:rsidRDefault="00F50A92" w:rsidP="00E374C3">
            <w:pPr>
              <w:pStyle w:val="NoSpacing"/>
              <w:spacing w:line="276" w:lineRule="auto"/>
            </w:pPr>
            <w:r>
              <w:rPr>
                <w:rFonts w:ascii="Calibri" w:hAnsi="Calibri"/>
                <w:color w:val="000000"/>
              </w:rPr>
              <w:t>0.72 (0.38-1.38)</w:t>
            </w:r>
          </w:p>
        </w:tc>
        <w:tc>
          <w:tcPr>
            <w:tcW w:w="726" w:type="dxa"/>
            <w:shd w:val="clear" w:color="auto" w:fill="auto"/>
            <w:vAlign w:val="bottom"/>
          </w:tcPr>
          <w:p w14:paraId="328CFED8" w14:textId="1196AAF6" w:rsidR="00F50A92" w:rsidRPr="009F2BEC" w:rsidRDefault="00F50A92" w:rsidP="00E374C3">
            <w:pPr>
              <w:pStyle w:val="NoSpacing"/>
              <w:spacing w:line="276" w:lineRule="auto"/>
            </w:pPr>
            <w:r>
              <w:rPr>
                <w:rFonts w:ascii="Calibri" w:hAnsi="Calibri"/>
                <w:color w:val="000000"/>
              </w:rPr>
              <w:t>0.322</w:t>
            </w:r>
          </w:p>
        </w:tc>
        <w:tc>
          <w:tcPr>
            <w:tcW w:w="1725" w:type="dxa"/>
            <w:shd w:val="clear" w:color="auto" w:fill="auto"/>
          </w:tcPr>
          <w:p w14:paraId="66196FEB" w14:textId="706E01D3" w:rsidR="00F50A92" w:rsidRPr="009F2BEC" w:rsidRDefault="00F50A92" w:rsidP="00E374C3">
            <w:pPr>
              <w:pStyle w:val="NoSpacing"/>
              <w:spacing w:line="276" w:lineRule="auto"/>
            </w:pPr>
          </w:p>
        </w:tc>
        <w:tc>
          <w:tcPr>
            <w:tcW w:w="616" w:type="dxa"/>
            <w:shd w:val="clear" w:color="auto" w:fill="auto"/>
          </w:tcPr>
          <w:p w14:paraId="78E78733" w14:textId="60F6A03C" w:rsidR="00F50A92" w:rsidRPr="009F2BEC" w:rsidRDefault="00F50A92" w:rsidP="00E374C3">
            <w:pPr>
              <w:pStyle w:val="NoSpacing"/>
              <w:spacing w:line="276" w:lineRule="auto"/>
            </w:pPr>
          </w:p>
        </w:tc>
        <w:tc>
          <w:tcPr>
            <w:tcW w:w="1859" w:type="dxa"/>
            <w:vAlign w:val="bottom"/>
          </w:tcPr>
          <w:p w14:paraId="34E05660" w14:textId="5C0713C6" w:rsidR="00F50A92" w:rsidRPr="009F2BEC" w:rsidRDefault="00F50A92" w:rsidP="00E374C3">
            <w:pPr>
              <w:pStyle w:val="NoSpacing"/>
              <w:spacing w:line="276" w:lineRule="auto"/>
              <w:rPr>
                <w:rFonts w:eastAsia="Times New Roman"/>
                <w:lang w:eastAsia="ja-JP"/>
              </w:rPr>
            </w:pPr>
            <w:r>
              <w:rPr>
                <w:rFonts w:ascii="Calibri" w:hAnsi="Calibri"/>
                <w:color w:val="000000"/>
              </w:rPr>
              <w:t>1.24 (0.65-2.35)</w:t>
            </w:r>
          </w:p>
        </w:tc>
        <w:tc>
          <w:tcPr>
            <w:tcW w:w="726" w:type="dxa"/>
            <w:vAlign w:val="bottom"/>
          </w:tcPr>
          <w:p w14:paraId="1944FC0F" w14:textId="7D1FD52D" w:rsidR="00F50A92" w:rsidRPr="009F2BEC" w:rsidRDefault="00F50A92" w:rsidP="008D67D7">
            <w:pPr>
              <w:pStyle w:val="NoSpacing"/>
              <w:spacing w:line="276" w:lineRule="auto"/>
              <w:rPr>
                <w:rFonts w:eastAsia="Times New Roman"/>
                <w:lang w:eastAsia="ja-JP"/>
              </w:rPr>
            </w:pPr>
            <w:r>
              <w:rPr>
                <w:rFonts w:ascii="Calibri" w:hAnsi="Calibri"/>
                <w:color w:val="000000"/>
              </w:rPr>
              <w:t>0.514</w:t>
            </w:r>
          </w:p>
        </w:tc>
        <w:tc>
          <w:tcPr>
            <w:tcW w:w="1721" w:type="dxa"/>
          </w:tcPr>
          <w:p w14:paraId="11EED7D7" w14:textId="745BB63E" w:rsidR="00F50A92" w:rsidRPr="009F2BEC" w:rsidRDefault="00F50A92" w:rsidP="00133854">
            <w:pPr>
              <w:pStyle w:val="NoSpacing"/>
              <w:spacing w:line="276" w:lineRule="auto"/>
              <w:rPr>
                <w:rFonts w:eastAsia="Times New Roman"/>
                <w:lang w:eastAsia="ja-JP"/>
              </w:rPr>
            </w:pPr>
          </w:p>
        </w:tc>
        <w:tc>
          <w:tcPr>
            <w:tcW w:w="723" w:type="dxa"/>
          </w:tcPr>
          <w:p w14:paraId="38939347" w14:textId="35BB7A9D" w:rsidR="00F50A92" w:rsidRPr="009F2BEC" w:rsidRDefault="00F50A92" w:rsidP="009D6B02">
            <w:pPr>
              <w:pStyle w:val="NoSpacing"/>
              <w:spacing w:line="276" w:lineRule="auto"/>
              <w:rPr>
                <w:rFonts w:eastAsia="Times New Roman"/>
                <w:lang w:eastAsia="ja-JP"/>
              </w:rPr>
            </w:pPr>
          </w:p>
        </w:tc>
      </w:tr>
      <w:tr w:rsidR="00F50A92" w:rsidRPr="00E374C3" w14:paraId="23D6C5D5" w14:textId="1085E589" w:rsidTr="001467D6">
        <w:trPr>
          <w:trHeight w:val="253"/>
        </w:trPr>
        <w:tc>
          <w:tcPr>
            <w:tcW w:w="3459" w:type="dxa"/>
            <w:shd w:val="clear" w:color="auto" w:fill="auto"/>
            <w:vAlign w:val="bottom"/>
          </w:tcPr>
          <w:p w14:paraId="153B444A" w14:textId="72332D8E" w:rsidR="00F50A92" w:rsidRPr="00530E9D" w:rsidRDefault="00F50A92" w:rsidP="00E374C3">
            <w:pPr>
              <w:pStyle w:val="NoSpacing"/>
              <w:spacing w:line="276" w:lineRule="auto"/>
            </w:pPr>
            <w:r>
              <w:rPr>
                <w:rFonts w:ascii="Calibri" w:hAnsi="Calibri"/>
                <w:color w:val="000000"/>
              </w:rPr>
              <w:t>Age, years</w:t>
            </w:r>
          </w:p>
        </w:tc>
        <w:tc>
          <w:tcPr>
            <w:tcW w:w="1827" w:type="dxa"/>
            <w:shd w:val="clear" w:color="auto" w:fill="auto"/>
            <w:vAlign w:val="bottom"/>
          </w:tcPr>
          <w:p w14:paraId="1DB78F38" w14:textId="780ECC5D" w:rsidR="00F50A92" w:rsidRPr="009F2BEC" w:rsidRDefault="00F50A92" w:rsidP="00E374C3">
            <w:pPr>
              <w:pStyle w:val="NoSpacing"/>
              <w:spacing w:line="276" w:lineRule="auto"/>
            </w:pPr>
            <w:r>
              <w:rPr>
                <w:rFonts w:ascii="Calibri" w:hAnsi="Calibri"/>
                <w:color w:val="000000"/>
              </w:rPr>
              <w:t>0.99 (0.84-1.16)</w:t>
            </w:r>
          </w:p>
        </w:tc>
        <w:tc>
          <w:tcPr>
            <w:tcW w:w="726" w:type="dxa"/>
            <w:shd w:val="clear" w:color="auto" w:fill="auto"/>
            <w:vAlign w:val="bottom"/>
          </w:tcPr>
          <w:p w14:paraId="25FE23FF" w14:textId="3A3644CD" w:rsidR="00F50A92" w:rsidRPr="009F2BEC" w:rsidRDefault="00F50A92" w:rsidP="00E374C3">
            <w:pPr>
              <w:pStyle w:val="NoSpacing"/>
              <w:spacing w:line="276" w:lineRule="auto"/>
            </w:pPr>
            <w:r>
              <w:rPr>
                <w:rFonts w:ascii="Calibri" w:hAnsi="Calibri"/>
                <w:color w:val="000000"/>
              </w:rPr>
              <w:t>0.883</w:t>
            </w:r>
          </w:p>
        </w:tc>
        <w:tc>
          <w:tcPr>
            <w:tcW w:w="1725" w:type="dxa"/>
            <w:shd w:val="clear" w:color="auto" w:fill="auto"/>
          </w:tcPr>
          <w:p w14:paraId="21B7C082" w14:textId="510787FF" w:rsidR="00F50A92" w:rsidRPr="009F2BEC" w:rsidRDefault="00F50A92" w:rsidP="00E374C3">
            <w:pPr>
              <w:pStyle w:val="NoSpacing"/>
              <w:spacing w:line="276" w:lineRule="auto"/>
            </w:pPr>
            <w:r>
              <w:rPr>
                <w:rFonts w:eastAsia="Times New Roman"/>
                <w:lang w:eastAsia="ja-JP"/>
              </w:rPr>
              <w:t>1.00 (0.81</w:t>
            </w:r>
            <w:r w:rsidRPr="009F2BEC">
              <w:rPr>
                <w:rFonts w:eastAsia="Times New Roman"/>
                <w:lang w:eastAsia="ja-JP"/>
              </w:rPr>
              <w:t>-1.</w:t>
            </w:r>
            <w:r>
              <w:rPr>
                <w:rFonts w:eastAsia="Times New Roman"/>
                <w:lang w:eastAsia="ja-JP"/>
              </w:rPr>
              <w:t>23</w:t>
            </w:r>
            <w:r w:rsidRPr="009F2BEC">
              <w:rPr>
                <w:rFonts w:eastAsia="Times New Roman"/>
                <w:lang w:eastAsia="ja-JP"/>
              </w:rPr>
              <w:t>)</w:t>
            </w:r>
          </w:p>
        </w:tc>
        <w:tc>
          <w:tcPr>
            <w:tcW w:w="616" w:type="dxa"/>
            <w:shd w:val="clear" w:color="auto" w:fill="auto"/>
          </w:tcPr>
          <w:p w14:paraId="21611106" w14:textId="7607BB5A" w:rsidR="00F50A92" w:rsidRPr="009F2BEC" w:rsidRDefault="00F50A92" w:rsidP="00E374C3">
            <w:pPr>
              <w:pStyle w:val="NoSpacing"/>
              <w:spacing w:line="276" w:lineRule="auto"/>
            </w:pPr>
            <w:r w:rsidRPr="009F2BEC">
              <w:rPr>
                <w:rFonts w:eastAsia="Times New Roman"/>
                <w:lang w:eastAsia="ja-JP"/>
              </w:rPr>
              <w:t>0.</w:t>
            </w:r>
            <w:r>
              <w:rPr>
                <w:rFonts w:eastAsia="Times New Roman"/>
                <w:lang w:eastAsia="ja-JP"/>
              </w:rPr>
              <w:t>98</w:t>
            </w:r>
          </w:p>
        </w:tc>
        <w:tc>
          <w:tcPr>
            <w:tcW w:w="1859" w:type="dxa"/>
            <w:vAlign w:val="bottom"/>
          </w:tcPr>
          <w:p w14:paraId="48638085" w14:textId="706E390E" w:rsidR="00F50A92" w:rsidRPr="009F2BEC" w:rsidRDefault="00F50A92" w:rsidP="00E374C3">
            <w:pPr>
              <w:pStyle w:val="NoSpacing"/>
              <w:spacing w:line="276" w:lineRule="auto"/>
              <w:rPr>
                <w:rFonts w:eastAsia="Times New Roman"/>
                <w:lang w:eastAsia="ja-JP"/>
              </w:rPr>
            </w:pPr>
            <w:r>
              <w:rPr>
                <w:rFonts w:ascii="Calibri" w:hAnsi="Calibri"/>
                <w:color w:val="000000"/>
              </w:rPr>
              <w:t>0.97 (0.82-1.14)</w:t>
            </w:r>
          </w:p>
        </w:tc>
        <w:tc>
          <w:tcPr>
            <w:tcW w:w="726" w:type="dxa"/>
            <w:vAlign w:val="bottom"/>
          </w:tcPr>
          <w:p w14:paraId="71FC4D8A" w14:textId="05FE15CA" w:rsidR="00F50A92" w:rsidRPr="009F2BEC" w:rsidRDefault="00F50A92" w:rsidP="008D67D7">
            <w:pPr>
              <w:pStyle w:val="NoSpacing"/>
              <w:spacing w:line="276" w:lineRule="auto"/>
              <w:rPr>
                <w:rFonts w:eastAsia="Times New Roman"/>
                <w:lang w:eastAsia="ja-JP"/>
              </w:rPr>
            </w:pPr>
            <w:r>
              <w:rPr>
                <w:rFonts w:ascii="Calibri" w:hAnsi="Calibri"/>
                <w:color w:val="000000"/>
              </w:rPr>
              <w:t>0.68</w:t>
            </w:r>
          </w:p>
        </w:tc>
        <w:tc>
          <w:tcPr>
            <w:tcW w:w="1721" w:type="dxa"/>
          </w:tcPr>
          <w:p w14:paraId="7A94F166" w14:textId="4EAE00C5" w:rsidR="00F50A92" w:rsidRPr="009F2BEC" w:rsidRDefault="002B0157" w:rsidP="00E374C3">
            <w:pPr>
              <w:pStyle w:val="NoSpacing"/>
              <w:spacing w:line="276" w:lineRule="auto"/>
              <w:rPr>
                <w:rFonts w:eastAsia="Times New Roman"/>
                <w:lang w:eastAsia="ja-JP"/>
              </w:rPr>
            </w:pPr>
            <w:r>
              <w:rPr>
                <w:rFonts w:eastAsia="Times New Roman" w:cstheme="minorHAnsi"/>
                <w:lang w:eastAsia="ja-JP"/>
              </w:rPr>
              <w:t>0.95</w:t>
            </w:r>
            <w:r w:rsidR="00F50A92">
              <w:rPr>
                <w:rFonts w:eastAsia="Times New Roman" w:cstheme="minorHAnsi"/>
                <w:lang w:eastAsia="ja-JP"/>
              </w:rPr>
              <w:t xml:space="preserve"> (</w:t>
            </w:r>
            <w:r>
              <w:rPr>
                <w:rFonts w:eastAsia="Times New Roman" w:cstheme="minorHAnsi"/>
                <w:lang w:eastAsia="ja-JP"/>
              </w:rPr>
              <w:t>0.79</w:t>
            </w:r>
            <w:r w:rsidR="00F50A92" w:rsidRPr="009F2BEC">
              <w:rPr>
                <w:rFonts w:eastAsia="Times New Roman" w:cstheme="minorHAnsi"/>
                <w:lang w:eastAsia="ja-JP"/>
              </w:rPr>
              <w:t>-1.</w:t>
            </w:r>
            <w:r>
              <w:rPr>
                <w:rFonts w:eastAsia="Times New Roman" w:cstheme="minorHAnsi"/>
                <w:lang w:eastAsia="ja-JP"/>
              </w:rPr>
              <w:t>13</w:t>
            </w:r>
            <w:r w:rsidR="00F50A92" w:rsidRPr="009F2BEC">
              <w:rPr>
                <w:rFonts w:eastAsia="Times New Roman" w:cstheme="minorHAnsi"/>
                <w:lang w:eastAsia="ja-JP"/>
              </w:rPr>
              <w:t>)</w:t>
            </w:r>
          </w:p>
        </w:tc>
        <w:tc>
          <w:tcPr>
            <w:tcW w:w="723" w:type="dxa"/>
          </w:tcPr>
          <w:p w14:paraId="7BC36AF8" w14:textId="08B88F58" w:rsidR="00F50A92" w:rsidRPr="009F2BEC" w:rsidRDefault="00F50A92" w:rsidP="00E374C3">
            <w:pPr>
              <w:pStyle w:val="NoSpacing"/>
              <w:spacing w:line="276" w:lineRule="auto"/>
              <w:rPr>
                <w:rFonts w:eastAsia="Times New Roman"/>
                <w:lang w:eastAsia="ja-JP"/>
              </w:rPr>
            </w:pPr>
            <w:r w:rsidRPr="009F2BEC">
              <w:rPr>
                <w:rFonts w:eastAsia="Times New Roman" w:cstheme="minorHAnsi"/>
                <w:lang w:eastAsia="ja-JP"/>
              </w:rPr>
              <w:t>0.</w:t>
            </w:r>
            <w:r w:rsidR="002B0157">
              <w:rPr>
                <w:rFonts w:eastAsia="Times New Roman" w:cstheme="minorHAnsi"/>
                <w:lang w:eastAsia="ja-JP"/>
              </w:rPr>
              <w:t>54</w:t>
            </w:r>
          </w:p>
        </w:tc>
      </w:tr>
      <w:tr w:rsidR="00F500A7" w:rsidRPr="00E374C3" w14:paraId="007C479F" w14:textId="77777777" w:rsidTr="001467D6">
        <w:trPr>
          <w:trHeight w:val="253"/>
        </w:trPr>
        <w:tc>
          <w:tcPr>
            <w:tcW w:w="3459" w:type="dxa"/>
            <w:shd w:val="clear" w:color="auto" w:fill="auto"/>
            <w:vAlign w:val="bottom"/>
          </w:tcPr>
          <w:p w14:paraId="1C183B95" w14:textId="7420714E" w:rsidR="00F500A7" w:rsidRDefault="00F500A7" w:rsidP="00F500A7">
            <w:pPr>
              <w:pStyle w:val="NoSpacing"/>
              <w:spacing w:line="276" w:lineRule="auto"/>
              <w:rPr>
                <w:rFonts w:ascii="Calibri" w:hAnsi="Calibri"/>
                <w:color w:val="000000"/>
              </w:rPr>
            </w:pPr>
            <w:r>
              <w:rPr>
                <w:rFonts w:ascii="Calibri" w:hAnsi="Calibri"/>
                <w:color w:val="000000"/>
              </w:rPr>
              <w:t>Orphaned (1+ parent died)</w:t>
            </w:r>
          </w:p>
        </w:tc>
        <w:tc>
          <w:tcPr>
            <w:tcW w:w="1827" w:type="dxa"/>
            <w:shd w:val="clear" w:color="auto" w:fill="auto"/>
            <w:vAlign w:val="bottom"/>
          </w:tcPr>
          <w:p w14:paraId="68B277A7" w14:textId="790F4C80" w:rsidR="00F500A7" w:rsidRDefault="00F500A7" w:rsidP="00E374C3">
            <w:pPr>
              <w:pStyle w:val="NoSpacing"/>
              <w:spacing w:line="276" w:lineRule="auto"/>
              <w:rPr>
                <w:rFonts w:ascii="Calibri" w:hAnsi="Calibri"/>
                <w:color w:val="000000"/>
              </w:rPr>
            </w:pPr>
            <w:r>
              <w:rPr>
                <w:rFonts w:ascii="Calibri" w:hAnsi="Calibri"/>
                <w:color w:val="000000"/>
              </w:rPr>
              <w:t>0.65 (0.34-1.24)</w:t>
            </w:r>
          </w:p>
        </w:tc>
        <w:tc>
          <w:tcPr>
            <w:tcW w:w="726" w:type="dxa"/>
            <w:shd w:val="clear" w:color="auto" w:fill="auto"/>
            <w:vAlign w:val="bottom"/>
          </w:tcPr>
          <w:p w14:paraId="21A5282C" w14:textId="5AF6D617" w:rsidR="00F500A7" w:rsidRDefault="00F500A7" w:rsidP="00E374C3">
            <w:pPr>
              <w:pStyle w:val="NoSpacing"/>
              <w:spacing w:line="276" w:lineRule="auto"/>
              <w:rPr>
                <w:rFonts w:ascii="Calibri" w:hAnsi="Calibri"/>
                <w:color w:val="000000"/>
              </w:rPr>
            </w:pPr>
            <w:r>
              <w:rPr>
                <w:rFonts w:ascii="Calibri" w:hAnsi="Calibri"/>
                <w:color w:val="000000"/>
              </w:rPr>
              <w:t>0.192</w:t>
            </w:r>
          </w:p>
        </w:tc>
        <w:tc>
          <w:tcPr>
            <w:tcW w:w="1725" w:type="dxa"/>
            <w:shd w:val="clear" w:color="auto" w:fill="auto"/>
          </w:tcPr>
          <w:p w14:paraId="5802E60B" w14:textId="77777777" w:rsidR="00F500A7" w:rsidRDefault="00F500A7" w:rsidP="00E374C3">
            <w:pPr>
              <w:pStyle w:val="NoSpacing"/>
              <w:spacing w:line="276" w:lineRule="auto"/>
              <w:rPr>
                <w:rFonts w:eastAsia="Times New Roman"/>
                <w:lang w:eastAsia="ja-JP"/>
              </w:rPr>
            </w:pPr>
          </w:p>
        </w:tc>
        <w:tc>
          <w:tcPr>
            <w:tcW w:w="616" w:type="dxa"/>
            <w:shd w:val="clear" w:color="auto" w:fill="auto"/>
          </w:tcPr>
          <w:p w14:paraId="02400778" w14:textId="77777777" w:rsidR="00F500A7" w:rsidRDefault="00F500A7" w:rsidP="00E374C3">
            <w:pPr>
              <w:pStyle w:val="NoSpacing"/>
              <w:spacing w:line="276" w:lineRule="auto"/>
              <w:rPr>
                <w:rFonts w:eastAsia="Times New Roman"/>
                <w:lang w:eastAsia="ja-JP"/>
              </w:rPr>
            </w:pPr>
          </w:p>
        </w:tc>
        <w:tc>
          <w:tcPr>
            <w:tcW w:w="1859" w:type="dxa"/>
            <w:vAlign w:val="bottom"/>
          </w:tcPr>
          <w:p w14:paraId="6D6B4767" w14:textId="4A80197B" w:rsidR="00F500A7" w:rsidRDefault="00F500A7" w:rsidP="00E374C3">
            <w:pPr>
              <w:pStyle w:val="NoSpacing"/>
              <w:spacing w:line="276" w:lineRule="auto"/>
              <w:rPr>
                <w:rFonts w:ascii="Calibri" w:hAnsi="Calibri"/>
                <w:color w:val="000000"/>
              </w:rPr>
            </w:pPr>
            <w:r>
              <w:rPr>
                <w:rFonts w:ascii="Calibri" w:hAnsi="Calibri"/>
                <w:color w:val="000000"/>
              </w:rPr>
              <w:t>1.36 (0.71-2.6)</w:t>
            </w:r>
          </w:p>
        </w:tc>
        <w:tc>
          <w:tcPr>
            <w:tcW w:w="726" w:type="dxa"/>
            <w:vAlign w:val="bottom"/>
          </w:tcPr>
          <w:p w14:paraId="479F3F31" w14:textId="2F5E5774" w:rsidR="00F500A7" w:rsidRDefault="00F500A7" w:rsidP="00E374C3">
            <w:pPr>
              <w:pStyle w:val="NoSpacing"/>
              <w:spacing w:line="276" w:lineRule="auto"/>
              <w:rPr>
                <w:rFonts w:ascii="Calibri" w:hAnsi="Calibri"/>
                <w:color w:val="000000"/>
              </w:rPr>
            </w:pPr>
            <w:r>
              <w:rPr>
                <w:rFonts w:ascii="Calibri" w:hAnsi="Calibri"/>
                <w:color w:val="000000"/>
              </w:rPr>
              <w:t>0.348</w:t>
            </w:r>
          </w:p>
        </w:tc>
        <w:tc>
          <w:tcPr>
            <w:tcW w:w="1721" w:type="dxa"/>
          </w:tcPr>
          <w:p w14:paraId="43482679" w14:textId="77777777" w:rsidR="00F500A7" w:rsidRPr="009F2BEC" w:rsidRDefault="00F500A7" w:rsidP="009D6B02">
            <w:pPr>
              <w:pStyle w:val="NoSpacing"/>
              <w:spacing w:line="276" w:lineRule="auto"/>
              <w:rPr>
                <w:rFonts w:eastAsia="Times New Roman" w:cstheme="minorHAnsi"/>
                <w:lang w:eastAsia="ja-JP"/>
              </w:rPr>
            </w:pPr>
          </w:p>
        </w:tc>
        <w:tc>
          <w:tcPr>
            <w:tcW w:w="723" w:type="dxa"/>
          </w:tcPr>
          <w:p w14:paraId="41F8CA78" w14:textId="77777777" w:rsidR="00F500A7" w:rsidRDefault="00F500A7" w:rsidP="00E374C3">
            <w:pPr>
              <w:pStyle w:val="NoSpacing"/>
              <w:spacing w:line="276" w:lineRule="auto"/>
              <w:rPr>
                <w:rFonts w:eastAsia="Times New Roman" w:cstheme="minorHAnsi"/>
                <w:lang w:eastAsia="ja-JP"/>
              </w:rPr>
            </w:pPr>
          </w:p>
        </w:tc>
      </w:tr>
      <w:tr w:rsidR="00F500A7" w:rsidRPr="00E374C3" w14:paraId="03F68A18" w14:textId="77777777" w:rsidTr="001467D6">
        <w:trPr>
          <w:trHeight w:val="253"/>
        </w:trPr>
        <w:tc>
          <w:tcPr>
            <w:tcW w:w="3459" w:type="dxa"/>
            <w:shd w:val="clear" w:color="auto" w:fill="auto"/>
            <w:vAlign w:val="bottom"/>
          </w:tcPr>
          <w:p w14:paraId="2E31B193" w14:textId="0916E8B8" w:rsidR="00F500A7" w:rsidRDefault="00F500A7" w:rsidP="00E374C3">
            <w:pPr>
              <w:pStyle w:val="NoSpacing"/>
              <w:spacing w:line="276" w:lineRule="auto"/>
              <w:rPr>
                <w:rFonts w:ascii="Calibri" w:hAnsi="Calibri"/>
                <w:color w:val="000000"/>
              </w:rPr>
            </w:pPr>
            <w:r>
              <w:rPr>
                <w:rFonts w:ascii="Calibri" w:hAnsi="Calibri"/>
                <w:color w:val="000000"/>
              </w:rPr>
              <w:t xml:space="preserve">Height-for-Age </w:t>
            </w:r>
            <w:r w:rsidR="001467D6">
              <w:rPr>
                <w:rFonts w:ascii="Calibri" w:hAnsi="Calibri"/>
                <w:color w:val="000000"/>
              </w:rPr>
              <w:t>(HFA)</w:t>
            </w:r>
            <w:r w:rsidR="001D3188">
              <w:rPr>
                <w:rFonts w:ascii="Calibri" w:hAnsi="Calibri"/>
                <w:color w:val="000000"/>
              </w:rPr>
              <w:t>,</w:t>
            </w:r>
            <w:r w:rsidR="001467D6">
              <w:rPr>
                <w:rFonts w:ascii="Calibri" w:hAnsi="Calibri"/>
                <w:color w:val="000000"/>
              </w:rPr>
              <w:t xml:space="preserve"> </w:t>
            </w:r>
            <w:r>
              <w:rPr>
                <w:rFonts w:ascii="Calibri" w:hAnsi="Calibri"/>
                <w:color w:val="000000"/>
              </w:rPr>
              <w:t>z-score</w:t>
            </w:r>
          </w:p>
        </w:tc>
        <w:tc>
          <w:tcPr>
            <w:tcW w:w="1827" w:type="dxa"/>
            <w:shd w:val="clear" w:color="auto" w:fill="auto"/>
            <w:vAlign w:val="bottom"/>
          </w:tcPr>
          <w:p w14:paraId="43762BC5" w14:textId="28FB718F" w:rsidR="00F500A7" w:rsidRDefault="00F500A7" w:rsidP="00E374C3">
            <w:pPr>
              <w:pStyle w:val="NoSpacing"/>
              <w:spacing w:line="276" w:lineRule="auto"/>
              <w:rPr>
                <w:rFonts w:ascii="Calibri" w:hAnsi="Calibri"/>
                <w:color w:val="000000"/>
              </w:rPr>
            </w:pPr>
            <w:r>
              <w:rPr>
                <w:rFonts w:ascii="Calibri" w:hAnsi="Calibri"/>
                <w:color w:val="000000"/>
              </w:rPr>
              <w:t>0.85 (0.64-1.12)</w:t>
            </w:r>
          </w:p>
        </w:tc>
        <w:tc>
          <w:tcPr>
            <w:tcW w:w="726" w:type="dxa"/>
            <w:shd w:val="clear" w:color="auto" w:fill="auto"/>
            <w:vAlign w:val="bottom"/>
          </w:tcPr>
          <w:p w14:paraId="2779F677" w14:textId="51404CEC" w:rsidR="00F500A7" w:rsidRDefault="00F500A7" w:rsidP="00E374C3">
            <w:pPr>
              <w:pStyle w:val="NoSpacing"/>
              <w:spacing w:line="276" w:lineRule="auto"/>
              <w:rPr>
                <w:rFonts w:ascii="Calibri" w:hAnsi="Calibri"/>
                <w:color w:val="000000"/>
              </w:rPr>
            </w:pPr>
            <w:r>
              <w:rPr>
                <w:rFonts w:ascii="Calibri" w:hAnsi="Calibri"/>
                <w:color w:val="000000"/>
              </w:rPr>
              <w:t>0.25</w:t>
            </w:r>
          </w:p>
        </w:tc>
        <w:tc>
          <w:tcPr>
            <w:tcW w:w="1725" w:type="dxa"/>
            <w:shd w:val="clear" w:color="auto" w:fill="auto"/>
          </w:tcPr>
          <w:p w14:paraId="0CF0FB2A" w14:textId="77777777" w:rsidR="00F500A7" w:rsidRDefault="00F500A7" w:rsidP="00E374C3">
            <w:pPr>
              <w:pStyle w:val="NoSpacing"/>
              <w:spacing w:line="276" w:lineRule="auto"/>
              <w:rPr>
                <w:rFonts w:eastAsia="Times New Roman"/>
                <w:lang w:eastAsia="ja-JP"/>
              </w:rPr>
            </w:pPr>
          </w:p>
        </w:tc>
        <w:tc>
          <w:tcPr>
            <w:tcW w:w="616" w:type="dxa"/>
            <w:shd w:val="clear" w:color="auto" w:fill="auto"/>
          </w:tcPr>
          <w:p w14:paraId="13E03C1F" w14:textId="77777777" w:rsidR="00F500A7" w:rsidRDefault="00F500A7" w:rsidP="00E374C3">
            <w:pPr>
              <w:pStyle w:val="NoSpacing"/>
              <w:spacing w:line="276" w:lineRule="auto"/>
              <w:rPr>
                <w:rFonts w:eastAsia="Times New Roman"/>
                <w:lang w:eastAsia="ja-JP"/>
              </w:rPr>
            </w:pPr>
          </w:p>
        </w:tc>
        <w:tc>
          <w:tcPr>
            <w:tcW w:w="1859" w:type="dxa"/>
            <w:vAlign w:val="bottom"/>
          </w:tcPr>
          <w:p w14:paraId="1C6F3E24" w14:textId="1F5A1812" w:rsidR="00F500A7" w:rsidRDefault="00F500A7" w:rsidP="00E374C3">
            <w:pPr>
              <w:pStyle w:val="NoSpacing"/>
              <w:spacing w:line="276" w:lineRule="auto"/>
              <w:rPr>
                <w:rFonts w:ascii="Calibri" w:hAnsi="Calibri"/>
                <w:color w:val="000000"/>
              </w:rPr>
            </w:pPr>
            <w:r>
              <w:rPr>
                <w:rFonts w:ascii="Calibri" w:hAnsi="Calibri"/>
                <w:color w:val="000000"/>
              </w:rPr>
              <w:t>0.9</w:t>
            </w:r>
            <w:r w:rsidR="007F27B9">
              <w:rPr>
                <w:rFonts w:ascii="Calibri" w:hAnsi="Calibri"/>
                <w:color w:val="000000"/>
              </w:rPr>
              <w:t>0</w:t>
            </w:r>
            <w:r>
              <w:rPr>
                <w:rFonts w:ascii="Calibri" w:hAnsi="Calibri"/>
                <w:color w:val="000000"/>
              </w:rPr>
              <w:t xml:space="preserve"> (0.68-1.18)</w:t>
            </w:r>
          </w:p>
        </w:tc>
        <w:tc>
          <w:tcPr>
            <w:tcW w:w="726" w:type="dxa"/>
            <w:vAlign w:val="bottom"/>
          </w:tcPr>
          <w:p w14:paraId="72AFAC7D" w14:textId="19C4D2F5" w:rsidR="00F500A7" w:rsidRDefault="00F500A7" w:rsidP="00E374C3">
            <w:pPr>
              <w:pStyle w:val="NoSpacing"/>
              <w:spacing w:line="276" w:lineRule="auto"/>
              <w:rPr>
                <w:rFonts w:ascii="Calibri" w:hAnsi="Calibri"/>
                <w:color w:val="000000"/>
              </w:rPr>
            </w:pPr>
            <w:r>
              <w:rPr>
                <w:rFonts w:ascii="Calibri" w:hAnsi="Calibri"/>
                <w:color w:val="000000"/>
              </w:rPr>
              <w:t>0.451</w:t>
            </w:r>
          </w:p>
        </w:tc>
        <w:tc>
          <w:tcPr>
            <w:tcW w:w="1721" w:type="dxa"/>
          </w:tcPr>
          <w:p w14:paraId="58792734" w14:textId="77777777" w:rsidR="00F500A7" w:rsidRPr="009F2BEC" w:rsidRDefault="00F500A7" w:rsidP="009D6B02">
            <w:pPr>
              <w:pStyle w:val="NoSpacing"/>
              <w:spacing w:line="276" w:lineRule="auto"/>
              <w:rPr>
                <w:rFonts w:eastAsia="Times New Roman" w:cstheme="minorHAnsi"/>
                <w:lang w:eastAsia="ja-JP"/>
              </w:rPr>
            </w:pPr>
          </w:p>
        </w:tc>
        <w:tc>
          <w:tcPr>
            <w:tcW w:w="723" w:type="dxa"/>
          </w:tcPr>
          <w:p w14:paraId="3AE1D008" w14:textId="77777777" w:rsidR="00F500A7" w:rsidRDefault="00F500A7" w:rsidP="00E374C3">
            <w:pPr>
              <w:pStyle w:val="NoSpacing"/>
              <w:spacing w:line="276" w:lineRule="auto"/>
              <w:rPr>
                <w:rFonts w:eastAsia="Times New Roman" w:cstheme="minorHAnsi"/>
                <w:lang w:eastAsia="ja-JP"/>
              </w:rPr>
            </w:pPr>
          </w:p>
        </w:tc>
      </w:tr>
      <w:tr w:rsidR="00F500A7" w:rsidRPr="00E374C3" w14:paraId="06AF7DB3" w14:textId="77777777" w:rsidTr="001467D6">
        <w:trPr>
          <w:trHeight w:val="253"/>
        </w:trPr>
        <w:tc>
          <w:tcPr>
            <w:tcW w:w="3459" w:type="dxa"/>
            <w:shd w:val="clear" w:color="auto" w:fill="auto"/>
            <w:vAlign w:val="bottom"/>
          </w:tcPr>
          <w:p w14:paraId="74BCBAEB" w14:textId="684DBB4A" w:rsidR="00F500A7" w:rsidRDefault="00F500A7" w:rsidP="001D3188">
            <w:pPr>
              <w:pStyle w:val="NoSpacing"/>
              <w:spacing w:line="276" w:lineRule="auto"/>
              <w:rPr>
                <w:rFonts w:ascii="Calibri" w:hAnsi="Calibri"/>
                <w:color w:val="000000"/>
              </w:rPr>
            </w:pPr>
            <w:r>
              <w:rPr>
                <w:rFonts w:ascii="Calibri" w:hAnsi="Calibri"/>
                <w:color w:val="000000"/>
              </w:rPr>
              <w:t xml:space="preserve">Weight-for-Height </w:t>
            </w:r>
            <w:r w:rsidR="001467D6">
              <w:rPr>
                <w:rFonts w:ascii="Calibri" w:hAnsi="Calibri"/>
                <w:color w:val="000000"/>
              </w:rPr>
              <w:t>(WF</w:t>
            </w:r>
            <w:r w:rsidR="001D3188">
              <w:rPr>
                <w:rFonts w:ascii="Calibri" w:hAnsi="Calibri"/>
                <w:color w:val="000000"/>
              </w:rPr>
              <w:t>H</w:t>
            </w:r>
            <w:r w:rsidR="001467D6">
              <w:rPr>
                <w:rFonts w:ascii="Calibri" w:hAnsi="Calibri"/>
                <w:color w:val="000000"/>
              </w:rPr>
              <w:t>)</w:t>
            </w:r>
            <w:r w:rsidR="001D3188">
              <w:rPr>
                <w:rFonts w:ascii="Calibri" w:hAnsi="Calibri"/>
                <w:color w:val="000000"/>
              </w:rPr>
              <w:t>,</w:t>
            </w:r>
            <w:r w:rsidR="001467D6">
              <w:rPr>
                <w:rFonts w:ascii="Calibri" w:hAnsi="Calibri"/>
                <w:color w:val="000000"/>
              </w:rPr>
              <w:t xml:space="preserve"> </w:t>
            </w:r>
            <w:r>
              <w:rPr>
                <w:rFonts w:ascii="Calibri" w:hAnsi="Calibri"/>
                <w:color w:val="000000"/>
              </w:rPr>
              <w:t>z-score</w:t>
            </w:r>
          </w:p>
        </w:tc>
        <w:tc>
          <w:tcPr>
            <w:tcW w:w="1827" w:type="dxa"/>
            <w:shd w:val="clear" w:color="auto" w:fill="auto"/>
            <w:vAlign w:val="bottom"/>
          </w:tcPr>
          <w:p w14:paraId="075BC8E7" w14:textId="0E3E77DF" w:rsidR="00F500A7" w:rsidRDefault="00F500A7" w:rsidP="00E374C3">
            <w:pPr>
              <w:pStyle w:val="NoSpacing"/>
              <w:spacing w:line="276" w:lineRule="auto"/>
              <w:rPr>
                <w:rFonts w:ascii="Calibri" w:hAnsi="Calibri"/>
                <w:color w:val="000000"/>
              </w:rPr>
            </w:pPr>
            <w:r>
              <w:rPr>
                <w:rFonts w:ascii="Calibri" w:hAnsi="Calibri"/>
                <w:color w:val="000000"/>
              </w:rPr>
              <w:t>0.96 (0.71-1.30)</w:t>
            </w:r>
          </w:p>
        </w:tc>
        <w:tc>
          <w:tcPr>
            <w:tcW w:w="726" w:type="dxa"/>
            <w:shd w:val="clear" w:color="auto" w:fill="auto"/>
            <w:vAlign w:val="bottom"/>
          </w:tcPr>
          <w:p w14:paraId="6736FF3C" w14:textId="0D895AD7" w:rsidR="00F500A7" w:rsidRDefault="00F500A7" w:rsidP="00E374C3">
            <w:pPr>
              <w:pStyle w:val="NoSpacing"/>
              <w:spacing w:line="276" w:lineRule="auto"/>
              <w:rPr>
                <w:rFonts w:ascii="Calibri" w:hAnsi="Calibri"/>
                <w:color w:val="000000"/>
              </w:rPr>
            </w:pPr>
            <w:r>
              <w:rPr>
                <w:rFonts w:ascii="Calibri" w:hAnsi="Calibri"/>
                <w:color w:val="000000"/>
              </w:rPr>
              <w:t>0.798</w:t>
            </w:r>
          </w:p>
        </w:tc>
        <w:tc>
          <w:tcPr>
            <w:tcW w:w="1725" w:type="dxa"/>
            <w:shd w:val="clear" w:color="auto" w:fill="auto"/>
          </w:tcPr>
          <w:p w14:paraId="43EA9F47" w14:textId="77777777" w:rsidR="00F500A7" w:rsidRDefault="00F500A7" w:rsidP="00E374C3">
            <w:pPr>
              <w:pStyle w:val="NoSpacing"/>
              <w:spacing w:line="276" w:lineRule="auto"/>
              <w:rPr>
                <w:rFonts w:eastAsia="Times New Roman"/>
                <w:lang w:eastAsia="ja-JP"/>
              </w:rPr>
            </w:pPr>
          </w:p>
        </w:tc>
        <w:tc>
          <w:tcPr>
            <w:tcW w:w="616" w:type="dxa"/>
            <w:shd w:val="clear" w:color="auto" w:fill="auto"/>
          </w:tcPr>
          <w:p w14:paraId="1AED31A6" w14:textId="77777777" w:rsidR="00F500A7" w:rsidRDefault="00F500A7" w:rsidP="00E374C3">
            <w:pPr>
              <w:pStyle w:val="NoSpacing"/>
              <w:spacing w:line="276" w:lineRule="auto"/>
              <w:rPr>
                <w:rFonts w:eastAsia="Times New Roman"/>
                <w:lang w:eastAsia="ja-JP"/>
              </w:rPr>
            </w:pPr>
          </w:p>
        </w:tc>
        <w:tc>
          <w:tcPr>
            <w:tcW w:w="1859" w:type="dxa"/>
            <w:vAlign w:val="bottom"/>
          </w:tcPr>
          <w:p w14:paraId="18967264" w14:textId="696E9FC0" w:rsidR="00F500A7" w:rsidRDefault="00F500A7" w:rsidP="00E374C3">
            <w:pPr>
              <w:pStyle w:val="NoSpacing"/>
              <w:spacing w:line="276" w:lineRule="auto"/>
              <w:rPr>
                <w:rFonts w:ascii="Calibri" w:hAnsi="Calibri"/>
                <w:color w:val="000000"/>
              </w:rPr>
            </w:pPr>
            <w:r>
              <w:rPr>
                <w:rFonts w:ascii="Calibri" w:hAnsi="Calibri"/>
                <w:color w:val="000000"/>
              </w:rPr>
              <w:t>0.91 (0.67-1.22)</w:t>
            </w:r>
          </w:p>
        </w:tc>
        <w:tc>
          <w:tcPr>
            <w:tcW w:w="726" w:type="dxa"/>
            <w:vAlign w:val="bottom"/>
          </w:tcPr>
          <w:p w14:paraId="5EAF2BEF" w14:textId="53F38B0D" w:rsidR="00F500A7" w:rsidRDefault="00F500A7" w:rsidP="00E374C3">
            <w:pPr>
              <w:pStyle w:val="NoSpacing"/>
              <w:spacing w:line="276" w:lineRule="auto"/>
              <w:rPr>
                <w:rFonts w:ascii="Calibri" w:hAnsi="Calibri"/>
                <w:color w:val="000000"/>
              </w:rPr>
            </w:pPr>
            <w:r>
              <w:rPr>
                <w:rFonts w:ascii="Calibri" w:hAnsi="Calibri"/>
                <w:color w:val="000000"/>
              </w:rPr>
              <w:t>0.515</w:t>
            </w:r>
          </w:p>
        </w:tc>
        <w:tc>
          <w:tcPr>
            <w:tcW w:w="1721" w:type="dxa"/>
          </w:tcPr>
          <w:p w14:paraId="01356637" w14:textId="77777777" w:rsidR="00F500A7" w:rsidRPr="009F2BEC" w:rsidRDefault="00F500A7" w:rsidP="009D6B02">
            <w:pPr>
              <w:pStyle w:val="NoSpacing"/>
              <w:spacing w:line="276" w:lineRule="auto"/>
              <w:rPr>
                <w:rFonts w:eastAsia="Times New Roman" w:cstheme="minorHAnsi"/>
                <w:lang w:eastAsia="ja-JP"/>
              </w:rPr>
            </w:pPr>
          </w:p>
        </w:tc>
        <w:tc>
          <w:tcPr>
            <w:tcW w:w="723" w:type="dxa"/>
          </w:tcPr>
          <w:p w14:paraId="789EFF27" w14:textId="77777777" w:rsidR="00F500A7" w:rsidRDefault="00F500A7" w:rsidP="00E374C3">
            <w:pPr>
              <w:pStyle w:val="NoSpacing"/>
              <w:spacing w:line="276" w:lineRule="auto"/>
              <w:rPr>
                <w:rFonts w:eastAsia="Times New Roman" w:cstheme="minorHAnsi"/>
                <w:lang w:eastAsia="ja-JP"/>
              </w:rPr>
            </w:pPr>
          </w:p>
        </w:tc>
      </w:tr>
      <w:tr w:rsidR="00F500A7" w:rsidRPr="00E374C3" w14:paraId="60ADF639" w14:textId="12EBA0C3" w:rsidTr="001467D6">
        <w:trPr>
          <w:trHeight w:val="253"/>
        </w:trPr>
        <w:tc>
          <w:tcPr>
            <w:tcW w:w="3459" w:type="dxa"/>
            <w:shd w:val="clear" w:color="auto" w:fill="auto"/>
            <w:vAlign w:val="bottom"/>
          </w:tcPr>
          <w:p w14:paraId="01704E21" w14:textId="468A5B7E" w:rsidR="00F500A7" w:rsidRPr="00530E9D" w:rsidRDefault="00F500A7" w:rsidP="00E374C3">
            <w:pPr>
              <w:pStyle w:val="NoSpacing"/>
              <w:spacing w:line="276" w:lineRule="auto"/>
            </w:pPr>
            <w:r>
              <w:rPr>
                <w:rFonts w:ascii="Calibri" w:hAnsi="Calibri"/>
                <w:color w:val="000000"/>
              </w:rPr>
              <w:t>ART prescribed</w:t>
            </w:r>
          </w:p>
        </w:tc>
        <w:tc>
          <w:tcPr>
            <w:tcW w:w="1827" w:type="dxa"/>
            <w:shd w:val="clear" w:color="auto" w:fill="auto"/>
            <w:vAlign w:val="bottom"/>
          </w:tcPr>
          <w:p w14:paraId="4C7201FB" w14:textId="57569E97" w:rsidR="00F500A7" w:rsidRPr="009F2BEC" w:rsidRDefault="00F500A7" w:rsidP="00E374C3">
            <w:pPr>
              <w:pStyle w:val="NoSpacing"/>
              <w:spacing w:line="276" w:lineRule="auto"/>
            </w:pPr>
            <w:r>
              <w:rPr>
                <w:rFonts w:ascii="Calibri" w:hAnsi="Calibri"/>
                <w:color w:val="000000"/>
              </w:rPr>
              <w:t>0.91 (0.45-1.84)</w:t>
            </w:r>
          </w:p>
        </w:tc>
        <w:tc>
          <w:tcPr>
            <w:tcW w:w="726" w:type="dxa"/>
            <w:shd w:val="clear" w:color="auto" w:fill="auto"/>
            <w:vAlign w:val="bottom"/>
          </w:tcPr>
          <w:p w14:paraId="4CC2EAA7" w14:textId="73EC4B46" w:rsidR="00F500A7" w:rsidRPr="009F2BEC" w:rsidRDefault="00F500A7" w:rsidP="00E374C3">
            <w:pPr>
              <w:pStyle w:val="NoSpacing"/>
              <w:spacing w:line="276" w:lineRule="auto"/>
            </w:pPr>
            <w:r>
              <w:rPr>
                <w:rFonts w:ascii="Calibri" w:hAnsi="Calibri"/>
                <w:color w:val="000000"/>
              </w:rPr>
              <w:t>0.788</w:t>
            </w:r>
          </w:p>
        </w:tc>
        <w:tc>
          <w:tcPr>
            <w:tcW w:w="1725" w:type="dxa"/>
            <w:shd w:val="clear" w:color="auto" w:fill="auto"/>
          </w:tcPr>
          <w:p w14:paraId="6CB0E042" w14:textId="5A1EFDF7" w:rsidR="00F500A7" w:rsidRPr="009F2BEC" w:rsidRDefault="00757DE7" w:rsidP="00E374C3">
            <w:pPr>
              <w:pStyle w:val="NoSpacing"/>
              <w:spacing w:line="276" w:lineRule="auto"/>
            </w:pPr>
            <w:r>
              <w:rPr>
                <w:rFonts w:eastAsia="Times New Roman"/>
                <w:lang w:eastAsia="ja-JP"/>
              </w:rPr>
              <w:t>0.7</w:t>
            </w:r>
            <w:r w:rsidR="00F500A7">
              <w:rPr>
                <w:rFonts w:eastAsia="Times New Roman"/>
                <w:lang w:eastAsia="ja-JP"/>
              </w:rPr>
              <w:t>9</w:t>
            </w:r>
            <w:r w:rsidR="00F500A7" w:rsidRPr="009F2BEC">
              <w:rPr>
                <w:rFonts w:eastAsia="Times New Roman"/>
                <w:lang w:eastAsia="ja-JP"/>
              </w:rPr>
              <w:t xml:space="preserve"> (0.</w:t>
            </w:r>
            <w:r>
              <w:rPr>
                <w:rFonts w:eastAsia="Times New Roman"/>
                <w:lang w:eastAsia="ja-JP"/>
              </w:rPr>
              <w:t>34-1.83</w:t>
            </w:r>
            <w:r w:rsidR="00F500A7" w:rsidRPr="009F2BEC">
              <w:rPr>
                <w:rFonts w:eastAsia="Times New Roman"/>
                <w:lang w:eastAsia="ja-JP"/>
              </w:rPr>
              <w:t>)</w:t>
            </w:r>
          </w:p>
        </w:tc>
        <w:tc>
          <w:tcPr>
            <w:tcW w:w="616" w:type="dxa"/>
            <w:shd w:val="clear" w:color="auto" w:fill="auto"/>
          </w:tcPr>
          <w:p w14:paraId="58982AC7" w14:textId="723124C2" w:rsidR="00F500A7" w:rsidRPr="009F2BEC" w:rsidRDefault="00757DE7" w:rsidP="00E374C3">
            <w:pPr>
              <w:pStyle w:val="NoSpacing"/>
              <w:spacing w:line="276" w:lineRule="auto"/>
            </w:pPr>
            <w:r>
              <w:rPr>
                <w:rFonts w:eastAsia="Times New Roman"/>
                <w:lang w:eastAsia="ja-JP"/>
              </w:rPr>
              <w:t>0.5</w:t>
            </w:r>
            <w:r w:rsidR="00F500A7">
              <w:rPr>
                <w:rFonts w:eastAsia="Times New Roman"/>
                <w:lang w:eastAsia="ja-JP"/>
              </w:rPr>
              <w:t>9</w:t>
            </w:r>
          </w:p>
        </w:tc>
        <w:tc>
          <w:tcPr>
            <w:tcW w:w="1859" w:type="dxa"/>
            <w:vAlign w:val="bottom"/>
          </w:tcPr>
          <w:p w14:paraId="203C6D58" w14:textId="59E42A52" w:rsidR="00F500A7" w:rsidRPr="009F2BEC" w:rsidRDefault="00F500A7" w:rsidP="00E374C3">
            <w:pPr>
              <w:pStyle w:val="NoSpacing"/>
              <w:spacing w:line="276" w:lineRule="auto"/>
              <w:rPr>
                <w:rFonts w:eastAsia="Times New Roman"/>
                <w:lang w:eastAsia="ja-JP"/>
              </w:rPr>
            </w:pPr>
            <w:r>
              <w:rPr>
                <w:rFonts w:ascii="Calibri" w:hAnsi="Calibri"/>
                <w:color w:val="000000"/>
              </w:rPr>
              <w:t>0.64 (0.32-1.28)</w:t>
            </w:r>
          </w:p>
        </w:tc>
        <w:tc>
          <w:tcPr>
            <w:tcW w:w="726" w:type="dxa"/>
            <w:vAlign w:val="bottom"/>
          </w:tcPr>
          <w:p w14:paraId="2E18549C" w14:textId="4D46595D" w:rsidR="00F500A7" w:rsidRPr="009F2BEC" w:rsidRDefault="00F500A7" w:rsidP="00E374C3">
            <w:pPr>
              <w:pStyle w:val="NoSpacing"/>
              <w:spacing w:line="276" w:lineRule="auto"/>
              <w:rPr>
                <w:rFonts w:eastAsia="Times New Roman"/>
                <w:lang w:eastAsia="ja-JP"/>
              </w:rPr>
            </w:pPr>
            <w:r>
              <w:rPr>
                <w:rFonts w:ascii="Calibri" w:hAnsi="Calibri"/>
                <w:color w:val="000000"/>
              </w:rPr>
              <w:t>0.207</w:t>
            </w:r>
          </w:p>
        </w:tc>
        <w:tc>
          <w:tcPr>
            <w:tcW w:w="1721" w:type="dxa"/>
          </w:tcPr>
          <w:p w14:paraId="27B31A86" w14:textId="2E7A2394" w:rsidR="00F500A7" w:rsidRPr="009F2BEC" w:rsidRDefault="00F500A7" w:rsidP="009D6B02">
            <w:pPr>
              <w:pStyle w:val="NoSpacing"/>
              <w:spacing w:line="276" w:lineRule="auto"/>
              <w:rPr>
                <w:rFonts w:eastAsia="Times New Roman"/>
                <w:lang w:eastAsia="ja-JP"/>
              </w:rPr>
            </w:pPr>
            <w:r w:rsidRPr="009F2BEC">
              <w:rPr>
                <w:rFonts w:eastAsia="Times New Roman" w:cstheme="minorHAnsi"/>
                <w:lang w:eastAsia="ja-JP"/>
              </w:rPr>
              <w:t>0.</w:t>
            </w:r>
            <w:r w:rsidR="005D0C3C">
              <w:rPr>
                <w:rFonts w:eastAsia="Times New Roman" w:cstheme="minorHAnsi"/>
                <w:lang w:eastAsia="ja-JP"/>
              </w:rPr>
              <w:t>83 (0.35-1.96</w:t>
            </w:r>
            <w:r w:rsidRPr="009F2BEC">
              <w:rPr>
                <w:rFonts w:eastAsia="Times New Roman" w:cstheme="minorHAnsi"/>
                <w:lang w:eastAsia="ja-JP"/>
              </w:rPr>
              <w:t>)</w:t>
            </w:r>
          </w:p>
        </w:tc>
        <w:tc>
          <w:tcPr>
            <w:tcW w:w="723" w:type="dxa"/>
          </w:tcPr>
          <w:p w14:paraId="74830545" w14:textId="10B1FF3D" w:rsidR="00F500A7" w:rsidRPr="009F2BEC" w:rsidRDefault="005D0C3C" w:rsidP="00E374C3">
            <w:pPr>
              <w:pStyle w:val="NoSpacing"/>
              <w:spacing w:line="276" w:lineRule="auto"/>
              <w:rPr>
                <w:rFonts w:eastAsia="Times New Roman"/>
                <w:lang w:eastAsia="ja-JP"/>
              </w:rPr>
            </w:pPr>
            <w:r>
              <w:rPr>
                <w:rFonts w:eastAsia="Times New Roman" w:cstheme="minorHAnsi"/>
                <w:lang w:eastAsia="ja-JP"/>
              </w:rPr>
              <w:t>0.67</w:t>
            </w:r>
          </w:p>
        </w:tc>
      </w:tr>
      <w:tr w:rsidR="00F500A7" w:rsidRPr="00E374C3" w14:paraId="2E28728C" w14:textId="616E1D41" w:rsidTr="001467D6">
        <w:trPr>
          <w:trHeight w:val="253"/>
        </w:trPr>
        <w:tc>
          <w:tcPr>
            <w:tcW w:w="3459" w:type="dxa"/>
            <w:shd w:val="clear" w:color="auto" w:fill="auto"/>
            <w:vAlign w:val="bottom"/>
          </w:tcPr>
          <w:p w14:paraId="0CCBD20F" w14:textId="2A03A13F" w:rsidR="00F500A7" w:rsidRPr="00530E9D" w:rsidRDefault="001D3188" w:rsidP="00E374C3">
            <w:pPr>
              <w:pStyle w:val="NoSpacing"/>
              <w:spacing w:line="276" w:lineRule="auto"/>
              <w:rPr>
                <w:rFonts w:eastAsia="Times New Roman"/>
                <w:lang w:eastAsia="ja-JP"/>
              </w:rPr>
            </w:pPr>
            <w:r>
              <w:rPr>
                <w:rFonts w:ascii="Calibri" w:hAnsi="Calibri"/>
                <w:color w:val="000000"/>
              </w:rPr>
              <w:t>Age at which ART started, years</w:t>
            </w:r>
          </w:p>
        </w:tc>
        <w:tc>
          <w:tcPr>
            <w:tcW w:w="1827" w:type="dxa"/>
            <w:shd w:val="clear" w:color="auto" w:fill="auto"/>
            <w:vAlign w:val="bottom"/>
          </w:tcPr>
          <w:p w14:paraId="02464BC4" w14:textId="24A36942" w:rsidR="00F500A7" w:rsidRPr="009F2BEC" w:rsidRDefault="00F500A7" w:rsidP="00E374C3">
            <w:pPr>
              <w:pStyle w:val="NoSpacing"/>
              <w:spacing w:line="276" w:lineRule="auto"/>
              <w:rPr>
                <w:rFonts w:eastAsia="Times New Roman"/>
                <w:lang w:eastAsia="ja-JP"/>
              </w:rPr>
            </w:pPr>
            <w:r>
              <w:rPr>
                <w:rFonts w:ascii="Calibri" w:hAnsi="Calibri"/>
                <w:color w:val="000000"/>
              </w:rPr>
              <w:t>0.94 (0.82-1.08)</w:t>
            </w:r>
          </w:p>
        </w:tc>
        <w:tc>
          <w:tcPr>
            <w:tcW w:w="726" w:type="dxa"/>
            <w:shd w:val="clear" w:color="auto" w:fill="auto"/>
            <w:vAlign w:val="bottom"/>
          </w:tcPr>
          <w:p w14:paraId="5DD54829" w14:textId="592D6689" w:rsidR="00F500A7" w:rsidRPr="009F2BEC" w:rsidRDefault="00F500A7" w:rsidP="00E374C3">
            <w:pPr>
              <w:pStyle w:val="NoSpacing"/>
              <w:spacing w:line="276" w:lineRule="auto"/>
              <w:rPr>
                <w:rFonts w:eastAsia="Times New Roman"/>
                <w:lang w:eastAsia="ja-JP"/>
              </w:rPr>
            </w:pPr>
            <w:r>
              <w:rPr>
                <w:rFonts w:ascii="Calibri" w:hAnsi="Calibri"/>
                <w:color w:val="000000"/>
              </w:rPr>
              <w:t>0.372</w:t>
            </w:r>
          </w:p>
        </w:tc>
        <w:tc>
          <w:tcPr>
            <w:tcW w:w="1725" w:type="dxa"/>
            <w:shd w:val="clear" w:color="auto" w:fill="auto"/>
          </w:tcPr>
          <w:p w14:paraId="5A3E424F" w14:textId="77777777" w:rsidR="00F500A7" w:rsidRPr="009F2BEC" w:rsidRDefault="00F500A7" w:rsidP="00E374C3">
            <w:pPr>
              <w:pStyle w:val="NoSpacing"/>
              <w:spacing w:line="276" w:lineRule="auto"/>
              <w:rPr>
                <w:rFonts w:eastAsia="Times New Roman"/>
                <w:lang w:eastAsia="ja-JP"/>
              </w:rPr>
            </w:pPr>
          </w:p>
        </w:tc>
        <w:tc>
          <w:tcPr>
            <w:tcW w:w="616" w:type="dxa"/>
            <w:shd w:val="clear" w:color="auto" w:fill="auto"/>
          </w:tcPr>
          <w:p w14:paraId="2182B362" w14:textId="77777777" w:rsidR="00F500A7" w:rsidRPr="009F2BEC" w:rsidRDefault="00F500A7" w:rsidP="00E374C3">
            <w:pPr>
              <w:pStyle w:val="NoSpacing"/>
              <w:spacing w:line="276" w:lineRule="auto"/>
              <w:rPr>
                <w:rFonts w:eastAsia="Times New Roman"/>
                <w:lang w:eastAsia="ja-JP"/>
              </w:rPr>
            </w:pPr>
          </w:p>
        </w:tc>
        <w:tc>
          <w:tcPr>
            <w:tcW w:w="1859" w:type="dxa"/>
            <w:vAlign w:val="bottom"/>
          </w:tcPr>
          <w:p w14:paraId="09EE356B" w14:textId="10039099" w:rsidR="00F500A7" w:rsidRPr="009F2BEC" w:rsidRDefault="00F500A7" w:rsidP="00E374C3">
            <w:pPr>
              <w:pStyle w:val="NoSpacing"/>
              <w:spacing w:line="276" w:lineRule="auto"/>
              <w:rPr>
                <w:rFonts w:eastAsia="Times New Roman"/>
                <w:lang w:eastAsia="ja-JP"/>
              </w:rPr>
            </w:pPr>
            <w:r>
              <w:rPr>
                <w:rFonts w:ascii="Calibri" w:hAnsi="Calibri"/>
                <w:color w:val="000000"/>
              </w:rPr>
              <w:t>0.92 (0.8-1.06)</w:t>
            </w:r>
          </w:p>
        </w:tc>
        <w:tc>
          <w:tcPr>
            <w:tcW w:w="726" w:type="dxa"/>
            <w:vAlign w:val="bottom"/>
          </w:tcPr>
          <w:p w14:paraId="29658BE3" w14:textId="71F422CB" w:rsidR="00F500A7" w:rsidRPr="009F2BEC" w:rsidRDefault="00F500A7" w:rsidP="008D67D7">
            <w:pPr>
              <w:pStyle w:val="NoSpacing"/>
              <w:spacing w:line="276" w:lineRule="auto"/>
              <w:rPr>
                <w:rFonts w:eastAsia="Times New Roman"/>
                <w:lang w:eastAsia="ja-JP"/>
              </w:rPr>
            </w:pPr>
            <w:r>
              <w:rPr>
                <w:rFonts w:ascii="Calibri" w:hAnsi="Calibri"/>
                <w:color w:val="000000"/>
              </w:rPr>
              <w:t>0.227</w:t>
            </w:r>
          </w:p>
        </w:tc>
        <w:tc>
          <w:tcPr>
            <w:tcW w:w="1721" w:type="dxa"/>
          </w:tcPr>
          <w:p w14:paraId="21C467F4" w14:textId="77777777" w:rsidR="00F500A7" w:rsidRPr="009F2BEC" w:rsidRDefault="00F500A7" w:rsidP="00E374C3">
            <w:pPr>
              <w:pStyle w:val="NoSpacing"/>
              <w:spacing w:line="276" w:lineRule="auto"/>
              <w:rPr>
                <w:rFonts w:eastAsia="Times New Roman"/>
                <w:lang w:eastAsia="ja-JP"/>
              </w:rPr>
            </w:pPr>
          </w:p>
        </w:tc>
        <w:tc>
          <w:tcPr>
            <w:tcW w:w="723" w:type="dxa"/>
          </w:tcPr>
          <w:p w14:paraId="586523BF" w14:textId="77777777" w:rsidR="00F500A7" w:rsidRPr="009F2BEC" w:rsidRDefault="00F500A7" w:rsidP="00E374C3">
            <w:pPr>
              <w:pStyle w:val="NoSpacing"/>
              <w:spacing w:line="276" w:lineRule="auto"/>
              <w:rPr>
                <w:rFonts w:eastAsia="Times New Roman"/>
                <w:lang w:eastAsia="ja-JP"/>
              </w:rPr>
            </w:pPr>
          </w:p>
        </w:tc>
      </w:tr>
      <w:tr w:rsidR="00175F96" w:rsidRPr="00E374C3" w14:paraId="6325C685" w14:textId="77777777" w:rsidTr="001467D6">
        <w:trPr>
          <w:trHeight w:val="26"/>
        </w:trPr>
        <w:tc>
          <w:tcPr>
            <w:tcW w:w="3459" w:type="dxa"/>
            <w:shd w:val="clear" w:color="auto" w:fill="auto"/>
            <w:vAlign w:val="bottom"/>
          </w:tcPr>
          <w:p w14:paraId="605AC637" w14:textId="11F13D64" w:rsidR="00175F96" w:rsidRDefault="00175F96" w:rsidP="002E04A4">
            <w:pPr>
              <w:pStyle w:val="NoSpacing"/>
              <w:spacing w:line="276" w:lineRule="auto"/>
              <w:rPr>
                <w:rFonts w:ascii="Calibri" w:hAnsi="Calibri"/>
                <w:color w:val="000000"/>
              </w:rPr>
            </w:pPr>
            <w:r>
              <w:rPr>
                <w:rFonts w:ascii="Calibri" w:hAnsi="Calibri"/>
                <w:color w:val="000000"/>
              </w:rPr>
              <w:t>CD4</w:t>
            </w:r>
            <w:r w:rsidR="009F29BC" w:rsidRPr="009F29BC">
              <w:rPr>
                <w:sz w:val="20"/>
                <w:szCs w:val="20"/>
                <w:vertAlign w:val="superscript"/>
              </w:rPr>
              <w:t xml:space="preserve"> </w:t>
            </w:r>
            <w:r w:rsidR="009F29BC">
              <w:rPr>
                <w:sz w:val="20"/>
                <w:szCs w:val="20"/>
                <w:vertAlign w:val="superscript"/>
              </w:rPr>
              <w:t>c</w:t>
            </w:r>
            <w:r>
              <w:rPr>
                <w:rFonts w:ascii="Calibri" w:hAnsi="Calibri"/>
                <w:color w:val="000000"/>
              </w:rPr>
              <w:tab/>
              <w:t>&lt;100</w:t>
            </w:r>
          </w:p>
        </w:tc>
        <w:tc>
          <w:tcPr>
            <w:tcW w:w="1827" w:type="dxa"/>
            <w:shd w:val="clear" w:color="auto" w:fill="auto"/>
            <w:vAlign w:val="bottom"/>
          </w:tcPr>
          <w:p w14:paraId="15730F6A" w14:textId="5EFD04BF" w:rsidR="00175F96" w:rsidRDefault="009F29BC" w:rsidP="00E374C3">
            <w:pPr>
              <w:pStyle w:val="NoSpacing"/>
              <w:spacing w:line="276" w:lineRule="auto"/>
              <w:rPr>
                <w:rFonts w:ascii="Calibri" w:hAnsi="Calibri"/>
                <w:color w:val="000000"/>
              </w:rPr>
            </w:pPr>
            <w:r>
              <w:rPr>
                <w:rFonts w:ascii="Calibri" w:hAnsi="Calibri"/>
                <w:color w:val="000000"/>
              </w:rPr>
              <w:t>1.93 (0.53 – 7.04)</w:t>
            </w:r>
          </w:p>
        </w:tc>
        <w:tc>
          <w:tcPr>
            <w:tcW w:w="726" w:type="dxa"/>
            <w:shd w:val="clear" w:color="auto" w:fill="auto"/>
            <w:vAlign w:val="bottom"/>
          </w:tcPr>
          <w:p w14:paraId="7A230A67" w14:textId="5AEE56CF" w:rsidR="00175F96" w:rsidRDefault="009F29BC" w:rsidP="00280CBA">
            <w:pPr>
              <w:pStyle w:val="NoSpacing"/>
              <w:spacing w:line="276" w:lineRule="auto"/>
              <w:rPr>
                <w:rFonts w:ascii="Calibri" w:hAnsi="Calibri"/>
                <w:color w:val="000000"/>
              </w:rPr>
            </w:pPr>
            <w:r>
              <w:rPr>
                <w:rFonts w:ascii="Calibri" w:hAnsi="Calibri"/>
                <w:color w:val="000000"/>
              </w:rPr>
              <w:t>0.32</w:t>
            </w:r>
          </w:p>
        </w:tc>
        <w:tc>
          <w:tcPr>
            <w:tcW w:w="1725" w:type="dxa"/>
            <w:shd w:val="clear" w:color="auto" w:fill="auto"/>
          </w:tcPr>
          <w:p w14:paraId="2D531AC3" w14:textId="77777777" w:rsidR="00175F96" w:rsidRPr="009F2BEC" w:rsidRDefault="00175F96" w:rsidP="00E374C3">
            <w:pPr>
              <w:pStyle w:val="NoSpacing"/>
              <w:spacing w:line="276" w:lineRule="auto"/>
              <w:rPr>
                <w:rFonts w:eastAsia="Times New Roman"/>
                <w:bCs/>
              </w:rPr>
            </w:pPr>
          </w:p>
        </w:tc>
        <w:tc>
          <w:tcPr>
            <w:tcW w:w="616" w:type="dxa"/>
            <w:shd w:val="clear" w:color="auto" w:fill="auto"/>
          </w:tcPr>
          <w:p w14:paraId="683682BB" w14:textId="77777777" w:rsidR="00175F96" w:rsidRPr="009F2BEC" w:rsidRDefault="00175F96" w:rsidP="00E374C3">
            <w:pPr>
              <w:pStyle w:val="NoSpacing"/>
              <w:spacing w:line="276" w:lineRule="auto"/>
              <w:rPr>
                <w:rFonts w:eastAsia="Times New Roman"/>
                <w:bCs/>
              </w:rPr>
            </w:pPr>
          </w:p>
        </w:tc>
        <w:tc>
          <w:tcPr>
            <w:tcW w:w="1859" w:type="dxa"/>
            <w:vAlign w:val="bottom"/>
          </w:tcPr>
          <w:p w14:paraId="0E421C40" w14:textId="50E5DB86" w:rsidR="00175F96" w:rsidRDefault="00500CD1" w:rsidP="00E374C3">
            <w:pPr>
              <w:pStyle w:val="NoSpacing"/>
              <w:spacing w:line="276" w:lineRule="auto"/>
              <w:rPr>
                <w:rFonts w:ascii="Calibri" w:hAnsi="Calibri"/>
                <w:color w:val="000000"/>
              </w:rPr>
            </w:pPr>
            <w:r>
              <w:rPr>
                <w:rFonts w:ascii="Calibri" w:hAnsi="Calibri"/>
                <w:color w:val="000000"/>
              </w:rPr>
              <w:t>4.03 (0.99-16.39)</w:t>
            </w:r>
          </w:p>
        </w:tc>
        <w:tc>
          <w:tcPr>
            <w:tcW w:w="726" w:type="dxa"/>
            <w:vAlign w:val="bottom"/>
          </w:tcPr>
          <w:p w14:paraId="19426E56" w14:textId="1D238A55" w:rsidR="00175F96" w:rsidRDefault="00500CD1" w:rsidP="00E374C3">
            <w:pPr>
              <w:pStyle w:val="NoSpacing"/>
              <w:spacing w:line="276" w:lineRule="auto"/>
              <w:rPr>
                <w:rFonts w:ascii="Calibri" w:hAnsi="Calibri"/>
                <w:color w:val="000000"/>
              </w:rPr>
            </w:pPr>
            <w:r>
              <w:rPr>
                <w:rFonts w:ascii="Calibri" w:hAnsi="Calibri"/>
                <w:color w:val="000000"/>
              </w:rPr>
              <w:t>0.051</w:t>
            </w:r>
          </w:p>
        </w:tc>
        <w:tc>
          <w:tcPr>
            <w:tcW w:w="1721" w:type="dxa"/>
          </w:tcPr>
          <w:p w14:paraId="248F9DBB" w14:textId="28C69759" w:rsidR="00175F96" w:rsidRDefault="005D0C3C" w:rsidP="00E374C3">
            <w:pPr>
              <w:pStyle w:val="NoSpacing"/>
              <w:spacing w:line="276" w:lineRule="auto"/>
              <w:rPr>
                <w:rFonts w:eastAsia="Times New Roman"/>
                <w:bCs/>
              </w:rPr>
            </w:pPr>
            <w:r>
              <w:rPr>
                <w:rFonts w:eastAsia="Times New Roman"/>
                <w:bCs/>
              </w:rPr>
              <w:t>3.87 (0.91-16.42)</w:t>
            </w:r>
          </w:p>
        </w:tc>
        <w:tc>
          <w:tcPr>
            <w:tcW w:w="723" w:type="dxa"/>
          </w:tcPr>
          <w:p w14:paraId="34A2C329" w14:textId="65A8F178" w:rsidR="00175F96" w:rsidRDefault="005D0C3C" w:rsidP="00E374C3">
            <w:pPr>
              <w:pStyle w:val="NoSpacing"/>
              <w:spacing w:line="276" w:lineRule="auto"/>
              <w:rPr>
                <w:rFonts w:eastAsia="Times New Roman"/>
                <w:bCs/>
              </w:rPr>
            </w:pPr>
            <w:r>
              <w:rPr>
                <w:rFonts w:eastAsia="Times New Roman"/>
                <w:bCs/>
              </w:rPr>
              <w:t>0.066</w:t>
            </w:r>
          </w:p>
        </w:tc>
      </w:tr>
      <w:tr w:rsidR="00175F96" w:rsidRPr="00E374C3" w14:paraId="4CA3164A" w14:textId="77777777" w:rsidTr="001467D6">
        <w:trPr>
          <w:trHeight w:val="26"/>
        </w:trPr>
        <w:tc>
          <w:tcPr>
            <w:tcW w:w="3459" w:type="dxa"/>
            <w:shd w:val="clear" w:color="auto" w:fill="auto"/>
            <w:vAlign w:val="bottom"/>
          </w:tcPr>
          <w:p w14:paraId="49F44BEC" w14:textId="76E0638D" w:rsidR="00175F96" w:rsidRDefault="00175F96" w:rsidP="002E04A4">
            <w:pPr>
              <w:pStyle w:val="NoSpacing"/>
              <w:spacing w:line="276" w:lineRule="auto"/>
              <w:rPr>
                <w:rFonts w:ascii="Calibri" w:hAnsi="Calibri"/>
                <w:color w:val="000000"/>
              </w:rPr>
            </w:pPr>
            <w:r>
              <w:rPr>
                <w:rFonts w:ascii="Calibri" w:hAnsi="Calibri"/>
                <w:color w:val="000000"/>
              </w:rPr>
              <w:tab/>
              <w:t>100-199</w:t>
            </w:r>
          </w:p>
        </w:tc>
        <w:tc>
          <w:tcPr>
            <w:tcW w:w="1827" w:type="dxa"/>
            <w:shd w:val="clear" w:color="auto" w:fill="auto"/>
            <w:vAlign w:val="bottom"/>
          </w:tcPr>
          <w:p w14:paraId="3C11760D" w14:textId="0C30F113" w:rsidR="00175F96" w:rsidRDefault="009F29BC" w:rsidP="00E374C3">
            <w:pPr>
              <w:pStyle w:val="NoSpacing"/>
              <w:spacing w:line="276" w:lineRule="auto"/>
              <w:rPr>
                <w:rFonts w:ascii="Calibri" w:hAnsi="Calibri"/>
                <w:color w:val="000000"/>
              </w:rPr>
            </w:pPr>
            <w:r>
              <w:rPr>
                <w:rFonts w:ascii="Calibri" w:hAnsi="Calibri"/>
                <w:color w:val="000000"/>
              </w:rPr>
              <w:t>1.93 (0.53 – 7.04)</w:t>
            </w:r>
          </w:p>
        </w:tc>
        <w:tc>
          <w:tcPr>
            <w:tcW w:w="726" w:type="dxa"/>
            <w:shd w:val="clear" w:color="auto" w:fill="auto"/>
            <w:vAlign w:val="bottom"/>
          </w:tcPr>
          <w:p w14:paraId="04EA97FC" w14:textId="703FCED3" w:rsidR="00175F96" w:rsidRDefault="009F29BC" w:rsidP="00280CBA">
            <w:pPr>
              <w:pStyle w:val="NoSpacing"/>
              <w:spacing w:line="276" w:lineRule="auto"/>
              <w:rPr>
                <w:rFonts w:ascii="Calibri" w:hAnsi="Calibri"/>
                <w:color w:val="000000"/>
              </w:rPr>
            </w:pPr>
            <w:r>
              <w:rPr>
                <w:rFonts w:ascii="Calibri" w:hAnsi="Calibri"/>
                <w:color w:val="000000"/>
              </w:rPr>
              <w:t>0.32</w:t>
            </w:r>
          </w:p>
        </w:tc>
        <w:tc>
          <w:tcPr>
            <w:tcW w:w="1725" w:type="dxa"/>
            <w:shd w:val="clear" w:color="auto" w:fill="auto"/>
          </w:tcPr>
          <w:p w14:paraId="36D5480F" w14:textId="77777777" w:rsidR="00175F96" w:rsidRPr="009F2BEC" w:rsidRDefault="00175F96" w:rsidP="00E374C3">
            <w:pPr>
              <w:pStyle w:val="NoSpacing"/>
              <w:spacing w:line="276" w:lineRule="auto"/>
              <w:rPr>
                <w:rFonts w:eastAsia="Times New Roman"/>
                <w:bCs/>
              </w:rPr>
            </w:pPr>
          </w:p>
        </w:tc>
        <w:tc>
          <w:tcPr>
            <w:tcW w:w="616" w:type="dxa"/>
            <w:shd w:val="clear" w:color="auto" w:fill="auto"/>
          </w:tcPr>
          <w:p w14:paraId="2F3A330E" w14:textId="77777777" w:rsidR="00175F96" w:rsidRPr="009F2BEC" w:rsidRDefault="00175F96" w:rsidP="00E374C3">
            <w:pPr>
              <w:pStyle w:val="NoSpacing"/>
              <w:spacing w:line="276" w:lineRule="auto"/>
              <w:rPr>
                <w:rFonts w:eastAsia="Times New Roman"/>
                <w:bCs/>
              </w:rPr>
            </w:pPr>
          </w:p>
        </w:tc>
        <w:tc>
          <w:tcPr>
            <w:tcW w:w="1859" w:type="dxa"/>
            <w:vAlign w:val="bottom"/>
          </w:tcPr>
          <w:p w14:paraId="66C55E20" w14:textId="777EB2DF" w:rsidR="00175F96" w:rsidRDefault="00500CD1" w:rsidP="00E374C3">
            <w:pPr>
              <w:pStyle w:val="NoSpacing"/>
              <w:spacing w:line="276" w:lineRule="auto"/>
              <w:rPr>
                <w:rFonts w:ascii="Calibri" w:hAnsi="Calibri"/>
                <w:color w:val="000000"/>
              </w:rPr>
            </w:pPr>
            <w:r>
              <w:rPr>
                <w:rFonts w:ascii="Calibri" w:hAnsi="Calibri"/>
                <w:color w:val="000000"/>
              </w:rPr>
              <w:t>1.72 (0.47-6.30)</w:t>
            </w:r>
          </w:p>
        </w:tc>
        <w:tc>
          <w:tcPr>
            <w:tcW w:w="726" w:type="dxa"/>
            <w:vAlign w:val="bottom"/>
          </w:tcPr>
          <w:p w14:paraId="3CB8DAC0" w14:textId="52A1069A" w:rsidR="00175F96" w:rsidRDefault="00500CD1" w:rsidP="00E374C3">
            <w:pPr>
              <w:pStyle w:val="NoSpacing"/>
              <w:spacing w:line="276" w:lineRule="auto"/>
              <w:rPr>
                <w:rFonts w:ascii="Calibri" w:hAnsi="Calibri"/>
                <w:color w:val="000000"/>
              </w:rPr>
            </w:pPr>
            <w:r>
              <w:rPr>
                <w:rFonts w:ascii="Calibri" w:hAnsi="Calibri"/>
                <w:color w:val="000000"/>
              </w:rPr>
              <w:t>0.41</w:t>
            </w:r>
          </w:p>
        </w:tc>
        <w:tc>
          <w:tcPr>
            <w:tcW w:w="1721" w:type="dxa"/>
          </w:tcPr>
          <w:p w14:paraId="1AACCB86" w14:textId="77777777" w:rsidR="00175F96" w:rsidRDefault="00175F96" w:rsidP="00E374C3">
            <w:pPr>
              <w:pStyle w:val="NoSpacing"/>
              <w:spacing w:line="276" w:lineRule="auto"/>
              <w:rPr>
                <w:rFonts w:eastAsia="Times New Roman"/>
                <w:bCs/>
              </w:rPr>
            </w:pPr>
          </w:p>
        </w:tc>
        <w:tc>
          <w:tcPr>
            <w:tcW w:w="723" w:type="dxa"/>
          </w:tcPr>
          <w:p w14:paraId="72088A00" w14:textId="77777777" w:rsidR="00175F96" w:rsidRDefault="00175F96" w:rsidP="00E374C3">
            <w:pPr>
              <w:pStyle w:val="NoSpacing"/>
              <w:spacing w:line="276" w:lineRule="auto"/>
              <w:rPr>
                <w:rFonts w:eastAsia="Times New Roman"/>
                <w:bCs/>
              </w:rPr>
            </w:pPr>
          </w:p>
        </w:tc>
      </w:tr>
      <w:tr w:rsidR="00175F96" w:rsidRPr="00E374C3" w14:paraId="75940855" w14:textId="77777777" w:rsidTr="001467D6">
        <w:trPr>
          <w:trHeight w:val="26"/>
        </w:trPr>
        <w:tc>
          <w:tcPr>
            <w:tcW w:w="3459" w:type="dxa"/>
            <w:shd w:val="clear" w:color="auto" w:fill="auto"/>
            <w:vAlign w:val="bottom"/>
          </w:tcPr>
          <w:p w14:paraId="26F1D4C7" w14:textId="5A8144A4" w:rsidR="00175F96" w:rsidRDefault="00175F96" w:rsidP="002E04A4">
            <w:pPr>
              <w:pStyle w:val="NoSpacing"/>
              <w:spacing w:line="276" w:lineRule="auto"/>
              <w:rPr>
                <w:rFonts w:ascii="Calibri" w:hAnsi="Calibri"/>
                <w:color w:val="000000"/>
              </w:rPr>
            </w:pPr>
            <w:r>
              <w:rPr>
                <w:rFonts w:ascii="Calibri" w:hAnsi="Calibri"/>
                <w:color w:val="000000"/>
              </w:rPr>
              <w:tab/>
              <w:t>200-349</w:t>
            </w:r>
          </w:p>
        </w:tc>
        <w:tc>
          <w:tcPr>
            <w:tcW w:w="1827" w:type="dxa"/>
            <w:shd w:val="clear" w:color="auto" w:fill="auto"/>
            <w:vAlign w:val="bottom"/>
          </w:tcPr>
          <w:p w14:paraId="267C9011" w14:textId="4C9D2CB6" w:rsidR="00175F96" w:rsidRDefault="009F29BC" w:rsidP="00E374C3">
            <w:pPr>
              <w:pStyle w:val="NoSpacing"/>
              <w:spacing w:line="276" w:lineRule="auto"/>
              <w:rPr>
                <w:rFonts w:ascii="Calibri" w:hAnsi="Calibri"/>
                <w:color w:val="000000"/>
              </w:rPr>
            </w:pPr>
            <w:r>
              <w:rPr>
                <w:rFonts w:ascii="Calibri" w:hAnsi="Calibri"/>
                <w:color w:val="000000"/>
              </w:rPr>
              <w:t>1.50 (0.52-4.31)</w:t>
            </w:r>
          </w:p>
        </w:tc>
        <w:tc>
          <w:tcPr>
            <w:tcW w:w="726" w:type="dxa"/>
            <w:shd w:val="clear" w:color="auto" w:fill="auto"/>
            <w:vAlign w:val="bottom"/>
          </w:tcPr>
          <w:p w14:paraId="13AF9161" w14:textId="44C90E8B" w:rsidR="00175F96" w:rsidRDefault="009F29BC" w:rsidP="00280CBA">
            <w:pPr>
              <w:pStyle w:val="NoSpacing"/>
              <w:spacing w:line="276" w:lineRule="auto"/>
              <w:rPr>
                <w:rFonts w:ascii="Calibri" w:hAnsi="Calibri"/>
                <w:color w:val="000000"/>
              </w:rPr>
            </w:pPr>
            <w:r>
              <w:rPr>
                <w:rFonts w:ascii="Calibri" w:hAnsi="Calibri"/>
                <w:color w:val="000000"/>
              </w:rPr>
              <w:t>0.45</w:t>
            </w:r>
          </w:p>
        </w:tc>
        <w:tc>
          <w:tcPr>
            <w:tcW w:w="1725" w:type="dxa"/>
            <w:shd w:val="clear" w:color="auto" w:fill="auto"/>
          </w:tcPr>
          <w:p w14:paraId="5168E85D" w14:textId="77777777" w:rsidR="00175F96" w:rsidRPr="009F2BEC" w:rsidRDefault="00175F96" w:rsidP="00E374C3">
            <w:pPr>
              <w:pStyle w:val="NoSpacing"/>
              <w:spacing w:line="276" w:lineRule="auto"/>
              <w:rPr>
                <w:rFonts w:eastAsia="Times New Roman"/>
                <w:bCs/>
              </w:rPr>
            </w:pPr>
          </w:p>
        </w:tc>
        <w:tc>
          <w:tcPr>
            <w:tcW w:w="616" w:type="dxa"/>
            <w:shd w:val="clear" w:color="auto" w:fill="auto"/>
          </w:tcPr>
          <w:p w14:paraId="40A7257B" w14:textId="77777777" w:rsidR="00175F96" w:rsidRPr="009F2BEC" w:rsidRDefault="00175F96" w:rsidP="00E374C3">
            <w:pPr>
              <w:pStyle w:val="NoSpacing"/>
              <w:spacing w:line="276" w:lineRule="auto"/>
              <w:rPr>
                <w:rFonts w:eastAsia="Times New Roman"/>
                <w:bCs/>
              </w:rPr>
            </w:pPr>
          </w:p>
        </w:tc>
        <w:tc>
          <w:tcPr>
            <w:tcW w:w="1859" w:type="dxa"/>
            <w:vAlign w:val="bottom"/>
          </w:tcPr>
          <w:p w14:paraId="6755B686" w14:textId="0E791564" w:rsidR="00175F96" w:rsidRDefault="00236BF6" w:rsidP="00E374C3">
            <w:pPr>
              <w:pStyle w:val="NoSpacing"/>
              <w:spacing w:line="276" w:lineRule="auto"/>
              <w:rPr>
                <w:rFonts w:ascii="Calibri" w:hAnsi="Calibri"/>
                <w:color w:val="000000"/>
              </w:rPr>
            </w:pPr>
            <w:r>
              <w:rPr>
                <w:rFonts w:ascii="Calibri" w:hAnsi="Calibri"/>
                <w:color w:val="000000"/>
              </w:rPr>
              <w:t>0.79 (0.26-2.41)</w:t>
            </w:r>
          </w:p>
        </w:tc>
        <w:tc>
          <w:tcPr>
            <w:tcW w:w="726" w:type="dxa"/>
            <w:vAlign w:val="bottom"/>
          </w:tcPr>
          <w:p w14:paraId="5E482086" w14:textId="56364A82" w:rsidR="00175F96" w:rsidRDefault="00236BF6" w:rsidP="00E374C3">
            <w:pPr>
              <w:pStyle w:val="NoSpacing"/>
              <w:spacing w:line="276" w:lineRule="auto"/>
              <w:rPr>
                <w:rFonts w:ascii="Calibri" w:hAnsi="Calibri"/>
                <w:color w:val="000000"/>
              </w:rPr>
            </w:pPr>
            <w:r>
              <w:rPr>
                <w:rFonts w:ascii="Calibri" w:hAnsi="Calibri"/>
                <w:color w:val="000000"/>
              </w:rPr>
              <w:t>0.67</w:t>
            </w:r>
          </w:p>
        </w:tc>
        <w:tc>
          <w:tcPr>
            <w:tcW w:w="1721" w:type="dxa"/>
          </w:tcPr>
          <w:p w14:paraId="10149976" w14:textId="77777777" w:rsidR="00175F96" w:rsidRDefault="00175F96" w:rsidP="00E374C3">
            <w:pPr>
              <w:pStyle w:val="NoSpacing"/>
              <w:spacing w:line="276" w:lineRule="auto"/>
              <w:rPr>
                <w:rFonts w:eastAsia="Times New Roman"/>
                <w:bCs/>
              </w:rPr>
            </w:pPr>
          </w:p>
        </w:tc>
        <w:tc>
          <w:tcPr>
            <w:tcW w:w="723" w:type="dxa"/>
          </w:tcPr>
          <w:p w14:paraId="0150031C" w14:textId="77777777" w:rsidR="00175F96" w:rsidRDefault="00175F96" w:rsidP="00E374C3">
            <w:pPr>
              <w:pStyle w:val="NoSpacing"/>
              <w:spacing w:line="276" w:lineRule="auto"/>
              <w:rPr>
                <w:rFonts w:eastAsia="Times New Roman"/>
                <w:bCs/>
              </w:rPr>
            </w:pPr>
          </w:p>
        </w:tc>
      </w:tr>
      <w:tr w:rsidR="00175F96" w:rsidRPr="00E374C3" w14:paraId="48462193" w14:textId="77777777" w:rsidTr="001467D6">
        <w:trPr>
          <w:trHeight w:val="26"/>
        </w:trPr>
        <w:tc>
          <w:tcPr>
            <w:tcW w:w="3459" w:type="dxa"/>
            <w:shd w:val="clear" w:color="auto" w:fill="auto"/>
            <w:vAlign w:val="bottom"/>
          </w:tcPr>
          <w:p w14:paraId="2DC64FA9" w14:textId="1916C6F5" w:rsidR="00175F96" w:rsidRDefault="00175F96" w:rsidP="002E04A4">
            <w:pPr>
              <w:pStyle w:val="NoSpacing"/>
              <w:spacing w:line="276" w:lineRule="auto"/>
              <w:rPr>
                <w:rFonts w:ascii="Calibri" w:hAnsi="Calibri"/>
                <w:color w:val="000000"/>
              </w:rPr>
            </w:pPr>
            <w:r>
              <w:rPr>
                <w:rFonts w:ascii="Calibri" w:hAnsi="Calibri"/>
                <w:color w:val="000000"/>
              </w:rPr>
              <w:tab/>
              <w:t>&gt;349</w:t>
            </w:r>
          </w:p>
        </w:tc>
        <w:tc>
          <w:tcPr>
            <w:tcW w:w="1827" w:type="dxa"/>
            <w:shd w:val="clear" w:color="auto" w:fill="auto"/>
            <w:vAlign w:val="bottom"/>
          </w:tcPr>
          <w:p w14:paraId="2BEADFB6" w14:textId="04851B18" w:rsidR="00175F96" w:rsidRDefault="009F29BC" w:rsidP="00E374C3">
            <w:pPr>
              <w:pStyle w:val="NoSpacing"/>
              <w:spacing w:line="276" w:lineRule="auto"/>
              <w:rPr>
                <w:rFonts w:ascii="Calibri" w:hAnsi="Calibri"/>
                <w:color w:val="000000"/>
              </w:rPr>
            </w:pPr>
            <w:r>
              <w:rPr>
                <w:rFonts w:ascii="Calibri" w:hAnsi="Calibri"/>
                <w:color w:val="000000"/>
              </w:rPr>
              <w:t>1.00</w:t>
            </w:r>
          </w:p>
        </w:tc>
        <w:tc>
          <w:tcPr>
            <w:tcW w:w="726" w:type="dxa"/>
            <w:shd w:val="clear" w:color="auto" w:fill="auto"/>
            <w:vAlign w:val="bottom"/>
          </w:tcPr>
          <w:p w14:paraId="6C95105F" w14:textId="29C82C2B" w:rsidR="00175F96" w:rsidRDefault="00566064" w:rsidP="00280CBA">
            <w:pPr>
              <w:pStyle w:val="NoSpacing"/>
              <w:spacing w:line="276" w:lineRule="auto"/>
              <w:rPr>
                <w:rFonts w:ascii="Calibri" w:hAnsi="Calibri"/>
                <w:color w:val="000000"/>
              </w:rPr>
            </w:pPr>
            <w:r>
              <w:rPr>
                <w:rFonts w:ascii="Calibri" w:hAnsi="Calibri"/>
                <w:color w:val="000000"/>
              </w:rPr>
              <w:t>-</w:t>
            </w:r>
          </w:p>
        </w:tc>
        <w:tc>
          <w:tcPr>
            <w:tcW w:w="1725" w:type="dxa"/>
            <w:shd w:val="clear" w:color="auto" w:fill="auto"/>
          </w:tcPr>
          <w:p w14:paraId="2DA202C0" w14:textId="77777777" w:rsidR="00175F96" w:rsidRPr="009F2BEC" w:rsidRDefault="00175F96" w:rsidP="00E374C3">
            <w:pPr>
              <w:pStyle w:val="NoSpacing"/>
              <w:spacing w:line="276" w:lineRule="auto"/>
              <w:rPr>
                <w:rFonts w:eastAsia="Times New Roman"/>
                <w:bCs/>
              </w:rPr>
            </w:pPr>
          </w:p>
        </w:tc>
        <w:tc>
          <w:tcPr>
            <w:tcW w:w="616" w:type="dxa"/>
            <w:shd w:val="clear" w:color="auto" w:fill="auto"/>
          </w:tcPr>
          <w:p w14:paraId="3B504B5A" w14:textId="77777777" w:rsidR="00175F96" w:rsidRPr="009F2BEC" w:rsidRDefault="00175F96" w:rsidP="00E374C3">
            <w:pPr>
              <w:pStyle w:val="NoSpacing"/>
              <w:spacing w:line="276" w:lineRule="auto"/>
              <w:rPr>
                <w:rFonts w:eastAsia="Times New Roman"/>
                <w:bCs/>
              </w:rPr>
            </w:pPr>
          </w:p>
        </w:tc>
        <w:tc>
          <w:tcPr>
            <w:tcW w:w="1859" w:type="dxa"/>
            <w:vAlign w:val="bottom"/>
          </w:tcPr>
          <w:p w14:paraId="1267A01A" w14:textId="7BD54B5E" w:rsidR="00175F96" w:rsidRDefault="00236BF6" w:rsidP="00E374C3">
            <w:pPr>
              <w:pStyle w:val="NoSpacing"/>
              <w:spacing w:line="276" w:lineRule="auto"/>
              <w:rPr>
                <w:rFonts w:ascii="Calibri" w:hAnsi="Calibri"/>
                <w:color w:val="000000"/>
              </w:rPr>
            </w:pPr>
            <w:r>
              <w:rPr>
                <w:rFonts w:ascii="Calibri" w:hAnsi="Calibri"/>
                <w:color w:val="000000"/>
              </w:rPr>
              <w:t>1.00</w:t>
            </w:r>
          </w:p>
        </w:tc>
        <w:tc>
          <w:tcPr>
            <w:tcW w:w="726" w:type="dxa"/>
            <w:vAlign w:val="bottom"/>
          </w:tcPr>
          <w:p w14:paraId="2C75C835" w14:textId="7F532C2F" w:rsidR="00175F96" w:rsidRDefault="00566064" w:rsidP="00E374C3">
            <w:pPr>
              <w:pStyle w:val="NoSpacing"/>
              <w:spacing w:line="276" w:lineRule="auto"/>
              <w:rPr>
                <w:rFonts w:ascii="Calibri" w:hAnsi="Calibri"/>
                <w:color w:val="000000"/>
              </w:rPr>
            </w:pPr>
            <w:r>
              <w:rPr>
                <w:rFonts w:ascii="Calibri" w:hAnsi="Calibri"/>
                <w:color w:val="000000"/>
              </w:rPr>
              <w:t>-</w:t>
            </w:r>
          </w:p>
        </w:tc>
        <w:tc>
          <w:tcPr>
            <w:tcW w:w="1721" w:type="dxa"/>
          </w:tcPr>
          <w:p w14:paraId="3D8E6D06" w14:textId="77777777" w:rsidR="00175F96" w:rsidRDefault="00175F96" w:rsidP="00E374C3">
            <w:pPr>
              <w:pStyle w:val="NoSpacing"/>
              <w:spacing w:line="276" w:lineRule="auto"/>
              <w:rPr>
                <w:rFonts w:eastAsia="Times New Roman"/>
                <w:bCs/>
              </w:rPr>
            </w:pPr>
          </w:p>
        </w:tc>
        <w:tc>
          <w:tcPr>
            <w:tcW w:w="723" w:type="dxa"/>
          </w:tcPr>
          <w:p w14:paraId="1BF95BDE" w14:textId="77777777" w:rsidR="00175F96" w:rsidRDefault="00175F96" w:rsidP="00E374C3">
            <w:pPr>
              <w:pStyle w:val="NoSpacing"/>
              <w:spacing w:line="276" w:lineRule="auto"/>
              <w:rPr>
                <w:rFonts w:eastAsia="Times New Roman"/>
                <w:bCs/>
              </w:rPr>
            </w:pPr>
          </w:p>
        </w:tc>
      </w:tr>
      <w:tr w:rsidR="00F500A7" w:rsidRPr="00E374C3" w14:paraId="50BA3694" w14:textId="77777777" w:rsidTr="001467D6">
        <w:trPr>
          <w:trHeight w:val="40"/>
        </w:trPr>
        <w:tc>
          <w:tcPr>
            <w:tcW w:w="3459" w:type="dxa"/>
            <w:shd w:val="clear" w:color="auto" w:fill="auto"/>
            <w:vAlign w:val="bottom"/>
          </w:tcPr>
          <w:p w14:paraId="3534BAC0" w14:textId="4AD72D99" w:rsidR="00F500A7" w:rsidRPr="00222E7E" w:rsidRDefault="003A65E9" w:rsidP="00E374C3">
            <w:pPr>
              <w:pStyle w:val="NoSpacing"/>
              <w:spacing w:line="276" w:lineRule="auto"/>
              <w:rPr>
                <w:rFonts w:ascii="Calibri" w:hAnsi="Calibri"/>
                <w:b/>
                <w:color w:val="000000"/>
              </w:rPr>
            </w:pPr>
            <w:r>
              <w:rPr>
                <w:rFonts w:ascii="Calibri" w:hAnsi="Calibri"/>
                <w:b/>
                <w:color w:val="000000"/>
              </w:rPr>
              <w:t>Proximal</w:t>
            </w:r>
            <w:r w:rsidR="00F500A7">
              <w:rPr>
                <w:rFonts w:ascii="Calibri" w:hAnsi="Calibri"/>
                <w:b/>
                <w:color w:val="000000"/>
              </w:rPr>
              <w:t xml:space="preserve"> (direct)</w:t>
            </w:r>
            <w:r w:rsidR="00F500A7" w:rsidRPr="00222E7E">
              <w:rPr>
                <w:rFonts w:ascii="Calibri" w:hAnsi="Calibri"/>
                <w:b/>
                <w:color w:val="000000"/>
              </w:rPr>
              <w:t xml:space="preserve"> factors</w:t>
            </w:r>
          </w:p>
        </w:tc>
        <w:tc>
          <w:tcPr>
            <w:tcW w:w="1827" w:type="dxa"/>
            <w:shd w:val="clear" w:color="auto" w:fill="auto"/>
            <w:vAlign w:val="bottom"/>
          </w:tcPr>
          <w:p w14:paraId="42ED206E" w14:textId="77777777" w:rsidR="00F500A7" w:rsidRDefault="00F500A7" w:rsidP="00E374C3">
            <w:pPr>
              <w:pStyle w:val="NoSpacing"/>
              <w:spacing w:line="276" w:lineRule="auto"/>
              <w:rPr>
                <w:rFonts w:ascii="Calibri" w:hAnsi="Calibri"/>
                <w:color w:val="000000"/>
              </w:rPr>
            </w:pPr>
          </w:p>
        </w:tc>
        <w:tc>
          <w:tcPr>
            <w:tcW w:w="726" w:type="dxa"/>
            <w:shd w:val="clear" w:color="auto" w:fill="auto"/>
            <w:vAlign w:val="bottom"/>
          </w:tcPr>
          <w:p w14:paraId="1E01FD25" w14:textId="77777777" w:rsidR="00F500A7" w:rsidRDefault="00F500A7" w:rsidP="00E374C3">
            <w:pPr>
              <w:pStyle w:val="NoSpacing"/>
              <w:spacing w:line="276" w:lineRule="auto"/>
              <w:rPr>
                <w:rFonts w:ascii="Calibri" w:hAnsi="Calibri"/>
                <w:color w:val="000000"/>
              </w:rPr>
            </w:pPr>
          </w:p>
        </w:tc>
        <w:tc>
          <w:tcPr>
            <w:tcW w:w="1725" w:type="dxa"/>
            <w:shd w:val="clear" w:color="auto" w:fill="auto"/>
          </w:tcPr>
          <w:p w14:paraId="4D593E78" w14:textId="77777777" w:rsidR="00F500A7" w:rsidRPr="009F2BEC" w:rsidRDefault="00F500A7" w:rsidP="00E374C3">
            <w:pPr>
              <w:pStyle w:val="NoSpacing"/>
              <w:spacing w:line="276" w:lineRule="auto"/>
              <w:rPr>
                <w:rFonts w:eastAsia="Times New Roman" w:cstheme="minorHAnsi"/>
                <w:bCs/>
              </w:rPr>
            </w:pPr>
          </w:p>
        </w:tc>
        <w:tc>
          <w:tcPr>
            <w:tcW w:w="616" w:type="dxa"/>
            <w:shd w:val="clear" w:color="auto" w:fill="auto"/>
          </w:tcPr>
          <w:p w14:paraId="73BE6D1D" w14:textId="77777777" w:rsidR="00F500A7" w:rsidRPr="009F2BEC" w:rsidRDefault="00F500A7" w:rsidP="00E374C3">
            <w:pPr>
              <w:pStyle w:val="NoSpacing"/>
              <w:spacing w:line="276" w:lineRule="auto"/>
              <w:rPr>
                <w:rFonts w:eastAsia="Times New Roman" w:cstheme="minorHAnsi"/>
                <w:bCs/>
              </w:rPr>
            </w:pPr>
          </w:p>
        </w:tc>
        <w:tc>
          <w:tcPr>
            <w:tcW w:w="1859" w:type="dxa"/>
            <w:vAlign w:val="bottom"/>
          </w:tcPr>
          <w:p w14:paraId="6B6CE479" w14:textId="77777777" w:rsidR="00F500A7" w:rsidRDefault="00F500A7" w:rsidP="00E374C3">
            <w:pPr>
              <w:pStyle w:val="NoSpacing"/>
              <w:spacing w:line="276" w:lineRule="auto"/>
              <w:rPr>
                <w:rFonts w:ascii="Calibri" w:hAnsi="Calibri"/>
                <w:color w:val="000000"/>
              </w:rPr>
            </w:pPr>
          </w:p>
        </w:tc>
        <w:tc>
          <w:tcPr>
            <w:tcW w:w="726" w:type="dxa"/>
            <w:vAlign w:val="bottom"/>
          </w:tcPr>
          <w:p w14:paraId="4B85E839" w14:textId="77777777" w:rsidR="00F500A7" w:rsidRDefault="00F500A7" w:rsidP="008D67D7">
            <w:pPr>
              <w:pStyle w:val="NoSpacing"/>
              <w:spacing w:line="276" w:lineRule="auto"/>
              <w:rPr>
                <w:rFonts w:ascii="Calibri" w:hAnsi="Calibri"/>
                <w:color w:val="000000"/>
              </w:rPr>
            </w:pPr>
          </w:p>
        </w:tc>
        <w:tc>
          <w:tcPr>
            <w:tcW w:w="1721" w:type="dxa"/>
          </w:tcPr>
          <w:p w14:paraId="6B2AACB2" w14:textId="77777777" w:rsidR="00F500A7" w:rsidRPr="009F2BEC" w:rsidRDefault="00F500A7" w:rsidP="00E374C3">
            <w:pPr>
              <w:pStyle w:val="NoSpacing"/>
              <w:spacing w:line="276" w:lineRule="auto"/>
              <w:rPr>
                <w:rFonts w:eastAsia="Times New Roman" w:cstheme="minorHAnsi"/>
                <w:bCs/>
              </w:rPr>
            </w:pPr>
          </w:p>
        </w:tc>
        <w:tc>
          <w:tcPr>
            <w:tcW w:w="723" w:type="dxa"/>
          </w:tcPr>
          <w:p w14:paraId="5F300845" w14:textId="77777777" w:rsidR="00F500A7" w:rsidRPr="009F2BEC" w:rsidRDefault="00F500A7" w:rsidP="00E374C3">
            <w:pPr>
              <w:pStyle w:val="NoSpacing"/>
              <w:spacing w:line="276" w:lineRule="auto"/>
              <w:rPr>
                <w:rFonts w:eastAsia="Times New Roman" w:cstheme="minorHAnsi"/>
                <w:bCs/>
              </w:rPr>
            </w:pPr>
          </w:p>
        </w:tc>
      </w:tr>
      <w:tr w:rsidR="00F500A7" w:rsidRPr="00E374C3" w14:paraId="5D28BF15" w14:textId="2E9001AF" w:rsidTr="001467D6">
        <w:trPr>
          <w:trHeight w:val="40"/>
        </w:trPr>
        <w:tc>
          <w:tcPr>
            <w:tcW w:w="3459" w:type="dxa"/>
            <w:shd w:val="clear" w:color="auto" w:fill="auto"/>
            <w:vAlign w:val="bottom"/>
          </w:tcPr>
          <w:p w14:paraId="51C9358B" w14:textId="49480E61" w:rsidR="00F500A7" w:rsidRPr="00530E9D" w:rsidRDefault="00F500A7" w:rsidP="00E374C3">
            <w:pPr>
              <w:pStyle w:val="NoSpacing"/>
              <w:spacing w:line="276" w:lineRule="auto"/>
              <w:rPr>
                <w:rFonts w:cstheme="minorHAnsi"/>
              </w:rPr>
            </w:pPr>
            <w:r>
              <w:rPr>
                <w:rFonts w:ascii="Calibri" w:hAnsi="Calibri"/>
                <w:color w:val="000000"/>
              </w:rPr>
              <w:t>Previous TB</w:t>
            </w:r>
          </w:p>
        </w:tc>
        <w:tc>
          <w:tcPr>
            <w:tcW w:w="1827" w:type="dxa"/>
            <w:shd w:val="clear" w:color="auto" w:fill="auto"/>
            <w:vAlign w:val="bottom"/>
          </w:tcPr>
          <w:p w14:paraId="2F17E3CC" w14:textId="393D4B8B" w:rsidR="00F500A7" w:rsidRPr="009F2BEC" w:rsidRDefault="00F500A7" w:rsidP="00E374C3">
            <w:pPr>
              <w:pStyle w:val="NoSpacing"/>
              <w:spacing w:line="276" w:lineRule="auto"/>
              <w:rPr>
                <w:rFonts w:cstheme="minorHAnsi"/>
              </w:rPr>
            </w:pPr>
            <w:r>
              <w:rPr>
                <w:rFonts w:ascii="Calibri" w:hAnsi="Calibri"/>
                <w:color w:val="000000"/>
              </w:rPr>
              <w:t>1.49 (0.69-3.22)</w:t>
            </w:r>
          </w:p>
        </w:tc>
        <w:tc>
          <w:tcPr>
            <w:tcW w:w="726" w:type="dxa"/>
            <w:shd w:val="clear" w:color="auto" w:fill="auto"/>
            <w:vAlign w:val="bottom"/>
          </w:tcPr>
          <w:p w14:paraId="428ADBD5" w14:textId="1D6ED297" w:rsidR="00F500A7" w:rsidRPr="009F2BEC" w:rsidRDefault="00F500A7" w:rsidP="00E374C3">
            <w:pPr>
              <w:pStyle w:val="NoSpacing"/>
              <w:spacing w:line="276" w:lineRule="auto"/>
              <w:rPr>
                <w:rFonts w:cstheme="minorHAnsi"/>
              </w:rPr>
            </w:pPr>
            <w:r>
              <w:rPr>
                <w:rFonts w:ascii="Calibri" w:hAnsi="Calibri"/>
                <w:color w:val="000000"/>
              </w:rPr>
              <w:t>0.316</w:t>
            </w:r>
          </w:p>
        </w:tc>
        <w:tc>
          <w:tcPr>
            <w:tcW w:w="1725" w:type="dxa"/>
            <w:shd w:val="clear" w:color="auto" w:fill="auto"/>
          </w:tcPr>
          <w:p w14:paraId="6420423C" w14:textId="77777777" w:rsidR="00F500A7" w:rsidRPr="009F2BEC" w:rsidRDefault="00F500A7" w:rsidP="00E374C3">
            <w:pPr>
              <w:pStyle w:val="NoSpacing"/>
              <w:spacing w:line="276" w:lineRule="auto"/>
              <w:rPr>
                <w:rFonts w:eastAsia="Times New Roman" w:cstheme="minorHAnsi"/>
                <w:bCs/>
              </w:rPr>
            </w:pPr>
          </w:p>
        </w:tc>
        <w:tc>
          <w:tcPr>
            <w:tcW w:w="616" w:type="dxa"/>
            <w:shd w:val="clear" w:color="auto" w:fill="auto"/>
          </w:tcPr>
          <w:p w14:paraId="4499D90E" w14:textId="77777777" w:rsidR="00F500A7" w:rsidRPr="009F2BEC" w:rsidRDefault="00F500A7" w:rsidP="00E374C3">
            <w:pPr>
              <w:pStyle w:val="NoSpacing"/>
              <w:spacing w:line="276" w:lineRule="auto"/>
              <w:rPr>
                <w:rFonts w:eastAsia="Times New Roman" w:cstheme="minorHAnsi"/>
                <w:bCs/>
              </w:rPr>
            </w:pPr>
          </w:p>
        </w:tc>
        <w:tc>
          <w:tcPr>
            <w:tcW w:w="1859" w:type="dxa"/>
            <w:vAlign w:val="bottom"/>
          </w:tcPr>
          <w:p w14:paraId="05B5FE8B" w14:textId="11D55759" w:rsidR="00F500A7" w:rsidRPr="009F2BEC" w:rsidRDefault="00F500A7" w:rsidP="00E374C3">
            <w:pPr>
              <w:pStyle w:val="NoSpacing"/>
              <w:spacing w:line="276" w:lineRule="auto"/>
              <w:rPr>
                <w:rFonts w:eastAsia="Times New Roman" w:cstheme="minorHAnsi"/>
                <w:bCs/>
              </w:rPr>
            </w:pPr>
            <w:r>
              <w:rPr>
                <w:rFonts w:ascii="Calibri" w:hAnsi="Calibri"/>
                <w:color w:val="000000"/>
              </w:rPr>
              <w:t>1.51 (0.7-3.24)</w:t>
            </w:r>
          </w:p>
        </w:tc>
        <w:tc>
          <w:tcPr>
            <w:tcW w:w="726" w:type="dxa"/>
            <w:vAlign w:val="bottom"/>
          </w:tcPr>
          <w:p w14:paraId="7C24D70D" w14:textId="79C58A2A" w:rsidR="00F500A7" w:rsidRPr="009F2BEC" w:rsidRDefault="00F500A7" w:rsidP="008D67D7">
            <w:pPr>
              <w:pStyle w:val="NoSpacing"/>
              <w:spacing w:line="276" w:lineRule="auto"/>
              <w:rPr>
                <w:rFonts w:eastAsia="Times New Roman" w:cstheme="minorHAnsi"/>
                <w:bCs/>
              </w:rPr>
            </w:pPr>
            <w:r>
              <w:rPr>
                <w:rFonts w:ascii="Calibri" w:hAnsi="Calibri"/>
                <w:color w:val="000000"/>
              </w:rPr>
              <w:t>0.295</w:t>
            </w:r>
          </w:p>
        </w:tc>
        <w:tc>
          <w:tcPr>
            <w:tcW w:w="1721" w:type="dxa"/>
          </w:tcPr>
          <w:p w14:paraId="60026A62" w14:textId="77777777" w:rsidR="00F500A7" w:rsidRPr="009F2BEC" w:rsidRDefault="00F500A7" w:rsidP="00E374C3">
            <w:pPr>
              <w:pStyle w:val="NoSpacing"/>
              <w:spacing w:line="276" w:lineRule="auto"/>
              <w:rPr>
                <w:rFonts w:eastAsia="Times New Roman" w:cstheme="minorHAnsi"/>
                <w:bCs/>
              </w:rPr>
            </w:pPr>
          </w:p>
        </w:tc>
        <w:tc>
          <w:tcPr>
            <w:tcW w:w="723" w:type="dxa"/>
          </w:tcPr>
          <w:p w14:paraId="659D6E03" w14:textId="77777777" w:rsidR="00F500A7" w:rsidRPr="009F2BEC" w:rsidRDefault="00F500A7" w:rsidP="00E374C3">
            <w:pPr>
              <w:pStyle w:val="NoSpacing"/>
              <w:spacing w:line="276" w:lineRule="auto"/>
              <w:rPr>
                <w:rFonts w:eastAsia="Times New Roman" w:cstheme="minorHAnsi"/>
                <w:bCs/>
              </w:rPr>
            </w:pPr>
          </w:p>
        </w:tc>
      </w:tr>
      <w:tr w:rsidR="00F500A7" w:rsidRPr="00E374C3" w14:paraId="691BDC5D" w14:textId="63926851" w:rsidTr="001467D6">
        <w:trPr>
          <w:trHeight w:val="111"/>
        </w:trPr>
        <w:tc>
          <w:tcPr>
            <w:tcW w:w="3459" w:type="dxa"/>
            <w:shd w:val="clear" w:color="auto" w:fill="auto"/>
            <w:vAlign w:val="bottom"/>
          </w:tcPr>
          <w:p w14:paraId="7F377007" w14:textId="3594BACD" w:rsidR="00F500A7" w:rsidRPr="00530E9D" w:rsidRDefault="00F500A7" w:rsidP="00E374C3">
            <w:pPr>
              <w:pStyle w:val="NoSpacing"/>
              <w:spacing w:line="276" w:lineRule="auto"/>
              <w:rPr>
                <w:rFonts w:cstheme="minorHAnsi"/>
              </w:rPr>
            </w:pPr>
            <w:r>
              <w:rPr>
                <w:rFonts w:ascii="Calibri" w:hAnsi="Calibri"/>
                <w:color w:val="000000"/>
              </w:rPr>
              <w:t>Smoker in household</w:t>
            </w:r>
          </w:p>
        </w:tc>
        <w:tc>
          <w:tcPr>
            <w:tcW w:w="1827" w:type="dxa"/>
            <w:shd w:val="clear" w:color="auto" w:fill="auto"/>
            <w:vAlign w:val="bottom"/>
          </w:tcPr>
          <w:p w14:paraId="0CD1AFDC" w14:textId="1D7AAFF1" w:rsidR="00F500A7" w:rsidRPr="009F2BEC" w:rsidRDefault="00F500A7" w:rsidP="00E374C3">
            <w:pPr>
              <w:pStyle w:val="NoSpacing"/>
              <w:spacing w:line="276" w:lineRule="auto"/>
              <w:rPr>
                <w:rFonts w:cstheme="minorHAnsi"/>
              </w:rPr>
            </w:pPr>
            <w:r>
              <w:rPr>
                <w:rFonts w:ascii="Calibri" w:hAnsi="Calibri"/>
                <w:color w:val="000000"/>
              </w:rPr>
              <w:t>0.44 (0.15-1.25)</w:t>
            </w:r>
          </w:p>
        </w:tc>
        <w:tc>
          <w:tcPr>
            <w:tcW w:w="726" w:type="dxa"/>
            <w:shd w:val="clear" w:color="auto" w:fill="auto"/>
            <w:vAlign w:val="bottom"/>
          </w:tcPr>
          <w:p w14:paraId="63545360" w14:textId="526DDDCA" w:rsidR="00F500A7" w:rsidRPr="009F2BEC" w:rsidRDefault="00F500A7" w:rsidP="00280CBA">
            <w:pPr>
              <w:pStyle w:val="NoSpacing"/>
              <w:spacing w:line="276" w:lineRule="auto"/>
              <w:rPr>
                <w:rFonts w:cstheme="minorHAnsi"/>
              </w:rPr>
            </w:pPr>
            <w:r>
              <w:rPr>
                <w:rFonts w:ascii="Calibri" w:hAnsi="Calibri"/>
                <w:color w:val="000000"/>
              </w:rPr>
              <w:t>0.104</w:t>
            </w:r>
          </w:p>
        </w:tc>
        <w:tc>
          <w:tcPr>
            <w:tcW w:w="1725" w:type="dxa"/>
            <w:shd w:val="clear" w:color="auto" w:fill="auto"/>
          </w:tcPr>
          <w:p w14:paraId="350F7C84" w14:textId="77777777" w:rsidR="00F500A7" w:rsidRPr="009F2BEC" w:rsidRDefault="00F500A7" w:rsidP="00E374C3">
            <w:pPr>
              <w:pStyle w:val="NoSpacing"/>
              <w:spacing w:line="276" w:lineRule="auto"/>
              <w:rPr>
                <w:rFonts w:eastAsia="Times New Roman" w:cstheme="minorHAnsi"/>
                <w:bCs/>
              </w:rPr>
            </w:pPr>
          </w:p>
        </w:tc>
        <w:tc>
          <w:tcPr>
            <w:tcW w:w="616" w:type="dxa"/>
            <w:shd w:val="clear" w:color="auto" w:fill="auto"/>
          </w:tcPr>
          <w:p w14:paraId="2E28AA59" w14:textId="77777777" w:rsidR="00F500A7" w:rsidRPr="009F2BEC" w:rsidRDefault="00F500A7" w:rsidP="00E374C3">
            <w:pPr>
              <w:pStyle w:val="NoSpacing"/>
              <w:spacing w:line="276" w:lineRule="auto"/>
              <w:rPr>
                <w:rFonts w:eastAsia="Times New Roman" w:cstheme="minorHAnsi"/>
                <w:bCs/>
              </w:rPr>
            </w:pPr>
          </w:p>
        </w:tc>
        <w:tc>
          <w:tcPr>
            <w:tcW w:w="1859" w:type="dxa"/>
            <w:vAlign w:val="bottom"/>
          </w:tcPr>
          <w:p w14:paraId="4A2822E3" w14:textId="3CAA9FC0" w:rsidR="00F500A7" w:rsidRPr="009F2BEC" w:rsidRDefault="00F500A7" w:rsidP="00E374C3">
            <w:pPr>
              <w:pStyle w:val="NoSpacing"/>
              <w:spacing w:line="276" w:lineRule="auto"/>
              <w:rPr>
                <w:rFonts w:eastAsia="Times New Roman" w:cstheme="minorHAnsi"/>
                <w:bCs/>
              </w:rPr>
            </w:pPr>
            <w:r>
              <w:rPr>
                <w:rFonts w:ascii="Calibri" w:hAnsi="Calibri"/>
                <w:color w:val="000000"/>
              </w:rPr>
              <w:t>0.49 (0.18-1.33)</w:t>
            </w:r>
          </w:p>
        </w:tc>
        <w:tc>
          <w:tcPr>
            <w:tcW w:w="726" w:type="dxa"/>
            <w:vAlign w:val="bottom"/>
          </w:tcPr>
          <w:p w14:paraId="398E8D29" w14:textId="366C42FB" w:rsidR="00F500A7" w:rsidRPr="009F2BEC" w:rsidRDefault="00F500A7" w:rsidP="00E374C3">
            <w:pPr>
              <w:pStyle w:val="NoSpacing"/>
              <w:spacing w:line="276" w:lineRule="auto"/>
              <w:rPr>
                <w:rFonts w:eastAsia="Times New Roman" w:cstheme="minorHAnsi"/>
                <w:bCs/>
              </w:rPr>
            </w:pPr>
            <w:r>
              <w:rPr>
                <w:rFonts w:ascii="Calibri" w:hAnsi="Calibri"/>
                <w:color w:val="000000"/>
              </w:rPr>
              <w:t>0.145</w:t>
            </w:r>
          </w:p>
        </w:tc>
        <w:tc>
          <w:tcPr>
            <w:tcW w:w="1721" w:type="dxa"/>
          </w:tcPr>
          <w:p w14:paraId="4F98064D" w14:textId="396ECB1D" w:rsidR="00F500A7" w:rsidRPr="009F2BEC" w:rsidRDefault="00F500A7" w:rsidP="009D6B02">
            <w:pPr>
              <w:pStyle w:val="NoSpacing"/>
              <w:spacing w:line="276" w:lineRule="auto"/>
              <w:rPr>
                <w:rFonts w:eastAsia="Times New Roman" w:cstheme="minorHAnsi"/>
                <w:bCs/>
              </w:rPr>
            </w:pPr>
          </w:p>
        </w:tc>
        <w:tc>
          <w:tcPr>
            <w:tcW w:w="723" w:type="dxa"/>
          </w:tcPr>
          <w:p w14:paraId="02B8D59A" w14:textId="5E9DCBFD" w:rsidR="00F500A7" w:rsidRPr="009F2BEC" w:rsidRDefault="00F500A7" w:rsidP="00E374C3">
            <w:pPr>
              <w:pStyle w:val="NoSpacing"/>
              <w:spacing w:line="276" w:lineRule="auto"/>
              <w:rPr>
                <w:rFonts w:eastAsia="Times New Roman" w:cstheme="minorHAnsi"/>
                <w:bCs/>
              </w:rPr>
            </w:pPr>
          </w:p>
        </w:tc>
      </w:tr>
      <w:tr w:rsidR="00F500A7" w:rsidRPr="00E374C3" w14:paraId="449E8672" w14:textId="77777777" w:rsidTr="001467D6">
        <w:trPr>
          <w:trHeight w:val="253"/>
        </w:trPr>
        <w:tc>
          <w:tcPr>
            <w:tcW w:w="3459" w:type="dxa"/>
            <w:shd w:val="clear" w:color="auto" w:fill="auto"/>
            <w:vAlign w:val="bottom"/>
          </w:tcPr>
          <w:p w14:paraId="33D256BF" w14:textId="4F564E12" w:rsidR="00F500A7" w:rsidRPr="00530E9D" w:rsidRDefault="00F500A7" w:rsidP="00E374C3">
            <w:pPr>
              <w:pStyle w:val="NoSpacing"/>
              <w:spacing w:line="276" w:lineRule="auto"/>
              <w:rPr>
                <w:rFonts w:eastAsia="Times New Roman" w:cstheme="minorHAnsi"/>
                <w:lang w:eastAsia="ja-JP"/>
              </w:rPr>
            </w:pPr>
            <w:r>
              <w:rPr>
                <w:rFonts w:ascii="Calibri" w:hAnsi="Calibri"/>
                <w:color w:val="000000"/>
              </w:rPr>
              <w:t>NYHA grade 3 or 4</w:t>
            </w:r>
          </w:p>
        </w:tc>
        <w:tc>
          <w:tcPr>
            <w:tcW w:w="1827" w:type="dxa"/>
            <w:shd w:val="clear" w:color="auto" w:fill="auto"/>
            <w:vAlign w:val="bottom"/>
          </w:tcPr>
          <w:p w14:paraId="2756A47F" w14:textId="023BA141"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1.65 (0.84-3.24)</w:t>
            </w:r>
          </w:p>
        </w:tc>
        <w:tc>
          <w:tcPr>
            <w:tcW w:w="726" w:type="dxa"/>
            <w:shd w:val="clear" w:color="auto" w:fill="auto"/>
            <w:vAlign w:val="bottom"/>
          </w:tcPr>
          <w:p w14:paraId="41F15E13" w14:textId="2085F53B" w:rsidR="00F500A7" w:rsidRPr="009F2BEC" w:rsidRDefault="00F500A7" w:rsidP="00280CBA">
            <w:pPr>
              <w:pStyle w:val="NoSpacing"/>
              <w:spacing w:line="276" w:lineRule="auto"/>
              <w:rPr>
                <w:rFonts w:eastAsia="Times New Roman" w:cstheme="minorHAnsi"/>
                <w:lang w:eastAsia="ja-JP"/>
              </w:rPr>
            </w:pPr>
            <w:r>
              <w:rPr>
                <w:rFonts w:ascii="Calibri" w:hAnsi="Calibri"/>
                <w:color w:val="000000"/>
              </w:rPr>
              <w:t>0.148</w:t>
            </w:r>
          </w:p>
        </w:tc>
        <w:tc>
          <w:tcPr>
            <w:tcW w:w="1725" w:type="dxa"/>
            <w:shd w:val="clear" w:color="auto" w:fill="auto"/>
          </w:tcPr>
          <w:p w14:paraId="63B2D2BF" w14:textId="71A7DD82" w:rsidR="00F500A7" w:rsidRPr="009F2BEC" w:rsidRDefault="00F500A7" w:rsidP="00E374C3">
            <w:pPr>
              <w:pStyle w:val="NoSpacing"/>
              <w:spacing w:line="276" w:lineRule="auto"/>
              <w:rPr>
                <w:rFonts w:eastAsia="Times New Roman" w:cstheme="minorHAnsi"/>
                <w:bCs/>
              </w:rPr>
            </w:pPr>
          </w:p>
        </w:tc>
        <w:tc>
          <w:tcPr>
            <w:tcW w:w="616" w:type="dxa"/>
            <w:shd w:val="clear" w:color="auto" w:fill="auto"/>
          </w:tcPr>
          <w:p w14:paraId="5E4BCD0A" w14:textId="37090F97" w:rsidR="00F500A7" w:rsidRPr="009F2BEC" w:rsidRDefault="00F500A7" w:rsidP="00E374C3">
            <w:pPr>
              <w:pStyle w:val="NoSpacing"/>
              <w:spacing w:line="276" w:lineRule="auto"/>
              <w:rPr>
                <w:rFonts w:eastAsia="Times New Roman" w:cstheme="minorHAnsi"/>
                <w:bCs/>
              </w:rPr>
            </w:pPr>
          </w:p>
        </w:tc>
        <w:tc>
          <w:tcPr>
            <w:tcW w:w="1859" w:type="dxa"/>
            <w:vAlign w:val="bottom"/>
          </w:tcPr>
          <w:p w14:paraId="1D05E8CE" w14:textId="673D0698"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0.77 (0.39-1.52)</w:t>
            </w:r>
          </w:p>
        </w:tc>
        <w:tc>
          <w:tcPr>
            <w:tcW w:w="726" w:type="dxa"/>
            <w:vAlign w:val="bottom"/>
          </w:tcPr>
          <w:p w14:paraId="06C0D718" w14:textId="4B1BBEF2"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0.45</w:t>
            </w:r>
          </w:p>
        </w:tc>
        <w:tc>
          <w:tcPr>
            <w:tcW w:w="1721" w:type="dxa"/>
          </w:tcPr>
          <w:p w14:paraId="2F08664C" w14:textId="77777777" w:rsidR="00F500A7" w:rsidRPr="009F2BEC" w:rsidRDefault="00F500A7" w:rsidP="00E374C3">
            <w:pPr>
              <w:pStyle w:val="NoSpacing"/>
              <w:spacing w:line="276" w:lineRule="auto"/>
              <w:rPr>
                <w:rFonts w:eastAsia="Times New Roman" w:cstheme="minorHAnsi"/>
                <w:bCs/>
              </w:rPr>
            </w:pPr>
          </w:p>
        </w:tc>
        <w:tc>
          <w:tcPr>
            <w:tcW w:w="723" w:type="dxa"/>
          </w:tcPr>
          <w:p w14:paraId="70493C63" w14:textId="77777777" w:rsidR="00F500A7" w:rsidRPr="009F2BEC" w:rsidRDefault="00F500A7" w:rsidP="00E374C3">
            <w:pPr>
              <w:pStyle w:val="NoSpacing"/>
              <w:spacing w:line="276" w:lineRule="auto"/>
              <w:rPr>
                <w:rFonts w:eastAsia="Times New Roman" w:cstheme="minorHAnsi"/>
                <w:bCs/>
              </w:rPr>
            </w:pPr>
          </w:p>
        </w:tc>
      </w:tr>
      <w:tr w:rsidR="00F500A7" w:rsidRPr="00E374C3" w14:paraId="15FDD04F" w14:textId="77777777" w:rsidTr="001467D6">
        <w:trPr>
          <w:trHeight w:val="84"/>
        </w:trPr>
        <w:tc>
          <w:tcPr>
            <w:tcW w:w="3459" w:type="dxa"/>
            <w:shd w:val="clear" w:color="auto" w:fill="auto"/>
            <w:vAlign w:val="bottom"/>
          </w:tcPr>
          <w:p w14:paraId="60409500" w14:textId="452D294F" w:rsidR="00F500A7" w:rsidRDefault="00F500A7" w:rsidP="00E374C3">
            <w:pPr>
              <w:pStyle w:val="NoSpacing"/>
              <w:spacing w:line="276" w:lineRule="auto"/>
              <w:rPr>
                <w:rFonts w:ascii="Calibri" w:hAnsi="Calibri"/>
                <w:color w:val="000000"/>
              </w:rPr>
            </w:pPr>
            <w:r>
              <w:rPr>
                <w:rFonts w:ascii="Calibri" w:hAnsi="Calibri"/>
                <w:color w:val="000000"/>
              </w:rPr>
              <w:t>Wheeze</w:t>
            </w:r>
          </w:p>
        </w:tc>
        <w:tc>
          <w:tcPr>
            <w:tcW w:w="1827" w:type="dxa"/>
            <w:shd w:val="clear" w:color="auto" w:fill="auto"/>
            <w:vAlign w:val="bottom"/>
          </w:tcPr>
          <w:p w14:paraId="28A0FE1A" w14:textId="2A33567C" w:rsidR="00F500A7" w:rsidRDefault="00F500A7" w:rsidP="00E374C3">
            <w:pPr>
              <w:pStyle w:val="NoSpacing"/>
              <w:spacing w:line="276" w:lineRule="auto"/>
              <w:rPr>
                <w:rFonts w:ascii="Calibri" w:hAnsi="Calibri"/>
                <w:color w:val="000000"/>
              </w:rPr>
            </w:pPr>
            <w:r>
              <w:rPr>
                <w:rFonts w:ascii="Calibri" w:hAnsi="Calibri"/>
                <w:color w:val="000000"/>
              </w:rPr>
              <w:t>11.47 (2.44-53.83)</w:t>
            </w:r>
          </w:p>
        </w:tc>
        <w:tc>
          <w:tcPr>
            <w:tcW w:w="726" w:type="dxa"/>
            <w:shd w:val="clear" w:color="auto" w:fill="auto"/>
            <w:vAlign w:val="bottom"/>
          </w:tcPr>
          <w:p w14:paraId="4340E630" w14:textId="396D1796" w:rsidR="00F500A7" w:rsidRDefault="00F500A7" w:rsidP="00E374C3">
            <w:pPr>
              <w:pStyle w:val="NoSpacing"/>
              <w:spacing w:line="276" w:lineRule="auto"/>
              <w:rPr>
                <w:rFonts w:ascii="Calibri" w:hAnsi="Calibri"/>
                <w:color w:val="000000"/>
              </w:rPr>
            </w:pPr>
            <w:r>
              <w:rPr>
                <w:rFonts w:ascii="Calibri" w:hAnsi="Calibri"/>
                <w:color w:val="000000"/>
              </w:rPr>
              <w:t>&lt;0.001</w:t>
            </w:r>
          </w:p>
        </w:tc>
        <w:tc>
          <w:tcPr>
            <w:tcW w:w="1725" w:type="dxa"/>
            <w:shd w:val="clear" w:color="auto" w:fill="auto"/>
          </w:tcPr>
          <w:p w14:paraId="2BCBA8DD" w14:textId="1975D7BD" w:rsidR="00F500A7" w:rsidRDefault="00B51CF6" w:rsidP="00E374C3">
            <w:pPr>
              <w:pStyle w:val="NoSpacing"/>
              <w:spacing w:line="276" w:lineRule="auto"/>
              <w:rPr>
                <w:rFonts w:eastAsia="Times New Roman" w:cstheme="minorHAnsi"/>
                <w:bCs/>
              </w:rPr>
            </w:pPr>
            <w:r>
              <w:rPr>
                <w:rFonts w:eastAsia="Times New Roman" w:cstheme="minorHAnsi"/>
                <w:bCs/>
              </w:rPr>
              <w:t>6.94 (1.38-34.95</w:t>
            </w:r>
            <w:r w:rsidR="00F500A7">
              <w:rPr>
                <w:rFonts w:eastAsia="Times New Roman" w:cstheme="minorHAnsi"/>
                <w:bCs/>
              </w:rPr>
              <w:t>)</w:t>
            </w:r>
          </w:p>
        </w:tc>
        <w:tc>
          <w:tcPr>
            <w:tcW w:w="616" w:type="dxa"/>
            <w:shd w:val="clear" w:color="auto" w:fill="auto"/>
          </w:tcPr>
          <w:p w14:paraId="3F19EF91" w14:textId="1B42764C" w:rsidR="00F500A7" w:rsidRDefault="00B51CF6" w:rsidP="00E374C3">
            <w:pPr>
              <w:pStyle w:val="NoSpacing"/>
              <w:spacing w:line="276" w:lineRule="auto"/>
              <w:rPr>
                <w:rFonts w:eastAsia="Times New Roman" w:cstheme="minorHAnsi"/>
                <w:bCs/>
              </w:rPr>
            </w:pPr>
            <w:r>
              <w:rPr>
                <w:rFonts w:eastAsia="Times New Roman" w:cstheme="minorHAnsi"/>
                <w:bCs/>
              </w:rPr>
              <w:t>0.019</w:t>
            </w:r>
          </w:p>
        </w:tc>
        <w:tc>
          <w:tcPr>
            <w:tcW w:w="1859" w:type="dxa"/>
            <w:vAlign w:val="bottom"/>
          </w:tcPr>
          <w:p w14:paraId="610859E0" w14:textId="2B32DDBF" w:rsidR="00F500A7" w:rsidRDefault="00F500A7" w:rsidP="00E374C3">
            <w:pPr>
              <w:pStyle w:val="NoSpacing"/>
              <w:spacing w:line="276" w:lineRule="auto"/>
              <w:rPr>
                <w:rFonts w:ascii="Calibri" w:hAnsi="Calibri"/>
                <w:color w:val="000000"/>
              </w:rPr>
            </w:pPr>
            <w:r>
              <w:rPr>
                <w:rFonts w:ascii="Calibri" w:hAnsi="Calibri"/>
                <w:color w:val="000000"/>
              </w:rPr>
              <w:t>0.44 (0.12-1.66)</w:t>
            </w:r>
          </w:p>
        </w:tc>
        <w:tc>
          <w:tcPr>
            <w:tcW w:w="726" w:type="dxa"/>
            <w:vAlign w:val="bottom"/>
          </w:tcPr>
          <w:p w14:paraId="186CDC2A" w14:textId="02793763" w:rsidR="00F500A7" w:rsidRDefault="00F500A7" w:rsidP="00E374C3">
            <w:pPr>
              <w:pStyle w:val="NoSpacing"/>
              <w:spacing w:line="276" w:lineRule="auto"/>
              <w:rPr>
                <w:rFonts w:ascii="Calibri" w:hAnsi="Calibri"/>
                <w:color w:val="000000"/>
              </w:rPr>
            </w:pPr>
            <w:r>
              <w:rPr>
                <w:rFonts w:ascii="Calibri" w:hAnsi="Calibri"/>
                <w:color w:val="000000"/>
              </w:rPr>
              <w:t>0.198</w:t>
            </w:r>
          </w:p>
        </w:tc>
        <w:tc>
          <w:tcPr>
            <w:tcW w:w="1721" w:type="dxa"/>
          </w:tcPr>
          <w:p w14:paraId="2346FF6A" w14:textId="77777777" w:rsidR="00F500A7" w:rsidRPr="009F2BEC" w:rsidRDefault="00F500A7" w:rsidP="00E374C3">
            <w:pPr>
              <w:pStyle w:val="NoSpacing"/>
              <w:spacing w:line="276" w:lineRule="auto"/>
              <w:rPr>
                <w:rFonts w:eastAsia="Times New Roman" w:cstheme="minorHAnsi"/>
                <w:bCs/>
              </w:rPr>
            </w:pPr>
          </w:p>
        </w:tc>
        <w:tc>
          <w:tcPr>
            <w:tcW w:w="723" w:type="dxa"/>
          </w:tcPr>
          <w:p w14:paraId="75C15C46" w14:textId="77777777" w:rsidR="00F500A7" w:rsidRPr="009F2BEC" w:rsidRDefault="00F500A7" w:rsidP="00E374C3">
            <w:pPr>
              <w:pStyle w:val="NoSpacing"/>
              <w:spacing w:line="276" w:lineRule="auto"/>
              <w:rPr>
                <w:rFonts w:eastAsia="Times New Roman" w:cstheme="minorHAnsi"/>
                <w:bCs/>
              </w:rPr>
            </w:pPr>
          </w:p>
        </w:tc>
      </w:tr>
      <w:tr w:rsidR="00F500A7" w:rsidRPr="00E374C3" w14:paraId="1187C597" w14:textId="2A232682" w:rsidTr="001467D6">
        <w:trPr>
          <w:trHeight w:val="84"/>
        </w:trPr>
        <w:tc>
          <w:tcPr>
            <w:tcW w:w="3459" w:type="dxa"/>
            <w:shd w:val="clear" w:color="auto" w:fill="auto"/>
            <w:vAlign w:val="bottom"/>
          </w:tcPr>
          <w:p w14:paraId="2B7D169F" w14:textId="392E3DA2" w:rsidR="00F500A7" w:rsidRPr="00530E9D" w:rsidRDefault="00F500A7" w:rsidP="00E374C3">
            <w:pPr>
              <w:pStyle w:val="NoSpacing"/>
              <w:spacing w:line="276" w:lineRule="auto"/>
              <w:rPr>
                <w:rFonts w:cstheme="minorHAnsi"/>
                <w:vertAlign w:val="superscript"/>
              </w:rPr>
            </w:pPr>
            <w:r>
              <w:rPr>
                <w:rFonts w:ascii="Calibri" w:hAnsi="Calibri"/>
                <w:color w:val="000000"/>
              </w:rPr>
              <w:t>CFQR Physical domain</w:t>
            </w:r>
          </w:p>
        </w:tc>
        <w:tc>
          <w:tcPr>
            <w:tcW w:w="1827" w:type="dxa"/>
            <w:shd w:val="clear" w:color="auto" w:fill="auto"/>
            <w:vAlign w:val="bottom"/>
          </w:tcPr>
          <w:p w14:paraId="78D98A8E" w14:textId="4E3F65BD" w:rsidR="00F500A7" w:rsidRPr="009F2BEC" w:rsidRDefault="00F500A7" w:rsidP="00E374C3">
            <w:pPr>
              <w:pStyle w:val="NoSpacing"/>
              <w:spacing w:line="276" w:lineRule="auto"/>
              <w:rPr>
                <w:rFonts w:cstheme="minorHAnsi"/>
              </w:rPr>
            </w:pPr>
            <w:r>
              <w:rPr>
                <w:rFonts w:ascii="Calibri" w:hAnsi="Calibri"/>
                <w:color w:val="000000"/>
              </w:rPr>
              <w:t>0.98 (0.97-0.99)</w:t>
            </w:r>
          </w:p>
        </w:tc>
        <w:tc>
          <w:tcPr>
            <w:tcW w:w="726" w:type="dxa"/>
            <w:shd w:val="clear" w:color="auto" w:fill="auto"/>
            <w:vAlign w:val="bottom"/>
          </w:tcPr>
          <w:p w14:paraId="4CA55DA6" w14:textId="1CF48926" w:rsidR="00F500A7" w:rsidRPr="009F2BEC" w:rsidRDefault="00F500A7" w:rsidP="00E374C3">
            <w:pPr>
              <w:pStyle w:val="NoSpacing"/>
              <w:spacing w:line="276" w:lineRule="auto"/>
              <w:rPr>
                <w:rFonts w:cstheme="minorHAnsi"/>
              </w:rPr>
            </w:pPr>
            <w:r>
              <w:rPr>
                <w:rFonts w:ascii="Calibri" w:hAnsi="Calibri"/>
                <w:color w:val="000000"/>
              </w:rPr>
              <w:t>&lt;0.001</w:t>
            </w:r>
          </w:p>
        </w:tc>
        <w:tc>
          <w:tcPr>
            <w:tcW w:w="1725" w:type="dxa"/>
            <w:shd w:val="clear" w:color="auto" w:fill="auto"/>
          </w:tcPr>
          <w:p w14:paraId="7F069114" w14:textId="4278D4A4" w:rsidR="00F500A7" w:rsidRPr="009F2BEC" w:rsidRDefault="00F500A7" w:rsidP="00E374C3">
            <w:pPr>
              <w:pStyle w:val="NoSpacing"/>
              <w:spacing w:line="276" w:lineRule="auto"/>
              <w:rPr>
                <w:rFonts w:eastAsia="Times New Roman" w:cstheme="minorHAnsi"/>
                <w:bCs/>
              </w:rPr>
            </w:pPr>
            <w:r>
              <w:rPr>
                <w:rFonts w:eastAsia="Times New Roman" w:cstheme="minorHAnsi"/>
                <w:bCs/>
              </w:rPr>
              <w:t>0.98 (</w:t>
            </w:r>
            <w:r w:rsidR="00B51CF6">
              <w:rPr>
                <w:rFonts w:eastAsia="Times New Roman" w:cstheme="minorHAnsi"/>
                <w:bCs/>
              </w:rPr>
              <w:t>0.97-1.00</w:t>
            </w:r>
            <w:r>
              <w:rPr>
                <w:rFonts w:eastAsia="Times New Roman" w:cstheme="minorHAnsi"/>
                <w:bCs/>
              </w:rPr>
              <w:t>)</w:t>
            </w:r>
          </w:p>
        </w:tc>
        <w:tc>
          <w:tcPr>
            <w:tcW w:w="616" w:type="dxa"/>
            <w:shd w:val="clear" w:color="auto" w:fill="auto"/>
          </w:tcPr>
          <w:p w14:paraId="39F89C0F" w14:textId="1381FF52" w:rsidR="00F500A7" w:rsidRPr="009F2BEC" w:rsidRDefault="00B51CF6" w:rsidP="00741FD3">
            <w:pPr>
              <w:pStyle w:val="NoSpacing"/>
              <w:spacing w:line="276" w:lineRule="auto"/>
              <w:rPr>
                <w:rFonts w:eastAsia="Times New Roman" w:cstheme="minorHAnsi"/>
                <w:bCs/>
              </w:rPr>
            </w:pPr>
            <w:r>
              <w:rPr>
                <w:rFonts w:eastAsia="Times New Roman" w:cstheme="minorHAnsi"/>
                <w:bCs/>
              </w:rPr>
              <w:t>0.01</w:t>
            </w:r>
            <w:r w:rsidR="00F500A7">
              <w:rPr>
                <w:rFonts w:eastAsia="Times New Roman" w:cstheme="minorHAnsi"/>
                <w:bCs/>
              </w:rPr>
              <w:t>7</w:t>
            </w:r>
          </w:p>
        </w:tc>
        <w:tc>
          <w:tcPr>
            <w:tcW w:w="1859" w:type="dxa"/>
            <w:vAlign w:val="bottom"/>
          </w:tcPr>
          <w:p w14:paraId="135A65D0" w14:textId="5E5A356E" w:rsidR="00F500A7" w:rsidRPr="009F2BEC" w:rsidRDefault="00F500A7" w:rsidP="00E374C3">
            <w:pPr>
              <w:pStyle w:val="NoSpacing"/>
              <w:spacing w:line="276" w:lineRule="auto"/>
              <w:rPr>
                <w:rFonts w:eastAsia="Times New Roman" w:cstheme="minorHAnsi"/>
                <w:bCs/>
              </w:rPr>
            </w:pPr>
            <w:r>
              <w:rPr>
                <w:rFonts w:ascii="Calibri" w:hAnsi="Calibri"/>
                <w:color w:val="000000"/>
              </w:rPr>
              <w:t>1</w:t>
            </w:r>
            <w:r w:rsidR="007F27B9">
              <w:rPr>
                <w:rFonts w:ascii="Calibri" w:hAnsi="Calibri"/>
                <w:color w:val="000000"/>
              </w:rPr>
              <w:t>.00</w:t>
            </w:r>
            <w:r>
              <w:rPr>
                <w:rFonts w:ascii="Calibri" w:hAnsi="Calibri"/>
                <w:color w:val="000000"/>
              </w:rPr>
              <w:t xml:space="preserve"> (0.99-1.01)</w:t>
            </w:r>
          </w:p>
        </w:tc>
        <w:tc>
          <w:tcPr>
            <w:tcW w:w="726" w:type="dxa"/>
            <w:vAlign w:val="bottom"/>
          </w:tcPr>
          <w:p w14:paraId="4C0325AD" w14:textId="04667BC5" w:rsidR="00F500A7" w:rsidRPr="009F2BEC" w:rsidRDefault="00F500A7" w:rsidP="008D67D7">
            <w:pPr>
              <w:pStyle w:val="NoSpacing"/>
              <w:spacing w:line="276" w:lineRule="auto"/>
              <w:rPr>
                <w:rFonts w:eastAsia="Times New Roman" w:cstheme="minorHAnsi"/>
                <w:bCs/>
              </w:rPr>
            </w:pPr>
            <w:r>
              <w:rPr>
                <w:rFonts w:ascii="Calibri" w:hAnsi="Calibri"/>
                <w:color w:val="000000"/>
              </w:rPr>
              <w:t>0.623</w:t>
            </w:r>
          </w:p>
        </w:tc>
        <w:tc>
          <w:tcPr>
            <w:tcW w:w="1721" w:type="dxa"/>
          </w:tcPr>
          <w:p w14:paraId="3698A5EF" w14:textId="6E28A964" w:rsidR="00F500A7" w:rsidRPr="009F2BEC" w:rsidRDefault="00F500A7" w:rsidP="00E374C3">
            <w:pPr>
              <w:pStyle w:val="NoSpacing"/>
              <w:spacing w:line="276" w:lineRule="auto"/>
              <w:rPr>
                <w:rFonts w:eastAsia="Times New Roman" w:cstheme="minorHAnsi"/>
                <w:bCs/>
              </w:rPr>
            </w:pPr>
          </w:p>
        </w:tc>
        <w:tc>
          <w:tcPr>
            <w:tcW w:w="723" w:type="dxa"/>
          </w:tcPr>
          <w:p w14:paraId="21890745" w14:textId="2779290D" w:rsidR="00F500A7" w:rsidRPr="009F2BEC" w:rsidRDefault="00F500A7" w:rsidP="00E374C3">
            <w:pPr>
              <w:pStyle w:val="NoSpacing"/>
              <w:spacing w:line="276" w:lineRule="auto"/>
              <w:rPr>
                <w:rFonts w:eastAsia="Times New Roman" w:cstheme="minorHAnsi"/>
                <w:bCs/>
              </w:rPr>
            </w:pPr>
          </w:p>
        </w:tc>
      </w:tr>
      <w:tr w:rsidR="00F500A7" w:rsidRPr="00E374C3" w14:paraId="16266D18" w14:textId="20E8A4D4" w:rsidTr="001467D6">
        <w:trPr>
          <w:trHeight w:val="253"/>
        </w:trPr>
        <w:tc>
          <w:tcPr>
            <w:tcW w:w="3459" w:type="dxa"/>
            <w:shd w:val="clear" w:color="auto" w:fill="auto"/>
            <w:vAlign w:val="bottom"/>
          </w:tcPr>
          <w:p w14:paraId="20B3F90A" w14:textId="35475366" w:rsidR="00F500A7" w:rsidRPr="00530E9D" w:rsidRDefault="00F500A7" w:rsidP="00E374C3">
            <w:pPr>
              <w:pStyle w:val="NoSpacing"/>
              <w:spacing w:line="276" w:lineRule="auto"/>
              <w:rPr>
                <w:rFonts w:cstheme="minorHAnsi"/>
              </w:rPr>
            </w:pPr>
            <w:r>
              <w:rPr>
                <w:rFonts w:ascii="Calibri" w:hAnsi="Calibri"/>
                <w:color w:val="000000"/>
              </w:rPr>
              <w:t>Clubbing</w:t>
            </w:r>
          </w:p>
        </w:tc>
        <w:tc>
          <w:tcPr>
            <w:tcW w:w="1827" w:type="dxa"/>
            <w:shd w:val="clear" w:color="auto" w:fill="auto"/>
            <w:vAlign w:val="bottom"/>
          </w:tcPr>
          <w:p w14:paraId="3365BD8A" w14:textId="2D16F322" w:rsidR="00F500A7" w:rsidRPr="009F2BEC" w:rsidRDefault="00F500A7" w:rsidP="00E374C3">
            <w:pPr>
              <w:pStyle w:val="NoSpacing"/>
              <w:spacing w:line="276" w:lineRule="auto"/>
              <w:rPr>
                <w:rFonts w:cstheme="minorHAnsi"/>
              </w:rPr>
            </w:pPr>
            <w:r>
              <w:rPr>
                <w:rFonts w:ascii="Calibri" w:hAnsi="Calibri"/>
                <w:color w:val="000000"/>
              </w:rPr>
              <w:t>1.19 (0.54-2.63)</w:t>
            </w:r>
          </w:p>
        </w:tc>
        <w:tc>
          <w:tcPr>
            <w:tcW w:w="726" w:type="dxa"/>
            <w:shd w:val="clear" w:color="auto" w:fill="auto"/>
            <w:vAlign w:val="bottom"/>
          </w:tcPr>
          <w:p w14:paraId="612526DB" w14:textId="31CF9C7A" w:rsidR="00F500A7" w:rsidRPr="009F2BEC" w:rsidRDefault="00F500A7" w:rsidP="00E374C3">
            <w:pPr>
              <w:pStyle w:val="NoSpacing"/>
              <w:spacing w:line="276" w:lineRule="auto"/>
              <w:rPr>
                <w:rFonts w:cstheme="minorHAnsi"/>
              </w:rPr>
            </w:pPr>
            <w:r>
              <w:rPr>
                <w:rFonts w:ascii="Calibri" w:hAnsi="Calibri"/>
                <w:color w:val="000000"/>
              </w:rPr>
              <w:t>0.666</w:t>
            </w:r>
          </w:p>
        </w:tc>
        <w:tc>
          <w:tcPr>
            <w:tcW w:w="1725" w:type="dxa"/>
            <w:shd w:val="clear" w:color="auto" w:fill="auto"/>
          </w:tcPr>
          <w:p w14:paraId="69508396" w14:textId="270CB07D" w:rsidR="00F500A7" w:rsidRPr="009F2BEC" w:rsidRDefault="00F500A7" w:rsidP="00E374C3">
            <w:pPr>
              <w:pStyle w:val="NoSpacing"/>
              <w:spacing w:line="276" w:lineRule="auto"/>
              <w:rPr>
                <w:rFonts w:eastAsia="Times New Roman" w:cstheme="minorHAnsi"/>
                <w:bCs/>
              </w:rPr>
            </w:pPr>
          </w:p>
        </w:tc>
        <w:tc>
          <w:tcPr>
            <w:tcW w:w="616" w:type="dxa"/>
            <w:shd w:val="clear" w:color="auto" w:fill="auto"/>
          </w:tcPr>
          <w:p w14:paraId="50D4FE23" w14:textId="5213BFC5" w:rsidR="00F500A7" w:rsidRPr="009F2BEC" w:rsidRDefault="00F500A7" w:rsidP="00E374C3">
            <w:pPr>
              <w:pStyle w:val="NoSpacing"/>
              <w:spacing w:line="276" w:lineRule="auto"/>
              <w:rPr>
                <w:rFonts w:eastAsia="Times New Roman" w:cstheme="minorHAnsi"/>
                <w:bCs/>
              </w:rPr>
            </w:pPr>
          </w:p>
        </w:tc>
        <w:tc>
          <w:tcPr>
            <w:tcW w:w="1859" w:type="dxa"/>
            <w:vAlign w:val="bottom"/>
          </w:tcPr>
          <w:p w14:paraId="47C7D41D" w14:textId="3AA34745" w:rsidR="00F500A7" w:rsidRPr="009F2BEC" w:rsidRDefault="00F500A7" w:rsidP="00E374C3">
            <w:pPr>
              <w:pStyle w:val="NoSpacing"/>
              <w:spacing w:line="276" w:lineRule="auto"/>
              <w:rPr>
                <w:rFonts w:eastAsia="Times New Roman" w:cstheme="minorHAnsi"/>
                <w:bCs/>
              </w:rPr>
            </w:pPr>
            <w:r>
              <w:rPr>
                <w:rFonts w:ascii="Calibri" w:hAnsi="Calibri"/>
                <w:color w:val="000000"/>
              </w:rPr>
              <w:t>2.28 (1.04-4.99)</w:t>
            </w:r>
          </w:p>
        </w:tc>
        <w:tc>
          <w:tcPr>
            <w:tcW w:w="726" w:type="dxa"/>
            <w:vAlign w:val="bottom"/>
          </w:tcPr>
          <w:p w14:paraId="5733380C" w14:textId="1F4C093E" w:rsidR="00F500A7" w:rsidRPr="009F2BEC" w:rsidRDefault="00F500A7" w:rsidP="008D67D7">
            <w:pPr>
              <w:pStyle w:val="NoSpacing"/>
              <w:spacing w:line="276" w:lineRule="auto"/>
              <w:rPr>
                <w:rFonts w:eastAsia="Times New Roman" w:cstheme="minorHAnsi"/>
                <w:bCs/>
              </w:rPr>
            </w:pPr>
            <w:r>
              <w:rPr>
                <w:rFonts w:ascii="Calibri" w:hAnsi="Calibri"/>
                <w:color w:val="000000"/>
              </w:rPr>
              <w:t>0.038</w:t>
            </w:r>
          </w:p>
        </w:tc>
        <w:tc>
          <w:tcPr>
            <w:tcW w:w="1721" w:type="dxa"/>
          </w:tcPr>
          <w:p w14:paraId="6010D68C" w14:textId="66A05143" w:rsidR="00F500A7" w:rsidRPr="009F2BEC" w:rsidRDefault="005D0C3C" w:rsidP="00E374C3">
            <w:pPr>
              <w:pStyle w:val="NoSpacing"/>
              <w:spacing w:line="276" w:lineRule="auto"/>
              <w:rPr>
                <w:rFonts w:eastAsia="Times New Roman" w:cstheme="minorHAnsi"/>
                <w:bCs/>
              </w:rPr>
            </w:pPr>
            <w:r>
              <w:rPr>
                <w:rFonts w:eastAsia="Times New Roman" w:cstheme="minorHAnsi"/>
                <w:bCs/>
              </w:rPr>
              <w:t>1.28 (0.50-3.25</w:t>
            </w:r>
            <w:r w:rsidR="00F500A7">
              <w:rPr>
                <w:rFonts w:eastAsia="Times New Roman" w:cstheme="minorHAnsi"/>
                <w:bCs/>
              </w:rPr>
              <w:t>)</w:t>
            </w:r>
          </w:p>
        </w:tc>
        <w:tc>
          <w:tcPr>
            <w:tcW w:w="723" w:type="dxa"/>
          </w:tcPr>
          <w:p w14:paraId="18082CCA" w14:textId="58D388E8" w:rsidR="00F500A7" w:rsidRPr="009F2BEC" w:rsidRDefault="005D0C3C" w:rsidP="00E374C3">
            <w:pPr>
              <w:pStyle w:val="NoSpacing"/>
              <w:spacing w:line="276" w:lineRule="auto"/>
              <w:rPr>
                <w:rFonts w:eastAsia="Times New Roman" w:cstheme="minorHAnsi"/>
                <w:bCs/>
              </w:rPr>
            </w:pPr>
            <w:r>
              <w:rPr>
                <w:rFonts w:eastAsia="Times New Roman" w:cstheme="minorHAnsi"/>
                <w:bCs/>
              </w:rPr>
              <w:t>0.60</w:t>
            </w:r>
          </w:p>
        </w:tc>
      </w:tr>
      <w:tr w:rsidR="00F500A7" w:rsidRPr="00E374C3" w14:paraId="49AEEAB4" w14:textId="596CF174" w:rsidTr="001467D6">
        <w:trPr>
          <w:trHeight w:val="253"/>
        </w:trPr>
        <w:tc>
          <w:tcPr>
            <w:tcW w:w="3459" w:type="dxa"/>
            <w:shd w:val="clear" w:color="auto" w:fill="auto"/>
            <w:vAlign w:val="bottom"/>
          </w:tcPr>
          <w:p w14:paraId="6924CC22" w14:textId="42FA173F" w:rsidR="00F500A7" w:rsidRPr="00530E9D" w:rsidRDefault="00F500A7" w:rsidP="00E374C3">
            <w:pPr>
              <w:pStyle w:val="NoSpacing"/>
              <w:spacing w:line="276" w:lineRule="auto"/>
              <w:rPr>
                <w:rFonts w:cstheme="minorHAnsi"/>
              </w:rPr>
            </w:pPr>
            <w:r>
              <w:rPr>
                <w:rFonts w:ascii="Calibri" w:hAnsi="Calibri"/>
                <w:color w:val="000000"/>
              </w:rPr>
              <w:t>Respiratory rate</w:t>
            </w:r>
            <w:r w:rsidR="001D3188">
              <w:rPr>
                <w:rFonts w:ascii="Calibri" w:hAnsi="Calibri"/>
                <w:color w:val="000000"/>
              </w:rPr>
              <w:t>,</w:t>
            </w:r>
            <w:r>
              <w:rPr>
                <w:rFonts w:ascii="Calibri" w:hAnsi="Calibri"/>
                <w:color w:val="000000"/>
              </w:rPr>
              <w:t xml:space="preserve"> &gt;25</w:t>
            </w:r>
            <w:r w:rsidR="001D3188">
              <w:rPr>
                <w:rFonts w:ascii="Calibri" w:hAnsi="Calibri"/>
                <w:color w:val="000000"/>
              </w:rPr>
              <w:t>/min</w:t>
            </w:r>
            <w:r>
              <w:rPr>
                <w:rFonts w:ascii="Calibri" w:hAnsi="Calibri"/>
                <w:color w:val="000000"/>
              </w:rPr>
              <w:t xml:space="preserve"> at rest</w:t>
            </w:r>
          </w:p>
        </w:tc>
        <w:tc>
          <w:tcPr>
            <w:tcW w:w="1827" w:type="dxa"/>
            <w:shd w:val="clear" w:color="auto" w:fill="auto"/>
            <w:vAlign w:val="bottom"/>
          </w:tcPr>
          <w:p w14:paraId="43B83082" w14:textId="4CB8F22D" w:rsidR="00F500A7" w:rsidRPr="009F2BEC" w:rsidRDefault="00F500A7" w:rsidP="00E374C3">
            <w:pPr>
              <w:pStyle w:val="NoSpacing"/>
              <w:spacing w:line="276" w:lineRule="auto"/>
              <w:rPr>
                <w:rFonts w:cstheme="minorHAnsi"/>
              </w:rPr>
            </w:pPr>
            <w:r>
              <w:rPr>
                <w:rFonts w:ascii="Calibri" w:hAnsi="Calibri"/>
                <w:color w:val="000000"/>
              </w:rPr>
              <w:t>0.98 (0.50-1.93)</w:t>
            </w:r>
          </w:p>
        </w:tc>
        <w:tc>
          <w:tcPr>
            <w:tcW w:w="726" w:type="dxa"/>
            <w:shd w:val="clear" w:color="auto" w:fill="auto"/>
            <w:vAlign w:val="bottom"/>
          </w:tcPr>
          <w:p w14:paraId="0C29C43F" w14:textId="05BC38DA" w:rsidR="00F500A7" w:rsidRPr="009F2BEC" w:rsidRDefault="00F500A7" w:rsidP="00E374C3">
            <w:pPr>
              <w:pStyle w:val="NoSpacing"/>
              <w:spacing w:line="276" w:lineRule="auto"/>
              <w:rPr>
                <w:rFonts w:cstheme="minorHAnsi"/>
              </w:rPr>
            </w:pPr>
            <w:r>
              <w:rPr>
                <w:rFonts w:ascii="Calibri" w:hAnsi="Calibri"/>
                <w:color w:val="000000"/>
              </w:rPr>
              <w:t>0.948</w:t>
            </w:r>
          </w:p>
        </w:tc>
        <w:tc>
          <w:tcPr>
            <w:tcW w:w="1725" w:type="dxa"/>
            <w:shd w:val="clear" w:color="auto" w:fill="auto"/>
          </w:tcPr>
          <w:p w14:paraId="395A5045" w14:textId="3251BD44" w:rsidR="00F500A7" w:rsidRPr="009F2BEC" w:rsidRDefault="00F500A7" w:rsidP="00E374C3">
            <w:pPr>
              <w:pStyle w:val="NoSpacing"/>
              <w:spacing w:line="276" w:lineRule="auto"/>
              <w:rPr>
                <w:rFonts w:eastAsia="Times New Roman" w:cstheme="minorHAnsi"/>
                <w:bCs/>
              </w:rPr>
            </w:pPr>
          </w:p>
        </w:tc>
        <w:tc>
          <w:tcPr>
            <w:tcW w:w="616" w:type="dxa"/>
            <w:shd w:val="clear" w:color="auto" w:fill="auto"/>
          </w:tcPr>
          <w:p w14:paraId="58C6476C" w14:textId="13154701" w:rsidR="00F500A7" w:rsidRPr="009F2BEC" w:rsidRDefault="00F500A7" w:rsidP="00E374C3">
            <w:pPr>
              <w:pStyle w:val="NoSpacing"/>
              <w:spacing w:line="276" w:lineRule="auto"/>
              <w:rPr>
                <w:rFonts w:eastAsia="Times New Roman" w:cstheme="minorHAnsi"/>
                <w:bCs/>
              </w:rPr>
            </w:pPr>
          </w:p>
        </w:tc>
        <w:tc>
          <w:tcPr>
            <w:tcW w:w="1859" w:type="dxa"/>
            <w:vAlign w:val="bottom"/>
          </w:tcPr>
          <w:p w14:paraId="07334EB9" w14:textId="00857930" w:rsidR="00F500A7" w:rsidRPr="009F2BEC" w:rsidRDefault="00F500A7" w:rsidP="00E374C3">
            <w:pPr>
              <w:pStyle w:val="NoSpacing"/>
              <w:spacing w:line="276" w:lineRule="auto"/>
              <w:rPr>
                <w:rFonts w:eastAsia="Times New Roman" w:cstheme="minorHAnsi"/>
                <w:bCs/>
              </w:rPr>
            </w:pPr>
            <w:r>
              <w:rPr>
                <w:rFonts w:ascii="Calibri" w:hAnsi="Calibri"/>
                <w:color w:val="000000"/>
              </w:rPr>
              <w:t>3</w:t>
            </w:r>
            <w:r w:rsidR="007F27B9">
              <w:rPr>
                <w:rFonts w:ascii="Calibri" w:hAnsi="Calibri"/>
                <w:color w:val="000000"/>
              </w:rPr>
              <w:t>.00</w:t>
            </w:r>
            <w:r>
              <w:rPr>
                <w:rFonts w:ascii="Calibri" w:hAnsi="Calibri"/>
                <w:color w:val="000000"/>
              </w:rPr>
              <w:t xml:space="preserve"> (1.52-5.92)</w:t>
            </w:r>
          </w:p>
        </w:tc>
        <w:tc>
          <w:tcPr>
            <w:tcW w:w="726" w:type="dxa"/>
            <w:vAlign w:val="bottom"/>
          </w:tcPr>
          <w:p w14:paraId="60AD5111" w14:textId="706015E3" w:rsidR="00F500A7" w:rsidRPr="009F2BEC" w:rsidRDefault="00F500A7" w:rsidP="00E374C3">
            <w:pPr>
              <w:pStyle w:val="NoSpacing"/>
              <w:spacing w:line="276" w:lineRule="auto"/>
              <w:rPr>
                <w:rFonts w:eastAsia="Times New Roman" w:cstheme="minorHAnsi"/>
                <w:bCs/>
              </w:rPr>
            </w:pPr>
            <w:r>
              <w:rPr>
                <w:rFonts w:ascii="Calibri" w:hAnsi="Calibri"/>
                <w:color w:val="000000"/>
              </w:rPr>
              <w:t>0.001</w:t>
            </w:r>
          </w:p>
        </w:tc>
        <w:tc>
          <w:tcPr>
            <w:tcW w:w="1721" w:type="dxa"/>
          </w:tcPr>
          <w:p w14:paraId="003ECC16" w14:textId="146BDF7F" w:rsidR="00F500A7" w:rsidRPr="009F2BEC" w:rsidRDefault="005D0C3C" w:rsidP="009D6B02">
            <w:pPr>
              <w:pStyle w:val="NoSpacing"/>
              <w:spacing w:line="276" w:lineRule="auto"/>
              <w:rPr>
                <w:rFonts w:eastAsia="Times New Roman" w:cstheme="minorHAnsi"/>
                <w:bCs/>
              </w:rPr>
            </w:pPr>
            <w:r>
              <w:rPr>
                <w:rFonts w:eastAsia="Times New Roman" w:cstheme="minorHAnsi"/>
                <w:bCs/>
              </w:rPr>
              <w:t>2.39 (1.06-5.38</w:t>
            </w:r>
            <w:r w:rsidR="00F500A7">
              <w:rPr>
                <w:rFonts w:eastAsia="Times New Roman" w:cstheme="minorHAnsi"/>
                <w:bCs/>
              </w:rPr>
              <w:t>)</w:t>
            </w:r>
          </w:p>
        </w:tc>
        <w:tc>
          <w:tcPr>
            <w:tcW w:w="723" w:type="dxa"/>
          </w:tcPr>
          <w:p w14:paraId="4377CB9A" w14:textId="00B7946C" w:rsidR="00F500A7" w:rsidRPr="009F2BEC" w:rsidRDefault="00F500A7" w:rsidP="00E374C3">
            <w:pPr>
              <w:pStyle w:val="NoSpacing"/>
              <w:spacing w:line="276" w:lineRule="auto"/>
              <w:rPr>
                <w:rFonts w:eastAsia="Times New Roman" w:cstheme="minorHAnsi"/>
                <w:bCs/>
              </w:rPr>
            </w:pPr>
            <w:r>
              <w:rPr>
                <w:rFonts w:eastAsia="Times New Roman" w:cstheme="minorHAnsi"/>
                <w:bCs/>
              </w:rPr>
              <w:t>0.032</w:t>
            </w:r>
          </w:p>
        </w:tc>
      </w:tr>
      <w:tr w:rsidR="00F500A7" w:rsidRPr="00E374C3" w14:paraId="6E91BC9D" w14:textId="65CAB254" w:rsidTr="001467D6">
        <w:trPr>
          <w:trHeight w:val="253"/>
        </w:trPr>
        <w:tc>
          <w:tcPr>
            <w:tcW w:w="3459" w:type="dxa"/>
            <w:shd w:val="clear" w:color="auto" w:fill="auto"/>
            <w:vAlign w:val="bottom"/>
          </w:tcPr>
          <w:p w14:paraId="566EC784" w14:textId="0C824C20" w:rsidR="00F500A7" w:rsidRPr="00530E9D" w:rsidRDefault="00F500A7" w:rsidP="001D3188">
            <w:pPr>
              <w:pStyle w:val="NoSpacing"/>
              <w:spacing w:line="276" w:lineRule="auto"/>
              <w:rPr>
                <w:rFonts w:cstheme="minorHAnsi"/>
              </w:rPr>
            </w:pPr>
            <w:r>
              <w:rPr>
                <w:rFonts w:ascii="Calibri" w:hAnsi="Calibri"/>
                <w:color w:val="000000"/>
              </w:rPr>
              <w:t>Pulse rate</w:t>
            </w:r>
            <w:r w:rsidR="001D3188">
              <w:rPr>
                <w:rFonts w:ascii="Calibri" w:hAnsi="Calibri"/>
                <w:color w:val="000000"/>
              </w:rPr>
              <w:t>,</w:t>
            </w:r>
            <w:r>
              <w:rPr>
                <w:rFonts w:ascii="Calibri" w:hAnsi="Calibri"/>
                <w:color w:val="000000"/>
              </w:rPr>
              <w:t xml:space="preserve"> </w:t>
            </w:r>
            <w:r w:rsidR="001D3188">
              <w:rPr>
                <w:rFonts w:ascii="Calibri" w:hAnsi="Calibri"/>
                <w:color w:val="000000"/>
              </w:rPr>
              <w:t>beats/min</w:t>
            </w:r>
          </w:p>
        </w:tc>
        <w:tc>
          <w:tcPr>
            <w:tcW w:w="1827" w:type="dxa"/>
            <w:shd w:val="clear" w:color="auto" w:fill="auto"/>
            <w:vAlign w:val="bottom"/>
          </w:tcPr>
          <w:p w14:paraId="72E901C5" w14:textId="500BB3A5" w:rsidR="00F500A7" w:rsidRPr="009F2BEC" w:rsidRDefault="00F500A7" w:rsidP="00E374C3">
            <w:pPr>
              <w:pStyle w:val="NoSpacing"/>
              <w:spacing w:line="276" w:lineRule="auto"/>
              <w:rPr>
                <w:rFonts w:cstheme="minorHAnsi"/>
              </w:rPr>
            </w:pPr>
            <w:r>
              <w:rPr>
                <w:rFonts w:ascii="Calibri" w:hAnsi="Calibri"/>
                <w:color w:val="000000"/>
              </w:rPr>
              <w:t>1.01 (0.99-1.03)</w:t>
            </w:r>
          </w:p>
        </w:tc>
        <w:tc>
          <w:tcPr>
            <w:tcW w:w="726" w:type="dxa"/>
            <w:shd w:val="clear" w:color="auto" w:fill="auto"/>
            <w:vAlign w:val="bottom"/>
          </w:tcPr>
          <w:p w14:paraId="6FF5D534" w14:textId="74373BD8" w:rsidR="00F500A7" w:rsidRPr="009F2BEC" w:rsidRDefault="00F500A7" w:rsidP="00E374C3">
            <w:pPr>
              <w:pStyle w:val="NoSpacing"/>
              <w:spacing w:line="276" w:lineRule="auto"/>
              <w:rPr>
                <w:rFonts w:cstheme="minorHAnsi"/>
              </w:rPr>
            </w:pPr>
            <w:r>
              <w:rPr>
                <w:rFonts w:ascii="Calibri" w:hAnsi="Calibri"/>
                <w:color w:val="000000"/>
              </w:rPr>
              <w:t>0.185</w:t>
            </w:r>
          </w:p>
        </w:tc>
        <w:tc>
          <w:tcPr>
            <w:tcW w:w="1725" w:type="dxa"/>
            <w:shd w:val="clear" w:color="auto" w:fill="auto"/>
          </w:tcPr>
          <w:p w14:paraId="450128A5" w14:textId="3BB58D0A" w:rsidR="00F500A7" w:rsidRPr="009F2BEC" w:rsidRDefault="00F500A7" w:rsidP="00E374C3">
            <w:pPr>
              <w:pStyle w:val="NoSpacing"/>
              <w:spacing w:line="276" w:lineRule="auto"/>
              <w:rPr>
                <w:rFonts w:eastAsia="Times New Roman" w:cstheme="minorHAnsi"/>
                <w:lang w:eastAsia="ja-JP"/>
              </w:rPr>
            </w:pPr>
          </w:p>
        </w:tc>
        <w:tc>
          <w:tcPr>
            <w:tcW w:w="616" w:type="dxa"/>
            <w:shd w:val="clear" w:color="auto" w:fill="auto"/>
          </w:tcPr>
          <w:p w14:paraId="58812C6A" w14:textId="04D6B39F" w:rsidR="00F500A7" w:rsidRPr="009F2BEC" w:rsidRDefault="00F500A7" w:rsidP="00E374C3">
            <w:pPr>
              <w:pStyle w:val="NoSpacing"/>
              <w:spacing w:line="276" w:lineRule="auto"/>
              <w:rPr>
                <w:rFonts w:eastAsia="Times New Roman" w:cstheme="minorHAnsi"/>
                <w:lang w:eastAsia="ja-JP"/>
              </w:rPr>
            </w:pPr>
          </w:p>
        </w:tc>
        <w:tc>
          <w:tcPr>
            <w:tcW w:w="1859" w:type="dxa"/>
            <w:vAlign w:val="bottom"/>
          </w:tcPr>
          <w:p w14:paraId="33ADFA62" w14:textId="1B86D9B1"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1</w:t>
            </w:r>
            <w:r w:rsidR="007F27B9">
              <w:rPr>
                <w:rFonts w:ascii="Calibri" w:hAnsi="Calibri"/>
                <w:color w:val="000000"/>
              </w:rPr>
              <w:t>.00</w:t>
            </w:r>
            <w:r>
              <w:rPr>
                <w:rFonts w:ascii="Calibri" w:hAnsi="Calibri"/>
                <w:color w:val="000000"/>
              </w:rPr>
              <w:t xml:space="preserve"> (0.98-1.01)</w:t>
            </w:r>
          </w:p>
        </w:tc>
        <w:tc>
          <w:tcPr>
            <w:tcW w:w="726" w:type="dxa"/>
            <w:vAlign w:val="bottom"/>
          </w:tcPr>
          <w:p w14:paraId="045D759F" w14:textId="4AC48E4D" w:rsidR="00F500A7" w:rsidRPr="009F2BEC" w:rsidRDefault="00F500A7" w:rsidP="008D67D7">
            <w:pPr>
              <w:pStyle w:val="NoSpacing"/>
              <w:spacing w:line="276" w:lineRule="auto"/>
              <w:rPr>
                <w:rFonts w:eastAsia="Times New Roman" w:cstheme="minorHAnsi"/>
                <w:lang w:eastAsia="ja-JP"/>
              </w:rPr>
            </w:pPr>
            <w:r>
              <w:rPr>
                <w:rFonts w:ascii="Calibri" w:hAnsi="Calibri"/>
                <w:color w:val="000000"/>
              </w:rPr>
              <w:t>0.585</w:t>
            </w:r>
          </w:p>
        </w:tc>
        <w:tc>
          <w:tcPr>
            <w:tcW w:w="1721" w:type="dxa"/>
          </w:tcPr>
          <w:p w14:paraId="11DF2A44" w14:textId="77777777" w:rsidR="00F500A7" w:rsidRPr="009F2BEC" w:rsidRDefault="00F500A7" w:rsidP="00E374C3">
            <w:pPr>
              <w:pStyle w:val="NoSpacing"/>
              <w:spacing w:line="276" w:lineRule="auto"/>
              <w:rPr>
                <w:rFonts w:eastAsia="Times New Roman" w:cstheme="minorHAnsi"/>
                <w:lang w:eastAsia="ja-JP"/>
              </w:rPr>
            </w:pPr>
          </w:p>
        </w:tc>
        <w:tc>
          <w:tcPr>
            <w:tcW w:w="723" w:type="dxa"/>
          </w:tcPr>
          <w:p w14:paraId="2C28231F" w14:textId="77777777" w:rsidR="00F500A7" w:rsidRPr="009F2BEC" w:rsidRDefault="00F500A7" w:rsidP="00E374C3">
            <w:pPr>
              <w:pStyle w:val="NoSpacing"/>
              <w:spacing w:line="276" w:lineRule="auto"/>
              <w:rPr>
                <w:rFonts w:eastAsia="Times New Roman" w:cstheme="minorHAnsi"/>
                <w:lang w:eastAsia="ja-JP"/>
              </w:rPr>
            </w:pPr>
          </w:p>
        </w:tc>
      </w:tr>
      <w:tr w:rsidR="00F500A7" w:rsidRPr="00E374C3" w14:paraId="444C06DF" w14:textId="77777777" w:rsidTr="001467D6">
        <w:trPr>
          <w:trHeight w:val="253"/>
        </w:trPr>
        <w:tc>
          <w:tcPr>
            <w:tcW w:w="3459" w:type="dxa"/>
            <w:shd w:val="clear" w:color="auto" w:fill="auto"/>
            <w:vAlign w:val="bottom"/>
          </w:tcPr>
          <w:p w14:paraId="7BA6CD76" w14:textId="2E3FE902" w:rsidR="00F500A7" w:rsidRPr="00530E9D" w:rsidRDefault="00F500A7" w:rsidP="00E374C3">
            <w:pPr>
              <w:pStyle w:val="NoSpacing"/>
              <w:spacing w:line="276" w:lineRule="auto"/>
              <w:rPr>
                <w:rFonts w:eastAsia="Times New Roman" w:cstheme="minorHAnsi"/>
                <w:lang w:eastAsia="ja-JP"/>
              </w:rPr>
            </w:pPr>
            <w:r>
              <w:rPr>
                <w:rFonts w:ascii="Calibri" w:hAnsi="Calibri"/>
                <w:color w:val="000000"/>
              </w:rPr>
              <w:t>CXR abnormality</w:t>
            </w:r>
            <w:r w:rsidR="001D3188">
              <w:rPr>
                <w:rFonts w:ascii="Calibri" w:hAnsi="Calibri"/>
                <w:color w:val="000000"/>
              </w:rPr>
              <w:t xml:space="preserve"> </w:t>
            </w:r>
            <w:r w:rsidRPr="00BA568B">
              <w:rPr>
                <w:rFonts w:ascii="Calibri" w:hAnsi="Calibri"/>
                <w:color w:val="000000"/>
                <w:vertAlign w:val="superscript"/>
              </w:rPr>
              <w:t>b</w:t>
            </w:r>
          </w:p>
        </w:tc>
        <w:tc>
          <w:tcPr>
            <w:tcW w:w="1827" w:type="dxa"/>
            <w:shd w:val="clear" w:color="auto" w:fill="auto"/>
            <w:vAlign w:val="bottom"/>
          </w:tcPr>
          <w:p w14:paraId="492515DD" w14:textId="6E2F7692"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3.00 (1.15-7.85)</w:t>
            </w:r>
          </w:p>
        </w:tc>
        <w:tc>
          <w:tcPr>
            <w:tcW w:w="726" w:type="dxa"/>
            <w:shd w:val="clear" w:color="auto" w:fill="auto"/>
            <w:vAlign w:val="bottom"/>
          </w:tcPr>
          <w:p w14:paraId="2EC48BA3" w14:textId="3FDE641D"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0.023</w:t>
            </w:r>
          </w:p>
        </w:tc>
        <w:tc>
          <w:tcPr>
            <w:tcW w:w="1725" w:type="dxa"/>
            <w:shd w:val="clear" w:color="auto" w:fill="auto"/>
          </w:tcPr>
          <w:p w14:paraId="452DC993" w14:textId="73870AE8" w:rsidR="00F500A7" w:rsidRPr="009F2BEC" w:rsidRDefault="00B51CF6" w:rsidP="00760F94">
            <w:pPr>
              <w:pStyle w:val="NoSpacing"/>
              <w:spacing w:line="276" w:lineRule="auto"/>
              <w:rPr>
                <w:rFonts w:eastAsia="Times New Roman" w:cstheme="minorHAnsi"/>
                <w:lang w:eastAsia="ja-JP"/>
              </w:rPr>
            </w:pPr>
            <w:r>
              <w:rPr>
                <w:rFonts w:eastAsia="Times New Roman" w:cstheme="minorHAnsi"/>
                <w:lang w:eastAsia="ja-JP"/>
              </w:rPr>
              <w:t>3.43 (1.01-11.65</w:t>
            </w:r>
            <w:r w:rsidR="00F500A7">
              <w:rPr>
                <w:rFonts w:eastAsia="Times New Roman" w:cstheme="minorHAnsi"/>
                <w:lang w:eastAsia="ja-JP"/>
              </w:rPr>
              <w:t>)</w:t>
            </w:r>
          </w:p>
        </w:tc>
        <w:tc>
          <w:tcPr>
            <w:tcW w:w="616" w:type="dxa"/>
            <w:shd w:val="clear" w:color="auto" w:fill="auto"/>
          </w:tcPr>
          <w:p w14:paraId="089AF2AF" w14:textId="2854C03A" w:rsidR="00F500A7" w:rsidRPr="009F2BEC" w:rsidRDefault="00B51CF6" w:rsidP="00760F94">
            <w:pPr>
              <w:pStyle w:val="NoSpacing"/>
              <w:spacing w:line="276" w:lineRule="auto"/>
              <w:rPr>
                <w:rFonts w:eastAsia="Times New Roman" w:cstheme="minorHAnsi"/>
                <w:lang w:eastAsia="ja-JP"/>
              </w:rPr>
            </w:pPr>
            <w:r>
              <w:rPr>
                <w:rFonts w:eastAsia="Times New Roman" w:cstheme="minorHAnsi"/>
                <w:lang w:eastAsia="ja-JP"/>
              </w:rPr>
              <w:t>0.048</w:t>
            </w:r>
          </w:p>
        </w:tc>
        <w:tc>
          <w:tcPr>
            <w:tcW w:w="1859" w:type="dxa"/>
            <w:vAlign w:val="bottom"/>
          </w:tcPr>
          <w:p w14:paraId="3B5CD4BA" w14:textId="0CB4A65F"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1.04 (0.4-2.7)</w:t>
            </w:r>
          </w:p>
        </w:tc>
        <w:tc>
          <w:tcPr>
            <w:tcW w:w="726" w:type="dxa"/>
            <w:vAlign w:val="bottom"/>
          </w:tcPr>
          <w:p w14:paraId="7359C367" w14:textId="580B2DE5"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0.941</w:t>
            </w:r>
          </w:p>
        </w:tc>
        <w:tc>
          <w:tcPr>
            <w:tcW w:w="1721" w:type="dxa"/>
          </w:tcPr>
          <w:p w14:paraId="55AA2C78" w14:textId="77777777" w:rsidR="00F500A7" w:rsidRPr="009F2BEC" w:rsidRDefault="00F500A7" w:rsidP="00E374C3">
            <w:pPr>
              <w:pStyle w:val="NoSpacing"/>
              <w:spacing w:line="276" w:lineRule="auto"/>
              <w:rPr>
                <w:rFonts w:eastAsia="Times New Roman" w:cstheme="minorHAnsi"/>
                <w:lang w:eastAsia="ja-JP"/>
              </w:rPr>
            </w:pPr>
          </w:p>
        </w:tc>
        <w:tc>
          <w:tcPr>
            <w:tcW w:w="723" w:type="dxa"/>
          </w:tcPr>
          <w:p w14:paraId="7C78E091" w14:textId="77777777" w:rsidR="00F500A7" w:rsidRPr="009F2BEC" w:rsidRDefault="00F500A7" w:rsidP="00E374C3">
            <w:pPr>
              <w:pStyle w:val="NoSpacing"/>
              <w:spacing w:line="276" w:lineRule="auto"/>
              <w:rPr>
                <w:rFonts w:eastAsia="Times New Roman" w:cstheme="minorHAnsi"/>
                <w:lang w:eastAsia="ja-JP"/>
              </w:rPr>
            </w:pPr>
          </w:p>
        </w:tc>
      </w:tr>
      <w:tr w:rsidR="00F500A7" w:rsidRPr="00E374C3" w14:paraId="76D8911F" w14:textId="77777777" w:rsidTr="001467D6">
        <w:trPr>
          <w:trHeight w:val="253"/>
        </w:trPr>
        <w:tc>
          <w:tcPr>
            <w:tcW w:w="3459" w:type="dxa"/>
            <w:shd w:val="clear" w:color="auto" w:fill="auto"/>
            <w:vAlign w:val="bottom"/>
          </w:tcPr>
          <w:p w14:paraId="0E08E6DB" w14:textId="6965418F" w:rsidR="00F500A7" w:rsidRPr="00530E9D" w:rsidRDefault="00F500A7" w:rsidP="00E374C3">
            <w:pPr>
              <w:pStyle w:val="NoSpacing"/>
              <w:spacing w:line="276" w:lineRule="auto"/>
              <w:rPr>
                <w:rFonts w:eastAsia="Times New Roman" w:cstheme="minorHAnsi"/>
                <w:lang w:eastAsia="ja-JP"/>
              </w:rPr>
            </w:pPr>
            <w:r>
              <w:rPr>
                <w:rFonts w:ascii="Calibri" w:hAnsi="Calibri"/>
                <w:color w:val="000000"/>
              </w:rPr>
              <w:t>Abnormal spirometry</w:t>
            </w:r>
          </w:p>
        </w:tc>
        <w:tc>
          <w:tcPr>
            <w:tcW w:w="1827" w:type="dxa"/>
            <w:shd w:val="clear" w:color="auto" w:fill="auto"/>
            <w:vAlign w:val="bottom"/>
          </w:tcPr>
          <w:p w14:paraId="068D0C12" w14:textId="3157B67C"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2.61 (1.29-5.28)</w:t>
            </w:r>
          </w:p>
        </w:tc>
        <w:tc>
          <w:tcPr>
            <w:tcW w:w="726" w:type="dxa"/>
            <w:shd w:val="clear" w:color="auto" w:fill="auto"/>
            <w:vAlign w:val="bottom"/>
          </w:tcPr>
          <w:p w14:paraId="6C14BDF7" w14:textId="6E5F4C3E"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0.007</w:t>
            </w:r>
          </w:p>
        </w:tc>
        <w:tc>
          <w:tcPr>
            <w:tcW w:w="1725" w:type="dxa"/>
            <w:shd w:val="clear" w:color="auto" w:fill="auto"/>
          </w:tcPr>
          <w:p w14:paraId="72C8AC1B" w14:textId="6BE198F2" w:rsidR="00F500A7" w:rsidRPr="009F2BEC" w:rsidRDefault="00B51CF6" w:rsidP="00E374C3">
            <w:pPr>
              <w:pStyle w:val="NoSpacing"/>
              <w:spacing w:line="276" w:lineRule="auto"/>
              <w:rPr>
                <w:rFonts w:eastAsia="Times New Roman" w:cstheme="minorHAnsi"/>
                <w:lang w:eastAsia="ja-JP"/>
              </w:rPr>
            </w:pPr>
            <w:r>
              <w:rPr>
                <w:rFonts w:eastAsia="Times New Roman" w:cstheme="minorHAnsi"/>
                <w:lang w:eastAsia="ja-JP"/>
              </w:rPr>
              <w:t>2.09 (0.94-4.66</w:t>
            </w:r>
            <w:r w:rsidR="00F500A7">
              <w:rPr>
                <w:rFonts w:eastAsia="Times New Roman" w:cstheme="minorHAnsi"/>
                <w:lang w:eastAsia="ja-JP"/>
              </w:rPr>
              <w:t>)</w:t>
            </w:r>
          </w:p>
        </w:tc>
        <w:tc>
          <w:tcPr>
            <w:tcW w:w="616" w:type="dxa"/>
            <w:shd w:val="clear" w:color="auto" w:fill="auto"/>
          </w:tcPr>
          <w:p w14:paraId="177F7FEC" w14:textId="5C8ED3D8" w:rsidR="00F500A7" w:rsidRPr="009F2BEC" w:rsidRDefault="00B51CF6" w:rsidP="00E374C3">
            <w:pPr>
              <w:pStyle w:val="NoSpacing"/>
              <w:spacing w:line="276" w:lineRule="auto"/>
              <w:rPr>
                <w:rFonts w:eastAsia="Times New Roman" w:cstheme="minorHAnsi"/>
                <w:lang w:eastAsia="ja-JP"/>
              </w:rPr>
            </w:pPr>
            <w:r>
              <w:rPr>
                <w:rFonts w:eastAsia="Times New Roman" w:cstheme="minorHAnsi"/>
                <w:lang w:eastAsia="ja-JP"/>
              </w:rPr>
              <w:t>0.072</w:t>
            </w:r>
          </w:p>
        </w:tc>
        <w:tc>
          <w:tcPr>
            <w:tcW w:w="1859" w:type="dxa"/>
            <w:vAlign w:val="bottom"/>
          </w:tcPr>
          <w:p w14:paraId="115B3ACF" w14:textId="28F900A2"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1.65 (0.83-3.28)</w:t>
            </w:r>
          </w:p>
        </w:tc>
        <w:tc>
          <w:tcPr>
            <w:tcW w:w="726" w:type="dxa"/>
            <w:vAlign w:val="bottom"/>
          </w:tcPr>
          <w:p w14:paraId="73EBC1E8" w14:textId="6E728582" w:rsidR="00F500A7" w:rsidRPr="009F2BEC" w:rsidRDefault="00F500A7" w:rsidP="00E374C3">
            <w:pPr>
              <w:pStyle w:val="NoSpacing"/>
              <w:spacing w:line="276" w:lineRule="auto"/>
              <w:rPr>
                <w:rFonts w:eastAsia="Times New Roman" w:cstheme="minorHAnsi"/>
                <w:lang w:eastAsia="ja-JP"/>
              </w:rPr>
            </w:pPr>
            <w:r>
              <w:rPr>
                <w:rFonts w:ascii="Calibri" w:hAnsi="Calibri"/>
                <w:color w:val="000000"/>
              </w:rPr>
              <w:t>0.153</w:t>
            </w:r>
          </w:p>
        </w:tc>
        <w:tc>
          <w:tcPr>
            <w:tcW w:w="1721" w:type="dxa"/>
          </w:tcPr>
          <w:p w14:paraId="367ACFA7" w14:textId="77777777" w:rsidR="00F500A7" w:rsidRPr="009F2BEC" w:rsidRDefault="00F500A7" w:rsidP="00E374C3">
            <w:pPr>
              <w:pStyle w:val="NoSpacing"/>
              <w:spacing w:line="276" w:lineRule="auto"/>
              <w:rPr>
                <w:rFonts w:eastAsia="Times New Roman" w:cstheme="minorHAnsi"/>
                <w:lang w:eastAsia="ja-JP"/>
              </w:rPr>
            </w:pPr>
          </w:p>
        </w:tc>
        <w:tc>
          <w:tcPr>
            <w:tcW w:w="723" w:type="dxa"/>
          </w:tcPr>
          <w:p w14:paraId="207D0293" w14:textId="77777777" w:rsidR="00F500A7" w:rsidRPr="009F2BEC" w:rsidRDefault="00F500A7" w:rsidP="00E374C3">
            <w:pPr>
              <w:pStyle w:val="NoSpacing"/>
              <w:spacing w:line="276" w:lineRule="auto"/>
              <w:rPr>
                <w:rFonts w:eastAsia="Times New Roman" w:cstheme="minorHAnsi"/>
                <w:lang w:eastAsia="ja-JP"/>
              </w:rPr>
            </w:pPr>
          </w:p>
        </w:tc>
      </w:tr>
    </w:tbl>
    <w:p w14:paraId="5B48D788" w14:textId="7ED6B657" w:rsidR="00F426F4" w:rsidRPr="001C5A62" w:rsidRDefault="00A70789" w:rsidP="00D44B1B">
      <w:pPr>
        <w:pStyle w:val="ListParagraph"/>
        <w:spacing w:after="0" w:line="240" w:lineRule="auto"/>
        <w:ind w:left="0"/>
        <w:rPr>
          <w:i/>
        </w:rPr>
      </w:pPr>
      <w:r w:rsidRPr="001C5A62">
        <w:rPr>
          <w:sz w:val="20"/>
          <w:szCs w:val="20"/>
        </w:rPr>
        <w:t xml:space="preserve">OR: odds ratio, CI: confidence interval, NYHA: New York Heart Association breathlessness scale, ART: Antiretroviral Therapy, </w:t>
      </w:r>
      <w:r w:rsidRPr="001C5A62">
        <w:rPr>
          <w:sz w:val="20"/>
          <w:szCs w:val="20"/>
          <w:vertAlign w:val="superscript"/>
        </w:rPr>
        <w:t xml:space="preserve">a </w:t>
      </w:r>
      <w:r w:rsidR="009F29BC">
        <w:rPr>
          <w:sz w:val="20"/>
          <w:szCs w:val="20"/>
          <w:vertAlign w:val="superscript"/>
        </w:rPr>
        <w:t>=</w:t>
      </w:r>
      <w:r w:rsidRPr="001C5A62">
        <w:rPr>
          <w:sz w:val="20"/>
          <w:szCs w:val="20"/>
        </w:rPr>
        <w:t>adjusted for priori variables: age, sex and being on ART and significant distal and proximal variables</w:t>
      </w:r>
      <w:r w:rsidR="00BA568B">
        <w:rPr>
          <w:sz w:val="20"/>
          <w:szCs w:val="20"/>
        </w:rPr>
        <w:t xml:space="preserve">. </w:t>
      </w:r>
      <w:r w:rsidR="00BA568B" w:rsidRPr="00BA568B">
        <w:rPr>
          <w:sz w:val="20"/>
          <w:szCs w:val="20"/>
          <w:vertAlign w:val="superscript"/>
        </w:rPr>
        <w:t>b</w:t>
      </w:r>
      <w:r w:rsidR="009F29BC">
        <w:rPr>
          <w:sz w:val="20"/>
          <w:szCs w:val="20"/>
        </w:rPr>
        <w:t>=</w:t>
      </w:r>
      <w:r w:rsidR="00BA568B">
        <w:rPr>
          <w:sz w:val="20"/>
          <w:szCs w:val="20"/>
        </w:rPr>
        <w:t>defined here as consolidation</w:t>
      </w:r>
      <w:r w:rsidR="00DA48A9">
        <w:rPr>
          <w:sz w:val="20"/>
          <w:szCs w:val="20"/>
        </w:rPr>
        <w:t>, volume loss</w:t>
      </w:r>
      <w:r w:rsidR="00BA568B">
        <w:rPr>
          <w:sz w:val="20"/>
          <w:szCs w:val="20"/>
        </w:rPr>
        <w:t xml:space="preserve"> or lymphadenopathy as other findings </w:t>
      </w:r>
      <w:r w:rsidR="002B0157">
        <w:rPr>
          <w:sz w:val="20"/>
          <w:szCs w:val="20"/>
        </w:rPr>
        <w:t xml:space="preserve">were </w:t>
      </w:r>
      <w:r w:rsidR="00BA568B">
        <w:rPr>
          <w:sz w:val="20"/>
          <w:szCs w:val="20"/>
        </w:rPr>
        <w:t xml:space="preserve">non-discriminatory. </w:t>
      </w:r>
      <w:r w:rsidR="009F29BC" w:rsidRPr="009F29BC">
        <w:rPr>
          <w:sz w:val="20"/>
          <w:szCs w:val="20"/>
          <w:vertAlign w:val="superscript"/>
        </w:rPr>
        <w:t>c</w:t>
      </w:r>
      <w:r w:rsidR="009F29BC">
        <w:rPr>
          <w:sz w:val="20"/>
          <w:szCs w:val="20"/>
        </w:rPr>
        <w:t xml:space="preserve">=comparator population is those with CD4&gt;349. </w:t>
      </w:r>
      <w:r w:rsidR="00BA568B">
        <w:rPr>
          <w:sz w:val="20"/>
          <w:szCs w:val="20"/>
        </w:rPr>
        <w:t>Participants diagnosed with pulmonary tuberculosis are not included in this analysis.</w:t>
      </w:r>
    </w:p>
    <w:p w14:paraId="1D190205" w14:textId="42AC3183" w:rsidR="00B01731" w:rsidRDefault="00B01731">
      <w:pPr>
        <w:sectPr w:rsidR="00B01731" w:rsidSect="0059578F">
          <w:pgSz w:w="16838" w:h="11906" w:orient="landscape"/>
          <w:pgMar w:top="720" w:right="720" w:bottom="720" w:left="720" w:header="708" w:footer="708" w:gutter="0"/>
          <w:cols w:space="708"/>
          <w:docGrid w:linePitch="360"/>
        </w:sectPr>
      </w:pPr>
    </w:p>
    <w:p w14:paraId="4E8FE6DF" w14:textId="0C4CD3C9" w:rsidR="00025928" w:rsidRDefault="00025928" w:rsidP="00D44B1B">
      <w:pPr>
        <w:pStyle w:val="Heading3"/>
      </w:pPr>
      <w:bookmarkStart w:id="34" w:name="_Ref393096526"/>
      <w:r>
        <w:lastRenderedPageBreak/>
        <w:t xml:space="preserve">Table </w:t>
      </w:r>
      <w:fldSimple w:instr=" SEQ Table \* ARABIC ">
        <w:r w:rsidR="00394877">
          <w:rPr>
            <w:noProof/>
          </w:rPr>
          <w:t>3</w:t>
        </w:r>
      </w:fldSimple>
      <w:bookmarkEnd w:id="32"/>
      <w:bookmarkEnd w:id="34"/>
      <w:r w:rsidR="00B67785">
        <w:rPr>
          <w:noProof/>
        </w:rPr>
        <w:t xml:space="preserve"> </w:t>
      </w:r>
      <w:r w:rsidR="00F36E3D">
        <w:t>Spirometric</w:t>
      </w:r>
      <w:r>
        <w:t xml:space="preserve"> indices</w:t>
      </w:r>
    </w:p>
    <w:tbl>
      <w:tblPr>
        <w:tblStyle w:val="JamieTable"/>
        <w:tblW w:w="0" w:type="auto"/>
        <w:jc w:val="center"/>
        <w:tblLook w:val="04A0" w:firstRow="1" w:lastRow="0" w:firstColumn="1" w:lastColumn="0" w:noHBand="0" w:noVBand="1"/>
      </w:tblPr>
      <w:tblGrid>
        <w:gridCol w:w="3125"/>
        <w:gridCol w:w="2370"/>
        <w:gridCol w:w="2410"/>
      </w:tblGrid>
      <w:tr w:rsidR="00567764" w14:paraId="133767CB" w14:textId="77777777" w:rsidTr="004971DD">
        <w:trPr>
          <w:cnfStyle w:val="100000000000" w:firstRow="1" w:lastRow="0" w:firstColumn="0" w:lastColumn="0" w:oddVBand="0" w:evenVBand="0" w:oddHBand="0" w:evenHBand="0" w:firstRowFirstColumn="0" w:firstRowLastColumn="0" w:lastRowFirstColumn="0" w:lastRowLastColumn="0"/>
          <w:jc w:val="center"/>
        </w:trPr>
        <w:tc>
          <w:tcPr>
            <w:tcW w:w="3125" w:type="dxa"/>
            <w:hideMark/>
          </w:tcPr>
          <w:p w14:paraId="6216C1C0" w14:textId="77777777" w:rsidR="00567764" w:rsidRDefault="00A564D7" w:rsidP="0087383A">
            <w:pPr>
              <w:spacing w:line="360" w:lineRule="auto"/>
              <w:rPr>
                <w:b/>
                <w:lang w:eastAsia="en-US"/>
              </w:rPr>
            </w:pPr>
            <w:r w:rsidRPr="00CD51A0">
              <w:rPr>
                <w:b/>
              </w:rPr>
              <w:t>Baseline spirometry (n=145)</w:t>
            </w:r>
          </w:p>
        </w:tc>
        <w:tc>
          <w:tcPr>
            <w:tcW w:w="2370" w:type="dxa"/>
            <w:hideMark/>
          </w:tcPr>
          <w:p w14:paraId="1E13C2A9" w14:textId="74251159" w:rsidR="00567764" w:rsidRDefault="0083439E" w:rsidP="00B10541">
            <w:pPr>
              <w:spacing w:line="360" w:lineRule="auto"/>
              <w:jc w:val="center"/>
              <w:rPr>
                <w:b/>
                <w:lang w:eastAsia="en-US"/>
              </w:rPr>
            </w:pPr>
            <w:r>
              <w:rPr>
                <w:b/>
              </w:rPr>
              <w:t>GLI</w:t>
            </w:r>
            <w:r w:rsidR="00567764">
              <w:rPr>
                <w:b/>
              </w:rPr>
              <w:t xml:space="preserve"> reference</w:t>
            </w:r>
            <w:hyperlink w:anchor="_ENREF_10" w:tooltip="Quanjer, 2012 #122" w:history="1">
              <w:r w:rsidR="00B10541">
                <w:rPr>
                  <w:b/>
                </w:rPr>
                <w:fldChar w:fldCharType="begin">
                  <w:fldData xml:space="preserve">PEVuZE5vdGU+PENpdGU+PEF1dGhvcj5RdWFuamVyPC9BdXRob3I+PFllYXI+MjAxMjwvWWVhcj48
UmVjTnVtPjEyMjwvUmVjTnVtPjxEaXNwbGF5VGV4dD48c3R5bGUgZmFjZT0ic3VwZXJzY3JpcHQi
PjEwPC9zdHlsZT48L0Rpc3BsYXlUZXh0PjxyZWNvcmQ+PHJlYy1udW1iZXI+MTIyPC9yZWMtbnVt
YmVyPjxmb3JlaWduLWtleXM+PGtleSBhcHA9IkVOIiBkYi1pZD0iMDV3cjVkenpxejV2dGxldDVz
dTVlYXhlZnNmZngyZnN0ZnR2Ij4xMjI8L2tleT48L2ZvcmVpZ24ta2V5cz48cmVmLXR5cGUgbmFt
ZT0iSm91cm5hbCBBcnRpY2xlIj4xNzwvcmVmLXR5cGU+PGNvbnRyaWJ1dG9ycz48YXV0aG9ycz48
YXV0aG9yPlF1YW5qZXIsIFAuIEguPC9hdXRob3I+PGF1dGhvcj5TdGFub2pldmljLCBTLjwvYXV0
aG9yPjxhdXRob3I+Q29sZSwgVC4gSi48L2F1dGhvcj48YXV0aG9yPkJhdXIsIFguPC9hdXRob3I+
PGF1dGhvcj5IYWxsLCBHLiBMLjwvYXV0aG9yPjxhdXRob3I+Q3VsdmVyLCBCLiBILjwvYXV0aG9y
PjxhdXRob3I+RW5yaWdodCwgUC4gTC48L2F1dGhvcj48YXV0aG9yPkhhbmtpbnNvbiwgSi4gTC48
L2F1dGhvcj48YXV0aG9yPklwLCBNLiBTLjwvYXV0aG9yPjxhdXRob3I+WmhlbmcsIEouPC9hdXRo
b3I+PGF1dGhvcj5TdG9ja3MsIEouPC9hdXRob3I+PC9hdXRob3JzPjwvY29udHJpYnV0b3JzPjxh
dXRoLWFkZHJlc3M+RGVwdCBvZiBQdWxtb25hcnkgRGlzZWFzZXMgYW5kIERlcHQgb2YgUGFlZGlh
dHJpY3MsIEVyYXNtdXMgTWVkaWNhbCBDZW50cmUsIEVyYXNtdXMgVW5pdmVyc2l0eSwgUm90dGVy
ZGFtLCB0aGUgTmV0aGVybGFuZHMuPC9hdXRoLWFkZHJlc3M+PHRpdGxlcz48dGl0bGU+TXVsdGkt
ZXRobmljIHJlZmVyZW5jZSB2YWx1ZXMgZm9yIHNwaXJvbWV0cnkgZm9yIHRoZSAzLTk1LXlyIGFn
ZSByYW5nZTogdGhlIGdsb2JhbCBsdW5nIGZ1bmN0aW9uIDIwMTIgZXF1YXRpb25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CA6IG9mZmljaWFsIGpvdXJuYWwgb2YgdGhlIEV1
cm9wZWFuIFNvY2lldHkgZm9yIENsaW5pY2FsIFJlc3BpcmF0b3J5IFBoeXNpb2xvZ3k8L2FiYnIt
MT48L3BlcmlvZGljYWw+PHBhZ2VzPjEzMjQtNDM8L3BhZ2VzPjx2b2x1bWU+NDA8L3ZvbHVtZT48
bnVtYmVyPjY8L251bWJlcj48ZWRpdGlvbj4yMDEyLzA2LzMwPC9lZGl0aW9uPjxrZXl3b3Jkcz48
a2V5d29yZD5BZG9sZXNjZW50PC9rZXl3b3JkPjxrZXl3b3JkPkFkdWx0PC9rZXl3b3JkPjxrZXl3
b3JkPkFnZSBGYWN0b3JzPC9rZXl3b3JkPjxrZXl3b3JkPkFnZWQ8L2tleXdvcmQ+PGtleXdvcmQ+
QWdlZCwgODAgYW5kIG92ZXI8L2tleXdvcmQ+PGtleXdvcmQ+Q2hpbGQ8L2tleXdvcmQ+PGtleXdv
cmQ+Q2hpbGQsIFByZXNjaG9vbDwva2V5d29yZD48a2V5d29yZD5FdGhuaWMgR3JvdXBzPC9rZXl3
b3JkPjxrZXl3b3JkPkZlbWFsZTwva2V5d29yZD48a2V5d29yZD5Gb3JjZWQgRXhwaXJhdG9yeSBW
b2x1bWU8L2tleXdvcmQ+PGtleXdvcmQ+SHVtYW5zPC9rZXl3b3JkPjxrZXl3b3JkPkx1bmcvcGh5
c2lvbG9neTwva2V5d29yZD48a2V5d29yZD5NYWxlPC9rZXl3b3JkPjxrZXl3b3JkPk1pZGRsZSBB
Z2VkPC9rZXl3b3JkPjxrZXl3b3JkPk1vZGVscywgU3RhdGlzdGljYWw8L2tleXdvcmQ+PGtleXdv
cmQ+UHVsbW9uYXJ5IE1lZGljaW5lL21ldGhvZHMvKnN0YW5kYXJkczwva2V5d29yZD48a2V5d29y
ZD5RdWFsaXR5IENvbnRyb2w8L2tleXdvcmQ+PGtleXdvcmQ+UmVmZXJlbmNlIFZhbHVlczwva2V5
d29yZD48a2V5d29yZD5TcGlyb21ldHJ5LyptZXRob2RzLypzdGFuZGFyZHM8L2tleXdvcmQ+PGtl
eXdvcmQ+Vml0YWwgQ2FwYWNpdHk8L2tleXdvcmQ+PGtleXdvcmQ+V29ybGQgSGVhbHRoPC9rZXl3
b3JkPjwva2V5d29yZHM+PGRhdGVzPjx5ZWFyPjIwMTI8L3llYXI+PHB1Yi1kYXRlcz48ZGF0ZT5E
ZWM8L2RhdGU+PC9wdWItZGF0ZXM+PC9kYXRlcz48aXNibj4xMzk5LTMwMDMgKEVsZWN0cm9uaWMp
JiN4RDswOTAzLTE5MzYgKExpbmtpbmcpPC9pc2JuPjxhY2Nlc3Npb24tbnVtPjIyNzQzNjc1PC9h
Y2Nlc3Npb24tbnVtPjx3b3JrLXR5cGU+UmVzZWFyY2ggU3VwcG9ydCwgTi5JLkguLCBFeHRyYW11
cmFsJiN4RDtSZXNlYXJjaCBTdXBwb3J0LCBOb24tVS5TLiBHb3YmYXBvczt0PC93b3JrLXR5cGU+
PHVybHM+PHJlbGF0ZWQtdXJscz48dXJsPmh0dHA6Ly93d3cubmNiaS5ubG0ubmloLmdvdi9wdWJt
ZWQvMjI3NDM2NzU8L3VybD48L3JlbGF0ZWQtdXJscz48L3VybHM+PGN1c3RvbTI+Mzc4NjU4MTwv
Y3VzdG9tMj48ZWxlY3Ryb25pYy1yZXNvdXJjZS1udW0+MTAuMTE4My8wOTAzMTkzNi4wMDA4MDMx
MjwvZWxlY3Ryb25pYy1yZXNvdXJjZS1udW0+PGxhbmd1YWdlPmVuZzwvbGFuZ3VhZ2U+PC9yZWNv
cmQ+PC9DaXRlPjxDaXRlPjxBdXRob3I+UXVhbmplcjwvQXV0aG9yPjxZZWFyPjIwMTI8L1llYXI+
PFJlY051bT4xMjI8L1JlY051bT48cmVjb3JkPjxyZWMtbnVtYmVyPjEyMjwvcmVjLW51bWJlcj48
Zm9yZWlnbi1rZXlzPjxrZXkgYXBwPSJFTiIgZGItaWQ9IjA1d3I1ZHp6cXo1dnRsZXQ1c3U1ZWF4
ZWZzZmZ4MmZzdGZ0diI+MTIyPC9rZXk+PC9mb3JlaWduLWtleXM+PHJlZi10eXBlIG5hbWU9Ikpv
dXJuYWwgQXJ0aWNsZSI+MTc8L3JlZi10eXBlPjxjb250cmlidXRvcnM+PGF1dGhvcnM+PGF1dGhv
cj5RdWFuamVyLCBQLiBILjwvYXV0aG9yPjxhdXRob3I+U3Rhbm9qZXZpYywgUy48L2F1dGhvcj48
YXV0aG9yPkNvbGUsIFQuIEouPC9hdXRob3I+PGF1dGhvcj5CYXVyLCBYLjwvYXV0aG9yPjxhdXRo
b3I+SGFsbCwgRy4gTC48L2F1dGhvcj48YXV0aG9yPkN1bHZlciwgQi4gSC48L2F1dGhvcj48YXV0
aG9yPkVucmlnaHQsIFAuIEwuPC9hdXRob3I+PGF1dGhvcj5IYW5raW5zb24sIEouIEwuPC9hdXRo
b3I+PGF1dGhvcj5JcCwgTS4gUy48L2F1dGhvcj48YXV0aG9yPlpoZW5nLCBKLjwvYXV0aG9yPjxh
dXRob3I+U3RvY2tzLCBKLjwvYXV0aG9yPjwvYXV0aG9ycz48L2NvbnRyaWJ1dG9ycz48YXV0aC1h
ZGRyZXNzPkRlcHQgb2YgUHVsbW9uYXJ5IERpc2Vhc2VzIGFuZCBEZXB0IG9mIFBhZWRpYXRyaWNz
LCBFcmFzbXVzIE1lZGljYWwgQ2VudHJlLCBFcmFzbXVzIFVuaXZlcnNpdHksIFJvdHRlcmRhbSwg
dGhlIE5ldGhlcmxhbmRzLjwvYXV0aC1hZGRyZXNzPjx0aXRsZXM+PHRpdGxlPk11bHRpLWV0aG5p
YyByZWZlcmVuY2UgdmFsdWVzIGZvciBzcGlyb21ldHJ5IGZvciB0aGUgMy05NS15ciBhZ2UgcmFu
Z2U6IHRoZSBnbG9iYWwgbHVuZyBmdW5jdGlvbiAyMDEyIGVxdWF0aW9uczwvdGl0bGU+PHNlY29u
ZGFyeS10aXRsZT5FdXIgUmVzcGlyIEo8L3NlY29uZGFyeS10aXRsZT48YWx0LXRpdGxlPlRoZSBF
dXJvcGVhbiByZXNwaXJhdG9yeSBqb3VybmFsPC9hbHQtdGl0bGU+PC90aXRsZXM+PHBlcmlvZGlj
YWw+PGZ1bGwtdGl0bGU+RXVyIFJlc3BpciBKPC9mdWxsLXRpdGxlPjxhYmJyLTE+VGhlIEV1cm9w
ZWFuIHJlc3BpcmF0b3J5IGpvdXJuYWwgOiBvZmZpY2lhbCBqb3VybmFsIG9mIHRoZSBFdXJvcGVh
biBTb2NpZXR5IGZvciBDbGluaWNhbCBSZXNwaXJhdG9yeSBQaHlzaW9sb2d5PC9hYmJyLTE+PC9w
ZXJpb2RpY2FsPjxwYWdlcz4xMzI0LTQzPC9wYWdlcz48dm9sdW1lPjQwPC92b2x1bWU+PG51bWJl
cj42PC9udW1iZXI+PGVkaXRpb24+MjAxMi8wNi8zMDwvZWRpdGlvbj48a2V5d29yZHM+PGtleXdv
cmQ+QWRvbGVzY2VudDwva2V5d29yZD48a2V5d29yZD5BZHVsdDwva2V5d29yZD48a2V5d29yZD5B
Z2UgRmFjdG9yczwva2V5d29yZD48a2V5d29yZD5BZ2VkPC9rZXl3b3JkPjxrZXl3b3JkPkFnZWQs
IDgwIGFuZCBvdmVyPC9rZXl3b3JkPjxrZXl3b3JkPkNoaWxkPC9rZXl3b3JkPjxrZXl3b3JkPkNo
aWxkLCBQcmVzY2hvb2w8L2tleXdvcmQ+PGtleXdvcmQ+RXRobmljIEdyb3Vwczwva2V5d29yZD48
a2V5d29yZD5GZW1hbGU8L2tleXdvcmQ+PGtleXdvcmQ+Rm9yY2VkIEV4cGlyYXRvcnkgVm9sdW1l
PC9rZXl3b3JkPjxrZXl3b3JkPkh1bWFuczwva2V5d29yZD48a2V5d29yZD5MdW5nL3BoeXNpb2xv
Z3k8L2tleXdvcmQ+PGtleXdvcmQ+TWFsZTwva2V5d29yZD48a2V5d29yZD5NaWRkbGUgQWdlZDwv
a2V5d29yZD48a2V5d29yZD5Nb2RlbHMsIFN0YXRpc3RpY2FsPC9rZXl3b3JkPjxrZXl3b3JkPlB1
bG1vbmFyeSBNZWRpY2luZS9tZXRob2RzLypzdGFuZGFyZHM8L2tleXdvcmQ+PGtleXdvcmQ+UXVh
bGl0eSBDb250cm9sPC9rZXl3b3JkPjxrZXl3b3JkPlJlZmVyZW5jZSBWYWx1ZXM8L2tleXdvcmQ+
PGtleXdvcmQ+U3Bpcm9tZXRyeS8qbWV0aG9kcy8qc3RhbmRhcmRzPC9rZXl3b3JkPjxrZXl3b3Jk
PlZpdGFsIENhcGFjaXR5PC9rZXl3b3JkPjxrZXl3b3JkPldvcmxkIEhlYWx0aDwva2V5d29yZD48
L2tleXdvcmRzPjxkYXRlcz48eWVhcj4yMDEyPC95ZWFyPjxwdWItZGF0ZXM+PGRhdGU+RGVjPC9k
YXRlPjwvcHViLWRhdGVzPjwvZGF0ZXM+PGlzYm4+MTM5OS0zMDAzIChFbGVjdHJvbmljKSYjeEQ7
MDkwMy0xOTM2IChMaW5raW5nKTwvaXNibj48YWNjZXNzaW9uLW51bT4yMjc0MzY3NTwvYWNjZXNz
aW9uLW51bT48d29yay10eXBlPlJlc2VhcmNoIFN1cHBvcnQsIE4uSS5ILiwgRXh0cmFtdXJhbCYj
eEQ7UmVzZWFyY2ggU3VwcG9ydCwgTm9uLVUuUy4gR292JmFwb3M7dDwvd29yay10eXBlPjx1cmxz
PjxyZWxhdGVkLXVybHM+PHVybD5odHRwOi8vd3d3Lm5jYmkubmxtLm5paC5nb3YvcHVibWVkLzIy
NzQzNjc1PC91cmw+PC9yZWxhdGVkLXVybHM+PC91cmxzPjxjdXN0b20yPjM3ODY1ODE8L2N1c3Rv
bTI+PGVsZWN0cm9uaWMtcmVzb3VyY2UtbnVtPjEwLjExODMvMDkwMzE5MzYuMDAwODAzMTI8L2Vs
ZWN0cm9uaWMtcmVzb3VyY2UtbnVtPjxsYW5ndWFnZT5lbmc8L2xhbmd1YWdlPjwvcmVjb3JkPjwv
Q2l0ZT48Q2l0ZT48QXV0aG9yPlF1YW5qZXI8L0F1dGhvcj48WWVhcj4yMDEyPC9ZZWFyPjxSZWNO
dW0+MTIyPC9SZWNOdW0+PHJlY29yZD48cmVjLW51bWJlcj4xMjI8L3JlYy1udW1iZXI+PGZvcmVp
Z24ta2V5cz48a2V5IGFwcD0iRU4iIGRiLWlkPSIwNXdyNWR6enF6NXZ0bGV0NXN1NWVheGVmc2Zm
eDJmc3RmdHYiPjEyMjwva2V5PjwvZm9yZWlnbi1rZXlzPjxyZWYtdHlwZSBuYW1lPSJKb3VybmFs
IEFydGljbGUiPjE3PC9yZWYtdHlwZT48Y29udHJpYnV0b3JzPjxhdXRob3JzPjxhdXRob3I+UXVh
bmplciwgUC4gSC48L2F1dGhvcj48YXV0aG9yPlN0YW5vamV2aWMsIFMuPC9hdXRob3I+PGF1dGhv
cj5Db2xlLCBULiBKLjwvYXV0aG9yPjxhdXRob3I+QmF1ciwgWC48L2F1dGhvcj48YXV0aG9yPkhh
bGwsIEcuIEwuPC9hdXRob3I+PGF1dGhvcj5DdWx2ZXIsIEIuIEguPC9hdXRob3I+PGF1dGhvcj5F
bnJpZ2h0LCBQLiBMLjwvYXV0aG9yPjxhdXRob3I+SGFua2luc29uLCBKLiBMLjwvYXV0aG9yPjxh
dXRob3I+SXAsIE0uIFMuPC9hdXRob3I+PGF1dGhvcj5aaGVuZywgSi48L2F1dGhvcj48YXV0aG9y
PlN0b2NrcywgSi48L2F1dGhvcj48L2F1dGhvcnM+PC9jb250cmlidXRvcnM+PGF1dGgtYWRkcmVz
cz5EZXB0IG9mIFB1bG1vbmFyeSBEaXNlYXNlcyBhbmQgRGVwdCBvZiBQYWVkaWF0cmljcywgRXJh
c211cyBNZWRpY2FsIENlbnRyZSwgRXJhc211cyBVbml2ZXJzaXR5LCBSb3R0ZXJkYW0sIHRoZSBO
ZXRoZXJsYW5kcy48L2F1dGgtYWRkcmVzcz48dGl0bGVzPjx0aXRsZT5NdWx0aS1ldGhuaWMgcmVm
ZXJlbmNlIHZhbHVlcyBmb3Igc3Bpcm9tZXRyeSBmb3IgdGhlIDMtOTUteXIgYWdlIHJhbmdlOiB0
aGUgZ2xvYmFsIGx1bmcgZnVuY3Rpb24gMjAxMiBlcXVhdGlvbnM8L3RpdGxlPjxzZWNvbmRhcnkt
dGl0bGU+RXVyIFJlc3BpciBKPC9zZWNvbmRhcnktdGl0bGU+PGFsdC10aXRsZT5UaGUgRXVyb3Bl
YW4gcmVzcGlyYXRvcnkgam91cm5hbDwvYWx0LXRpdGxlPjwvdGl0bGVzPjxwZXJpb2RpY2FsPjxm
dWxsLXRpdGxlPkV1ciBSZXNwaXIgSjwvZnVsbC10aXRsZT48YWJici0xPlRoZSBFdXJvcGVhbiBy
ZXNwaXJhdG9yeSBqb3VybmFsIDogb2ZmaWNpYWwgam91cm5hbCBvZiB0aGUgRXVyb3BlYW4gU29j
aWV0eSBmb3IgQ2xpbmljYWwgUmVzcGlyYXRvcnkgUGh5c2lvbG9neTwvYWJici0xPjwvcGVyaW9k
aWNhbD48cGFnZXM+MTMyNC00MzwvcGFnZXM+PHZvbHVtZT40MDwvdm9sdW1lPjxudW1iZXI+Njwv
bnVtYmVyPjxlZGl0aW9uPjIwMTIvMDYvMzA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V0aG5pYyBHcm91cHM8L2tleXdvcmQ+PGtleXdv
cmQ+RmVtYWxlPC9rZXl3b3JkPjxrZXl3b3JkPkZvcmNlZCBFeHBpcmF0b3J5IFZvbHVtZTwva2V5
d29yZD48a2V5d29yZD5IdW1hbnM8L2tleXdvcmQ+PGtleXdvcmQ+THVuZy9waHlzaW9sb2d5PC9r
ZXl3b3JkPjxrZXl3b3JkPk1hbGU8L2tleXdvcmQ+PGtleXdvcmQ+TWlkZGxlIEFnZWQ8L2tleXdv
cmQ+PGtleXdvcmQ+TW9kZWxzLCBTdGF0aXN0aWNhbDwva2V5d29yZD48a2V5d29yZD5QdWxtb25h
cnkgTWVkaWNpbmUvbWV0aG9kcy8qc3RhbmRhcmRzPC9rZXl3b3JkPjxrZXl3b3JkPlF1YWxpdHkg
Q29udHJvbDwva2V5d29yZD48a2V5d29yZD5SZWZlcmVuY2UgVmFsdWVzPC9rZXl3b3JkPjxrZXl3
b3JkPlNwaXJvbWV0cnkvKm1ldGhvZHMvKnN0YW5kYXJkczwva2V5d29yZD48a2V5d29yZD5WaXRh
bCBDYXBhY2l0eTwva2V5d29yZD48a2V5d29yZD5Xb3JsZCBIZWFsdGg8L2tleXdvcmQ+PC9rZXl3
b3Jkcz48ZGF0ZXM+PHllYXI+MjAxMjwveWVhcj48cHViLWRhdGVzPjxkYXRlPkRlYzwvZGF0ZT48
L3B1Yi1kYXRlcz48L2RhdGVzPjxpc2JuPjEzOTktMzAwMyAoRWxlY3Ryb25pYykmI3hEOzA5MDMt
MTkzNiAoTGlua2luZyk8L2lzYm4+PGFjY2Vzc2lvbi1udW0+MjI3NDM2NzU8L2FjY2Vzc2lvbi1u
dW0+PHdvcmstdHlwZT5SZXNlYXJjaCBTdXBwb3J0LCBOLkkuSC4sIEV4dHJhbXVyYWwmI3hEO1Jl
c2VhcmNoIFN1cHBvcnQsIE5vbi1VLlMuIEdvdiZhcG9zO3Q8L3dvcmstdHlwZT48dXJscz48cmVs
YXRlZC11cmxzPjx1cmw+aHR0cDovL3d3dy5uY2JpLm5sbS5uaWguZ292L3B1Ym1lZC8yMjc0MzY3
NTwvdXJsPjwvcmVsYXRlZC11cmxzPjwvdXJscz48Y3VzdG9tMj4zNzg2NTgxPC9jdXN0b20yPjxl
bGVjdHJvbmljLXJlc291cmNlLW51bT4xMC4xMTgzLzA5MDMxOTM2LjAwMDgwMzEyPC9lbGVjdHJv
bmljLXJlc291cmNlLW51bT48bGFuZ3VhZ2U+ZW5nPC9sYW5ndWFnZT48L3JlY29yZD48L0NpdGU+
PENpdGU+PEF1dGhvcj5RdWFuamVyPC9BdXRob3I+PFllYXI+MjAxMjwvWWVhcj48UmVjTnVtPjEy
MjwvUmVjTnVtPjxyZWNvcmQ+PHJlYy1udW1iZXI+MTIyPC9yZWMtbnVtYmVyPjxmb3JlaWduLWtl
eXM+PGtleSBhcHA9IkVOIiBkYi1pZD0iMDV3cjVkenpxejV2dGxldDVzdTVlYXhlZnNmZngyZnN0
ZnR2Ij4xMjI8L2tleT48L2ZvcmVpZ24ta2V5cz48cmVmLXR5cGUgbmFtZT0iSm91cm5hbCBBcnRp
Y2xlIj4xNzwvcmVmLXR5cGU+PGNvbnRyaWJ1dG9ycz48YXV0aG9ycz48YXV0aG9yPlF1YW5qZXIs
IFAuIEguPC9hdXRob3I+PGF1dGhvcj5TdGFub2pldmljLCBTLjwvYXV0aG9yPjxhdXRob3I+Q29s
ZSwgVC4gSi48L2F1dGhvcj48YXV0aG9yPkJhdXIsIFguPC9hdXRob3I+PGF1dGhvcj5IYWxsLCBH
LiBMLjwvYXV0aG9yPjxhdXRob3I+Q3VsdmVyLCBCLiBILjwvYXV0aG9yPjxhdXRob3I+RW5yaWdo
dCwgUC4gTC48L2F1dGhvcj48YXV0aG9yPkhhbmtpbnNvbiwgSi4gTC48L2F1dGhvcj48YXV0aG9y
PklwLCBNLiBTLjwvYXV0aG9yPjxhdXRob3I+WmhlbmcsIEouPC9hdXRob3I+PGF1dGhvcj5TdG9j
a3MsIEouPC9hdXRob3I+PC9hdXRob3JzPjwvY29udHJpYnV0b3JzPjxhdXRoLWFkZHJlc3M+RGVw
dCBvZiBQdWxtb25hcnkgRGlzZWFzZXMgYW5kIERlcHQgb2YgUGFlZGlhdHJpY3MsIEVyYXNtdXMg
TWVkaWNhbCBDZW50cmUsIEVyYXNtdXMgVW5pdmVyc2l0eSwgUm90dGVyZGFtLCB0aGUgTmV0aGVy
bGFuZHMuPC9hdXRoLWFkZHJlc3M+PHRpdGxlcz48dGl0bGU+TXVsdGktZXRobmljIHJlZmVyZW5j
ZSB2YWx1ZXMgZm9yIHNwaXJvbWV0cnkgZm9yIHRoZSAzLTk1LXlyIGFnZSByYW5nZTogdGhlIGds
b2JhbCBsdW5nIGZ1bmN0aW9uIDIwMTIgZXF1YXRpb25zPC90aXRsZT48c2Vjb25kYXJ5LXRpdGxl
PkV1ciBSZXNwaXIgSjwvc2Vjb25kYXJ5LXRpdGxlPjxhbHQtdGl0bGU+VGhlIEV1cm9wZWFuIHJl
c3BpcmF0b3J5IGpvdXJuYWw8L2FsdC10aXRsZT48L3RpdGxlcz48cGVyaW9kaWNhbD48ZnVsbC10
aXRsZT5FdXIgUmVzcGlyIEo8L2Z1bGwtdGl0bGU+PGFiYnItMT5UaGUgRXVyb3BlYW4gcmVzcGly
YXRvcnkgam91cm5hbCA6IG9mZmljaWFsIGpvdXJuYWwgb2YgdGhlIEV1cm9wZWFuIFNvY2lldHkg
Zm9yIENsaW5pY2FsIFJlc3BpcmF0b3J5IFBoeXNpb2xvZ3k8L2FiYnItMT48L3BlcmlvZGljYWw+
PHBhZ2VzPjEzMjQtNDM8L3BhZ2VzPjx2b2x1bWU+NDA8L3ZvbHVtZT48bnVtYmVyPjY8L251bWJl
cj48ZWRpdGlvbj4yMDEyLzA2LzMwPC9lZGl0aW9uPjxrZXl3b3Jkcz48a2V5d29yZD5BZG9sZXNj
ZW50PC9rZXl3b3JkPjxrZXl3b3JkPkFkdWx0PC9rZXl3b3JkPjxrZXl3b3JkPkFnZSBGYWN0b3Jz
PC9rZXl3b3JkPjxrZXl3b3JkPkFnZWQ8L2tleXdvcmQ+PGtleXdvcmQ+QWdlZCwgODAgYW5kIG92
ZXI8L2tleXdvcmQ+PGtleXdvcmQ+Q2hpbGQ8L2tleXdvcmQ+PGtleXdvcmQ+Q2hpbGQsIFByZXNj
aG9vbDwva2V5d29yZD48a2V5d29yZD5FdGhuaWMgR3JvdXBzPC9rZXl3b3JkPjxrZXl3b3JkPkZl
bWFsZTwva2V5d29yZD48a2V5d29yZD5Gb3JjZWQgRXhwaXJhdG9yeSBWb2x1bWU8L2tleXdvcmQ+
PGtleXdvcmQ+SHVtYW5zPC9rZXl3b3JkPjxrZXl3b3JkPkx1bmcvcGh5c2lvbG9neTwva2V5d29y
ZD48a2V5d29yZD5NYWxlPC9rZXl3b3JkPjxrZXl3b3JkPk1pZGRsZSBBZ2VkPC9rZXl3b3JkPjxr
ZXl3b3JkPk1vZGVscywgU3RhdGlzdGljYWw8L2tleXdvcmQ+PGtleXdvcmQ+UHVsbW9uYXJ5IE1l
ZGljaW5lL21ldGhvZHMvKnN0YW5kYXJkczwva2V5d29yZD48a2V5d29yZD5RdWFsaXR5IENvbnRy
b2w8L2tleXdvcmQ+PGtleXdvcmQ+UmVmZXJlbmNlIFZhbHVlczwva2V5d29yZD48a2V5d29yZD5T
cGlyb21ldHJ5LyptZXRob2RzLypzdGFuZGFyZHM8L2tleXdvcmQ+PGtleXdvcmQ+Vml0YWwgQ2Fw
YWNpdHk8L2tleXdvcmQ+PGtleXdvcmQ+V29ybGQgSGVhbHRoPC9rZXl3b3JkPjwva2V5d29yZHM+
PGRhdGVzPjx5ZWFyPjIwMTI8L3llYXI+PHB1Yi1kYXRlcz48ZGF0ZT5EZWM8L2RhdGU+PC9wdWIt
ZGF0ZXM+PC9kYXRlcz48aXNibj4xMzk5LTMwMDMgKEVsZWN0cm9uaWMpJiN4RDswOTAzLTE5MzYg
KExpbmtpbmcpPC9pc2JuPjxhY2Nlc3Npb24tbnVtPjIyNzQzNjc1PC9hY2Nlc3Npb24tbnVtPjx3
b3JrLXR5cGU+UmVzZWFyY2ggU3VwcG9ydCwgTi5JLkguLCBFeHRyYW11cmFsJiN4RDtSZXNlYXJj
aCBTdXBwb3J0LCBOb24tVS5TLiBHb3YmYXBvczt0PC93b3JrLXR5cGU+PHVybHM+PHJlbGF0ZWQt
dXJscz48dXJsPmh0dHA6Ly93d3cubmNiaS5ubG0ubmloLmdvdi9wdWJtZWQvMjI3NDM2NzU8L3Vy
bD48L3JlbGF0ZWQtdXJscz48L3VybHM+PGN1c3RvbTI+Mzc4NjU4MTwvY3VzdG9tMj48ZWxlY3Ry
b25pYy1yZXNvdXJjZS1udW0+MTAuMTE4My8wOTAzMTkzNi4wMDA4MDMxMjwvZWxlY3Ryb25pYy1y
ZXNvdXJjZS1udW0+PGxhbmd1YWdlPmVuZzwvbGFuZ3VhZ2U+PC9yZWNvcmQ+PC9DaXRlPjwvRW5k
Tm90ZT5=
</w:fldData>
                </w:fldChar>
              </w:r>
              <w:r w:rsidR="00B10541">
                <w:rPr>
                  <w:b/>
                </w:rPr>
                <w:instrText xml:space="preserve"> ADDIN EN.CITE </w:instrText>
              </w:r>
              <w:r w:rsidR="00B10541">
                <w:rPr>
                  <w:b/>
                </w:rPr>
                <w:fldChar w:fldCharType="begin">
                  <w:fldData xml:space="preserve">PEVuZE5vdGU+PENpdGU+PEF1dGhvcj5RdWFuamVyPC9BdXRob3I+PFllYXI+MjAxMjwvWWVhcj48
UmVjTnVtPjEyMjwvUmVjTnVtPjxEaXNwbGF5VGV4dD48c3R5bGUgZmFjZT0ic3VwZXJzY3JpcHQi
PjEwPC9zdHlsZT48L0Rpc3BsYXlUZXh0PjxyZWNvcmQ+PHJlYy1udW1iZXI+MTIyPC9yZWMtbnVt
YmVyPjxmb3JlaWduLWtleXM+PGtleSBhcHA9IkVOIiBkYi1pZD0iMDV3cjVkenpxejV2dGxldDVz
dTVlYXhlZnNmZngyZnN0ZnR2Ij4xMjI8L2tleT48L2ZvcmVpZ24ta2V5cz48cmVmLXR5cGUgbmFt
ZT0iSm91cm5hbCBBcnRpY2xlIj4xNzwvcmVmLXR5cGU+PGNvbnRyaWJ1dG9ycz48YXV0aG9ycz48
YXV0aG9yPlF1YW5qZXIsIFAuIEguPC9hdXRob3I+PGF1dGhvcj5TdGFub2pldmljLCBTLjwvYXV0
aG9yPjxhdXRob3I+Q29sZSwgVC4gSi48L2F1dGhvcj48YXV0aG9yPkJhdXIsIFguPC9hdXRob3I+
PGF1dGhvcj5IYWxsLCBHLiBMLjwvYXV0aG9yPjxhdXRob3I+Q3VsdmVyLCBCLiBILjwvYXV0aG9y
PjxhdXRob3I+RW5yaWdodCwgUC4gTC48L2F1dGhvcj48YXV0aG9yPkhhbmtpbnNvbiwgSi4gTC48
L2F1dGhvcj48YXV0aG9yPklwLCBNLiBTLjwvYXV0aG9yPjxhdXRob3I+WmhlbmcsIEouPC9hdXRo
b3I+PGF1dGhvcj5TdG9ja3MsIEouPC9hdXRob3I+PC9hdXRob3JzPjwvY29udHJpYnV0b3JzPjxh
dXRoLWFkZHJlc3M+RGVwdCBvZiBQdWxtb25hcnkgRGlzZWFzZXMgYW5kIERlcHQgb2YgUGFlZGlh
dHJpY3MsIEVyYXNtdXMgTWVkaWNhbCBDZW50cmUsIEVyYXNtdXMgVW5pdmVyc2l0eSwgUm90dGVy
ZGFtLCB0aGUgTmV0aGVybGFuZHMuPC9hdXRoLWFkZHJlc3M+PHRpdGxlcz48dGl0bGU+TXVsdGkt
ZXRobmljIHJlZmVyZW5jZSB2YWx1ZXMgZm9yIHNwaXJvbWV0cnkgZm9yIHRoZSAzLTk1LXlyIGFn
ZSByYW5nZTogdGhlIGdsb2JhbCBsdW5nIGZ1bmN0aW9uIDIwMTIgZXF1YXRpb25zPC90aXRsZT48
c2Vjb25kYXJ5LXRpdGxlPkV1ciBSZXNwaXIgSjwvc2Vjb25kYXJ5LXRpdGxlPjxhbHQtdGl0bGU+
VGhlIEV1cm9wZWFuIHJlc3BpcmF0b3J5IGpvdXJuYWw8L2FsdC10aXRsZT48L3RpdGxlcz48cGVy
aW9kaWNhbD48ZnVsbC10aXRsZT5FdXIgUmVzcGlyIEo8L2Z1bGwtdGl0bGU+PGFiYnItMT5UaGUg
RXVyb3BlYW4gcmVzcGlyYXRvcnkgam91cm5hbCA6IG9mZmljaWFsIGpvdXJuYWwgb2YgdGhlIEV1
cm9wZWFuIFNvY2lldHkgZm9yIENsaW5pY2FsIFJlc3BpcmF0b3J5IFBoeXNpb2xvZ3k8L2FiYnIt
MT48L3BlcmlvZGljYWw+PHBhZ2VzPjEzMjQtNDM8L3BhZ2VzPjx2b2x1bWU+NDA8L3ZvbHVtZT48
bnVtYmVyPjY8L251bWJlcj48ZWRpdGlvbj4yMDEyLzA2LzMwPC9lZGl0aW9uPjxrZXl3b3Jkcz48
a2V5d29yZD5BZG9sZXNjZW50PC9rZXl3b3JkPjxrZXl3b3JkPkFkdWx0PC9rZXl3b3JkPjxrZXl3
b3JkPkFnZSBGYWN0b3JzPC9rZXl3b3JkPjxrZXl3b3JkPkFnZWQ8L2tleXdvcmQ+PGtleXdvcmQ+
QWdlZCwgODAgYW5kIG92ZXI8L2tleXdvcmQ+PGtleXdvcmQ+Q2hpbGQ8L2tleXdvcmQ+PGtleXdv
cmQ+Q2hpbGQsIFByZXNjaG9vbDwva2V5d29yZD48a2V5d29yZD5FdGhuaWMgR3JvdXBzPC9rZXl3
b3JkPjxrZXl3b3JkPkZlbWFsZTwva2V5d29yZD48a2V5d29yZD5Gb3JjZWQgRXhwaXJhdG9yeSBW
b2x1bWU8L2tleXdvcmQ+PGtleXdvcmQ+SHVtYW5zPC9rZXl3b3JkPjxrZXl3b3JkPkx1bmcvcGh5
c2lvbG9neTwva2V5d29yZD48a2V5d29yZD5NYWxlPC9rZXl3b3JkPjxrZXl3b3JkPk1pZGRsZSBB
Z2VkPC9rZXl3b3JkPjxrZXl3b3JkPk1vZGVscywgU3RhdGlzdGljYWw8L2tleXdvcmQ+PGtleXdv
cmQ+UHVsbW9uYXJ5IE1lZGljaW5lL21ldGhvZHMvKnN0YW5kYXJkczwva2V5d29yZD48a2V5d29y
ZD5RdWFsaXR5IENvbnRyb2w8L2tleXdvcmQ+PGtleXdvcmQ+UmVmZXJlbmNlIFZhbHVlczwva2V5
d29yZD48a2V5d29yZD5TcGlyb21ldHJ5LyptZXRob2RzLypzdGFuZGFyZHM8L2tleXdvcmQ+PGtl
eXdvcmQ+Vml0YWwgQ2FwYWNpdHk8L2tleXdvcmQ+PGtleXdvcmQ+V29ybGQgSGVhbHRoPC9rZXl3
b3JkPjwva2V5d29yZHM+PGRhdGVzPjx5ZWFyPjIwMTI8L3llYXI+PHB1Yi1kYXRlcz48ZGF0ZT5E
ZWM8L2RhdGU+PC9wdWItZGF0ZXM+PC9kYXRlcz48aXNibj4xMzk5LTMwMDMgKEVsZWN0cm9uaWMp
JiN4RDswOTAzLTE5MzYgKExpbmtpbmcpPC9pc2JuPjxhY2Nlc3Npb24tbnVtPjIyNzQzNjc1PC9h
Y2Nlc3Npb24tbnVtPjx3b3JrLXR5cGU+UmVzZWFyY2ggU3VwcG9ydCwgTi5JLkguLCBFeHRyYW11
cmFsJiN4RDtSZXNlYXJjaCBTdXBwb3J0LCBOb24tVS5TLiBHb3YmYXBvczt0PC93b3JrLXR5cGU+
PHVybHM+PHJlbGF0ZWQtdXJscz48dXJsPmh0dHA6Ly93d3cubmNiaS5ubG0ubmloLmdvdi9wdWJt
ZWQvMjI3NDM2NzU8L3VybD48L3JlbGF0ZWQtdXJscz48L3VybHM+PGN1c3RvbTI+Mzc4NjU4MTwv
Y3VzdG9tMj48ZWxlY3Ryb25pYy1yZXNvdXJjZS1udW0+MTAuMTE4My8wOTAzMTkzNi4wMDA4MDMx
MjwvZWxlY3Ryb25pYy1yZXNvdXJjZS1udW0+PGxhbmd1YWdlPmVuZzwvbGFuZ3VhZ2U+PC9yZWNv
cmQ+PC9DaXRlPjxDaXRlPjxBdXRob3I+UXVhbmplcjwvQXV0aG9yPjxZZWFyPjIwMTI8L1llYXI+
PFJlY051bT4xMjI8L1JlY051bT48cmVjb3JkPjxyZWMtbnVtYmVyPjEyMjwvcmVjLW51bWJlcj48
Zm9yZWlnbi1rZXlzPjxrZXkgYXBwPSJFTiIgZGItaWQ9IjA1d3I1ZHp6cXo1dnRsZXQ1c3U1ZWF4
ZWZzZmZ4MmZzdGZ0diI+MTIyPC9rZXk+PC9mb3JlaWduLWtleXM+PHJlZi10eXBlIG5hbWU9Ikpv
dXJuYWwgQXJ0aWNsZSI+MTc8L3JlZi10eXBlPjxjb250cmlidXRvcnM+PGF1dGhvcnM+PGF1dGhv
cj5RdWFuamVyLCBQLiBILjwvYXV0aG9yPjxhdXRob3I+U3Rhbm9qZXZpYywgUy48L2F1dGhvcj48
YXV0aG9yPkNvbGUsIFQuIEouPC9hdXRob3I+PGF1dGhvcj5CYXVyLCBYLjwvYXV0aG9yPjxhdXRo
b3I+SGFsbCwgRy4gTC48L2F1dGhvcj48YXV0aG9yPkN1bHZlciwgQi4gSC48L2F1dGhvcj48YXV0
aG9yPkVucmlnaHQsIFAuIEwuPC9hdXRob3I+PGF1dGhvcj5IYW5raW5zb24sIEouIEwuPC9hdXRo
b3I+PGF1dGhvcj5JcCwgTS4gUy48L2F1dGhvcj48YXV0aG9yPlpoZW5nLCBKLjwvYXV0aG9yPjxh
dXRob3I+U3RvY2tzLCBKLjwvYXV0aG9yPjwvYXV0aG9ycz48L2NvbnRyaWJ1dG9ycz48YXV0aC1h
ZGRyZXNzPkRlcHQgb2YgUHVsbW9uYXJ5IERpc2Vhc2VzIGFuZCBEZXB0IG9mIFBhZWRpYXRyaWNz
LCBFcmFzbXVzIE1lZGljYWwgQ2VudHJlLCBFcmFzbXVzIFVuaXZlcnNpdHksIFJvdHRlcmRhbSwg
dGhlIE5ldGhlcmxhbmRzLjwvYXV0aC1hZGRyZXNzPjx0aXRsZXM+PHRpdGxlPk11bHRpLWV0aG5p
YyByZWZlcmVuY2UgdmFsdWVzIGZvciBzcGlyb21ldHJ5IGZvciB0aGUgMy05NS15ciBhZ2UgcmFu
Z2U6IHRoZSBnbG9iYWwgbHVuZyBmdW5jdGlvbiAyMDEyIGVxdWF0aW9uczwvdGl0bGU+PHNlY29u
ZGFyeS10aXRsZT5FdXIgUmVzcGlyIEo8L3NlY29uZGFyeS10aXRsZT48YWx0LXRpdGxlPlRoZSBF
dXJvcGVhbiByZXNwaXJhdG9yeSBqb3VybmFsPC9hbHQtdGl0bGU+PC90aXRsZXM+PHBlcmlvZGlj
YWw+PGZ1bGwtdGl0bGU+RXVyIFJlc3BpciBKPC9mdWxsLXRpdGxlPjxhYmJyLTE+VGhlIEV1cm9w
ZWFuIHJlc3BpcmF0b3J5IGpvdXJuYWwgOiBvZmZpY2lhbCBqb3VybmFsIG9mIHRoZSBFdXJvcGVh
biBTb2NpZXR5IGZvciBDbGluaWNhbCBSZXNwaXJhdG9yeSBQaHlzaW9sb2d5PC9hYmJyLTE+PC9w
ZXJpb2RpY2FsPjxwYWdlcz4xMzI0LTQzPC9wYWdlcz48dm9sdW1lPjQwPC92b2x1bWU+PG51bWJl
cj42PC9udW1iZXI+PGVkaXRpb24+MjAxMi8wNi8zMDwvZWRpdGlvbj48a2V5d29yZHM+PGtleXdv
cmQ+QWRvbGVzY2VudDwva2V5d29yZD48a2V5d29yZD5BZHVsdDwva2V5d29yZD48a2V5d29yZD5B
Z2UgRmFjdG9yczwva2V5d29yZD48a2V5d29yZD5BZ2VkPC9rZXl3b3JkPjxrZXl3b3JkPkFnZWQs
IDgwIGFuZCBvdmVyPC9rZXl3b3JkPjxrZXl3b3JkPkNoaWxkPC9rZXl3b3JkPjxrZXl3b3JkPkNo
aWxkLCBQcmVzY2hvb2w8L2tleXdvcmQ+PGtleXdvcmQ+RXRobmljIEdyb3Vwczwva2V5d29yZD48
a2V5d29yZD5GZW1hbGU8L2tleXdvcmQ+PGtleXdvcmQ+Rm9yY2VkIEV4cGlyYXRvcnkgVm9sdW1l
PC9rZXl3b3JkPjxrZXl3b3JkPkh1bWFuczwva2V5d29yZD48a2V5d29yZD5MdW5nL3BoeXNpb2xv
Z3k8L2tleXdvcmQ+PGtleXdvcmQ+TWFsZTwva2V5d29yZD48a2V5d29yZD5NaWRkbGUgQWdlZDwv
a2V5d29yZD48a2V5d29yZD5Nb2RlbHMsIFN0YXRpc3RpY2FsPC9rZXl3b3JkPjxrZXl3b3JkPlB1
bG1vbmFyeSBNZWRpY2luZS9tZXRob2RzLypzdGFuZGFyZHM8L2tleXdvcmQ+PGtleXdvcmQ+UXVh
bGl0eSBDb250cm9sPC9rZXl3b3JkPjxrZXl3b3JkPlJlZmVyZW5jZSBWYWx1ZXM8L2tleXdvcmQ+
PGtleXdvcmQ+U3Bpcm9tZXRyeS8qbWV0aG9kcy8qc3RhbmRhcmRzPC9rZXl3b3JkPjxrZXl3b3Jk
PlZpdGFsIENhcGFjaXR5PC9rZXl3b3JkPjxrZXl3b3JkPldvcmxkIEhlYWx0aDwva2V5d29yZD48
L2tleXdvcmRzPjxkYXRlcz48eWVhcj4yMDEyPC95ZWFyPjxwdWItZGF0ZXM+PGRhdGU+RGVjPC9k
YXRlPjwvcHViLWRhdGVzPjwvZGF0ZXM+PGlzYm4+MTM5OS0zMDAzIChFbGVjdHJvbmljKSYjeEQ7
MDkwMy0xOTM2IChMaW5raW5nKTwvaXNibj48YWNjZXNzaW9uLW51bT4yMjc0MzY3NTwvYWNjZXNz
aW9uLW51bT48d29yay10eXBlPlJlc2VhcmNoIFN1cHBvcnQsIE4uSS5ILiwgRXh0cmFtdXJhbCYj
eEQ7UmVzZWFyY2ggU3VwcG9ydCwgTm9uLVUuUy4gR292JmFwb3M7dDwvd29yay10eXBlPjx1cmxz
PjxyZWxhdGVkLXVybHM+PHVybD5odHRwOi8vd3d3Lm5jYmkubmxtLm5paC5nb3YvcHVibWVkLzIy
NzQzNjc1PC91cmw+PC9yZWxhdGVkLXVybHM+PC91cmxzPjxjdXN0b20yPjM3ODY1ODE8L2N1c3Rv
bTI+PGVsZWN0cm9uaWMtcmVzb3VyY2UtbnVtPjEwLjExODMvMDkwMzE5MzYuMDAwODAzMTI8L2Vs
ZWN0cm9uaWMtcmVzb3VyY2UtbnVtPjxsYW5ndWFnZT5lbmc8L2xhbmd1YWdlPjwvcmVjb3JkPjwv
Q2l0ZT48Q2l0ZT48QXV0aG9yPlF1YW5qZXI8L0F1dGhvcj48WWVhcj4yMDEyPC9ZZWFyPjxSZWNO
dW0+MTIyPC9SZWNOdW0+PHJlY29yZD48cmVjLW51bWJlcj4xMjI8L3JlYy1udW1iZXI+PGZvcmVp
Z24ta2V5cz48a2V5IGFwcD0iRU4iIGRiLWlkPSIwNXdyNWR6enF6NXZ0bGV0NXN1NWVheGVmc2Zm
eDJmc3RmdHYiPjEyMjwva2V5PjwvZm9yZWlnbi1rZXlzPjxyZWYtdHlwZSBuYW1lPSJKb3VybmFs
IEFydGljbGUiPjE3PC9yZWYtdHlwZT48Y29udHJpYnV0b3JzPjxhdXRob3JzPjxhdXRob3I+UXVh
bmplciwgUC4gSC48L2F1dGhvcj48YXV0aG9yPlN0YW5vamV2aWMsIFMuPC9hdXRob3I+PGF1dGhv
cj5Db2xlLCBULiBKLjwvYXV0aG9yPjxhdXRob3I+QmF1ciwgWC48L2F1dGhvcj48YXV0aG9yPkhh
bGwsIEcuIEwuPC9hdXRob3I+PGF1dGhvcj5DdWx2ZXIsIEIuIEguPC9hdXRob3I+PGF1dGhvcj5F
bnJpZ2h0LCBQLiBMLjwvYXV0aG9yPjxhdXRob3I+SGFua2luc29uLCBKLiBMLjwvYXV0aG9yPjxh
dXRob3I+SXAsIE0uIFMuPC9hdXRob3I+PGF1dGhvcj5aaGVuZywgSi48L2F1dGhvcj48YXV0aG9y
PlN0b2NrcywgSi48L2F1dGhvcj48L2F1dGhvcnM+PC9jb250cmlidXRvcnM+PGF1dGgtYWRkcmVz
cz5EZXB0IG9mIFB1bG1vbmFyeSBEaXNlYXNlcyBhbmQgRGVwdCBvZiBQYWVkaWF0cmljcywgRXJh
c211cyBNZWRpY2FsIENlbnRyZSwgRXJhc211cyBVbml2ZXJzaXR5LCBSb3R0ZXJkYW0sIHRoZSBO
ZXRoZXJsYW5kcy48L2F1dGgtYWRkcmVzcz48dGl0bGVzPjx0aXRsZT5NdWx0aS1ldGhuaWMgcmVm
ZXJlbmNlIHZhbHVlcyBmb3Igc3Bpcm9tZXRyeSBmb3IgdGhlIDMtOTUteXIgYWdlIHJhbmdlOiB0
aGUgZ2xvYmFsIGx1bmcgZnVuY3Rpb24gMjAxMiBlcXVhdGlvbnM8L3RpdGxlPjxzZWNvbmRhcnkt
dGl0bGU+RXVyIFJlc3BpciBKPC9zZWNvbmRhcnktdGl0bGU+PGFsdC10aXRsZT5UaGUgRXVyb3Bl
YW4gcmVzcGlyYXRvcnkgam91cm5hbDwvYWx0LXRpdGxlPjwvdGl0bGVzPjxwZXJpb2RpY2FsPjxm
dWxsLXRpdGxlPkV1ciBSZXNwaXIgSjwvZnVsbC10aXRsZT48YWJici0xPlRoZSBFdXJvcGVhbiBy
ZXNwaXJhdG9yeSBqb3VybmFsIDogb2ZmaWNpYWwgam91cm5hbCBvZiB0aGUgRXVyb3BlYW4gU29j
aWV0eSBmb3IgQ2xpbmljYWwgUmVzcGlyYXRvcnkgUGh5c2lvbG9neTwvYWJici0xPjwvcGVyaW9k
aWNhbD48cGFnZXM+MTMyNC00MzwvcGFnZXM+PHZvbHVtZT40MDwvdm9sdW1lPjxudW1iZXI+Njwv
bnVtYmVyPjxlZGl0aW9uPjIwMTIvMDYvMzA8L2VkaXRpb24+PGtleXdvcmRzPjxrZXl3b3JkPkFk
b2xlc2NlbnQ8L2tleXdvcmQ+PGtleXdvcmQ+QWR1bHQ8L2tleXdvcmQ+PGtleXdvcmQ+QWdlIEZh
Y3RvcnM8L2tleXdvcmQ+PGtleXdvcmQ+QWdlZDwva2V5d29yZD48a2V5d29yZD5BZ2VkLCA4MCBh
bmQgb3Zlcjwva2V5d29yZD48a2V5d29yZD5DaGlsZDwva2V5d29yZD48a2V5d29yZD5DaGlsZCwg
UHJlc2Nob29sPC9rZXl3b3JkPjxrZXl3b3JkPkV0aG5pYyBHcm91cHM8L2tleXdvcmQ+PGtleXdv
cmQ+RmVtYWxlPC9rZXl3b3JkPjxrZXl3b3JkPkZvcmNlZCBFeHBpcmF0b3J5IFZvbHVtZTwva2V5
d29yZD48a2V5d29yZD5IdW1hbnM8L2tleXdvcmQ+PGtleXdvcmQ+THVuZy9waHlzaW9sb2d5PC9r
ZXl3b3JkPjxrZXl3b3JkPk1hbGU8L2tleXdvcmQ+PGtleXdvcmQ+TWlkZGxlIEFnZWQ8L2tleXdv
cmQ+PGtleXdvcmQ+TW9kZWxzLCBTdGF0aXN0aWNhbDwva2V5d29yZD48a2V5d29yZD5QdWxtb25h
cnkgTWVkaWNpbmUvbWV0aG9kcy8qc3RhbmRhcmRzPC9rZXl3b3JkPjxrZXl3b3JkPlF1YWxpdHkg
Q29udHJvbDwva2V5d29yZD48a2V5d29yZD5SZWZlcmVuY2UgVmFsdWVzPC9rZXl3b3JkPjxrZXl3
b3JkPlNwaXJvbWV0cnkvKm1ldGhvZHMvKnN0YW5kYXJkczwva2V5d29yZD48a2V5d29yZD5WaXRh
bCBDYXBhY2l0eTwva2V5d29yZD48a2V5d29yZD5Xb3JsZCBIZWFsdGg8L2tleXdvcmQ+PC9rZXl3
b3Jkcz48ZGF0ZXM+PHllYXI+MjAxMjwveWVhcj48cHViLWRhdGVzPjxkYXRlPkRlYzwvZGF0ZT48
L3B1Yi1kYXRlcz48L2RhdGVzPjxpc2JuPjEzOTktMzAwMyAoRWxlY3Ryb25pYykmI3hEOzA5MDMt
MTkzNiAoTGlua2luZyk8L2lzYm4+PGFjY2Vzc2lvbi1udW0+MjI3NDM2NzU8L2FjY2Vzc2lvbi1u
dW0+PHdvcmstdHlwZT5SZXNlYXJjaCBTdXBwb3J0LCBOLkkuSC4sIEV4dHJhbXVyYWwmI3hEO1Jl
c2VhcmNoIFN1cHBvcnQsIE5vbi1VLlMuIEdvdiZhcG9zO3Q8L3dvcmstdHlwZT48dXJscz48cmVs
YXRlZC11cmxzPjx1cmw+aHR0cDovL3d3dy5uY2JpLm5sbS5uaWguZ292L3B1Ym1lZC8yMjc0MzY3
NTwvdXJsPjwvcmVsYXRlZC11cmxzPjwvdXJscz48Y3VzdG9tMj4zNzg2NTgxPC9jdXN0b20yPjxl
bGVjdHJvbmljLXJlc291cmNlLW51bT4xMC4xMTgzLzA5MDMxOTM2LjAwMDgwMzEyPC9lbGVjdHJv
bmljLXJlc291cmNlLW51bT48bGFuZ3VhZ2U+ZW5nPC9sYW5ndWFnZT48L3JlY29yZD48L0NpdGU+
PENpdGU+PEF1dGhvcj5RdWFuamVyPC9BdXRob3I+PFllYXI+MjAxMjwvWWVhcj48UmVjTnVtPjEy
MjwvUmVjTnVtPjxyZWNvcmQ+PHJlYy1udW1iZXI+MTIyPC9yZWMtbnVtYmVyPjxmb3JlaWduLWtl
eXM+PGtleSBhcHA9IkVOIiBkYi1pZD0iMDV3cjVkenpxejV2dGxldDVzdTVlYXhlZnNmZngyZnN0
ZnR2Ij4xMjI8L2tleT48L2ZvcmVpZ24ta2V5cz48cmVmLXR5cGUgbmFtZT0iSm91cm5hbCBBcnRp
Y2xlIj4xNzwvcmVmLXR5cGU+PGNvbnRyaWJ1dG9ycz48YXV0aG9ycz48YXV0aG9yPlF1YW5qZXIs
IFAuIEguPC9hdXRob3I+PGF1dGhvcj5TdGFub2pldmljLCBTLjwvYXV0aG9yPjxhdXRob3I+Q29s
ZSwgVC4gSi48L2F1dGhvcj48YXV0aG9yPkJhdXIsIFguPC9hdXRob3I+PGF1dGhvcj5IYWxsLCBH
LiBMLjwvYXV0aG9yPjxhdXRob3I+Q3VsdmVyLCBCLiBILjwvYXV0aG9yPjxhdXRob3I+RW5yaWdo
dCwgUC4gTC48L2F1dGhvcj48YXV0aG9yPkhhbmtpbnNvbiwgSi4gTC48L2F1dGhvcj48YXV0aG9y
PklwLCBNLiBTLjwvYXV0aG9yPjxhdXRob3I+WmhlbmcsIEouPC9hdXRob3I+PGF1dGhvcj5TdG9j
a3MsIEouPC9hdXRob3I+PC9hdXRob3JzPjwvY29udHJpYnV0b3JzPjxhdXRoLWFkZHJlc3M+RGVw
dCBvZiBQdWxtb25hcnkgRGlzZWFzZXMgYW5kIERlcHQgb2YgUGFlZGlhdHJpY3MsIEVyYXNtdXMg
TWVkaWNhbCBDZW50cmUsIEVyYXNtdXMgVW5pdmVyc2l0eSwgUm90dGVyZGFtLCB0aGUgTmV0aGVy
bGFuZHMuPC9hdXRoLWFkZHJlc3M+PHRpdGxlcz48dGl0bGU+TXVsdGktZXRobmljIHJlZmVyZW5j
ZSB2YWx1ZXMgZm9yIHNwaXJvbWV0cnkgZm9yIHRoZSAzLTk1LXlyIGFnZSByYW5nZTogdGhlIGds
b2JhbCBsdW5nIGZ1bmN0aW9uIDIwMTIgZXF1YXRpb25zPC90aXRsZT48c2Vjb25kYXJ5LXRpdGxl
PkV1ciBSZXNwaXIgSjwvc2Vjb25kYXJ5LXRpdGxlPjxhbHQtdGl0bGU+VGhlIEV1cm9wZWFuIHJl
c3BpcmF0b3J5IGpvdXJuYWw8L2FsdC10aXRsZT48L3RpdGxlcz48cGVyaW9kaWNhbD48ZnVsbC10
aXRsZT5FdXIgUmVzcGlyIEo8L2Z1bGwtdGl0bGU+PGFiYnItMT5UaGUgRXVyb3BlYW4gcmVzcGly
YXRvcnkgam91cm5hbCA6IG9mZmljaWFsIGpvdXJuYWwgb2YgdGhlIEV1cm9wZWFuIFNvY2lldHkg
Zm9yIENsaW5pY2FsIFJlc3BpcmF0b3J5IFBoeXNpb2xvZ3k8L2FiYnItMT48L3BlcmlvZGljYWw+
PHBhZ2VzPjEzMjQtNDM8L3BhZ2VzPjx2b2x1bWU+NDA8L3ZvbHVtZT48bnVtYmVyPjY8L251bWJl
cj48ZWRpdGlvbj4yMDEyLzA2LzMwPC9lZGl0aW9uPjxrZXl3b3Jkcz48a2V5d29yZD5BZG9sZXNj
ZW50PC9rZXl3b3JkPjxrZXl3b3JkPkFkdWx0PC9rZXl3b3JkPjxrZXl3b3JkPkFnZSBGYWN0b3Jz
PC9rZXl3b3JkPjxrZXl3b3JkPkFnZWQ8L2tleXdvcmQ+PGtleXdvcmQ+QWdlZCwgODAgYW5kIG92
ZXI8L2tleXdvcmQ+PGtleXdvcmQ+Q2hpbGQ8L2tleXdvcmQ+PGtleXdvcmQ+Q2hpbGQsIFByZXNj
aG9vbDwva2V5d29yZD48a2V5d29yZD5FdGhuaWMgR3JvdXBzPC9rZXl3b3JkPjxrZXl3b3JkPkZl
bWFsZTwva2V5d29yZD48a2V5d29yZD5Gb3JjZWQgRXhwaXJhdG9yeSBWb2x1bWU8L2tleXdvcmQ+
PGtleXdvcmQ+SHVtYW5zPC9rZXl3b3JkPjxrZXl3b3JkPkx1bmcvcGh5c2lvbG9neTwva2V5d29y
ZD48a2V5d29yZD5NYWxlPC9rZXl3b3JkPjxrZXl3b3JkPk1pZGRsZSBBZ2VkPC9rZXl3b3JkPjxr
ZXl3b3JkPk1vZGVscywgU3RhdGlzdGljYWw8L2tleXdvcmQ+PGtleXdvcmQ+UHVsbW9uYXJ5IE1l
ZGljaW5lL21ldGhvZHMvKnN0YW5kYXJkczwva2V5d29yZD48a2V5d29yZD5RdWFsaXR5IENvbnRy
b2w8L2tleXdvcmQ+PGtleXdvcmQ+UmVmZXJlbmNlIFZhbHVlczwva2V5d29yZD48a2V5d29yZD5T
cGlyb21ldHJ5LyptZXRob2RzLypzdGFuZGFyZHM8L2tleXdvcmQ+PGtleXdvcmQ+Vml0YWwgQ2Fw
YWNpdHk8L2tleXdvcmQ+PGtleXdvcmQ+V29ybGQgSGVhbHRoPC9rZXl3b3JkPjwva2V5d29yZHM+
PGRhdGVzPjx5ZWFyPjIwMTI8L3llYXI+PHB1Yi1kYXRlcz48ZGF0ZT5EZWM8L2RhdGU+PC9wdWIt
ZGF0ZXM+PC9kYXRlcz48aXNibj4xMzk5LTMwMDMgKEVsZWN0cm9uaWMpJiN4RDswOTAzLTE5MzYg
KExpbmtpbmcpPC9pc2JuPjxhY2Nlc3Npb24tbnVtPjIyNzQzNjc1PC9hY2Nlc3Npb24tbnVtPjx3
b3JrLXR5cGU+UmVzZWFyY2ggU3VwcG9ydCwgTi5JLkguLCBFeHRyYW11cmFsJiN4RDtSZXNlYXJj
aCBTdXBwb3J0LCBOb24tVS5TLiBHb3YmYXBvczt0PC93b3JrLXR5cGU+PHVybHM+PHJlbGF0ZWQt
dXJscz48dXJsPmh0dHA6Ly93d3cubmNiaS5ubG0ubmloLmdvdi9wdWJtZWQvMjI3NDM2NzU8L3Vy
bD48L3JlbGF0ZWQtdXJscz48L3VybHM+PGN1c3RvbTI+Mzc4NjU4MTwvY3VzdG9tMj48ZWxlY3Ry
b25pYy1yZXNvdXJjZS1udW0+MTAuMTE4My8wOTAzMTkzNi4wMDA4MDMxMjwvZWxlY3Ryb25pYy1y
ZXNvdXJjZS1udW0+PGxhbmd1YWdlPmVuZzwvbGFuZ3VhZ2U+PC9yZWNvcmQ+PC9DaXRlPjwvRW5k
Tm90ZT5=
</w:fldData>
                </w:fldChar>
              </w:r>
              <w:r w:rsidR="00B10541">
                <w:rPr>
                  <w:b/>
                </w:rPr>
                <w:instrText xml:space="preserve"> ADDIN EN.CITE.DATA </w:instrText>
              </w:r>
              <w:r w:rsidR="00B10541">
                <w:rPr>
                  <w:b/>
                </w:rPr>
              </w:r>
              <w:r w:rsidR="00B10541">
                <w:rPr>
                  <w:b/>
                </w:rPr>
                <w:fldChar w:fldCharType="end"/>
              </w:r>
              <w:r w:rsidR="00B10541">
                <w:rPr>
                  <w:b/>
                </w:rPr>
                <w:fldChar w:fldCharType="separate"/>
              </w:r>
              <w:r w:rsidR="00B10541" w:rsidRPr="00B10541">
                <w:rPr>
                  <w:b/>
                  <w:noProof/>
                  <w:vertAlign w:val="superscript"/>
                </w:rPr>
                <w:t>10</w:t>
              </w:r>
              <w:r w:rsidR="00B10541">
                <w:rPr>
                  <w:b/>
                </w:rPr>
                <w:fldChar w:fldCharType="end"/>
              </w:r>
            </w:hyperlink>
          </w:p>
        </w:tc>
        <w:tc>
          <w:tcPr>
            <w:tcW w:w="2410" w:type="dxa"/>
          </w:tcPr>
          <w:p w14:paraId="771F9F83" w14:textId="40DD18C9" w:rsidR="00567764" w:rsidRDefault="00567764" w:rsidP="00114084">
            <w:pPr>
              <w:spacing w:line="360" w:lineRule="auto"/>
              <w:jc w:val="center"/>
              <w:rPr>
                <w:b/>
              </w:rPr>
            </w:pPr>
            <w:r>
              <w:rPr>
                <w:b/>
              </w:rPr>
              <w:t>Local reference</w:t>
            </w:r>
          </w:p>
        </w:tc>
      </w:tr>
      <w:tr w:rsidR="00567764" w14:paraId="2D693C64" w14:textId="77777777" w:rsidTr="004971DD">
        <w:trPr>
          <w:jc w:val="center"/>
        </w:trPr>
        <w:tc>
          <w:tcPr>
            <w:tcW w:w="3125" w:type="dxa"/>
            <w:hideMark/>
          </w:tcPr>
          <w:p w14:paraId="4F958C52" w14:textId="3DDC0938" w:rsidR="00567764" w:rsidRDefault="00EC66C8" w:rsidP="00270491">
            <w:pPr>
              <w:spacing w:line="360" w:lineRule="auto"/>
              <w:rPr>
                <w:lang w:eastAsia="en-US"/>
              </w:rPr>
            </w:pPr>
            <w:r>
              <w:t>FEV</w:t>
            </w:r>
            <w:r w:rsidRPr="00EC66C8">
              <w:rPr>
                <w:vertAlign w:val="subscript"/>
              </w:rPr>
              <w:t>1</w:t>
            </w:r>
          </w:p>
        </w:tc>
        <w:tc>
          <w:tcPr>
            <w:tcW w:w="2370" w:type="dxa"/>
            <w:hideMark/>
          </w:tcPr>
          <w:p w14:paraId="3734FAC2" w14:textId="241B526A" w:rsidR="00567764" w:rsidRPr="001363F8" w:rsidRDefault="0083439E" w:rsidP="0087383A">
            <w:pPr>
              <w:spacing w:line="360" w:lineRule="auto"/>
              <w:jc w:val="center"/>
              <w:rPr>
                <w:lang w:eastAsia="en-US"/>
              </w:rPr>
            </w:pPr>
            <w:r>
              <w:t>-1.31</w:t>
            </w:r>
            <w:r w:rsidR="00A1647D">
              <w:t xml:space="preserve"> </w:t>
            </w:r>
            <w:r w:rsidR="00E713CC">
              <w:t>(</w:t>
            </w:r>
            <w:r>
              <w:t>-2.10 to -0.27</w:t>
            </w:r>
            <w:r w:rsidR="00567764" w:rsidRPr="001363F8">
              <w:t>)</w:t>
            </w:r>
            <w:r w:rsidR="00586993">
              <w:t xml:space="preserve"> </w:t>
            </w:r>
            <w:r>
              <w:t>*</w:t>
            </w:r>
          </w:p>
        </w:tc>
        <w:tc>
          <w:tcPr>
            <w:tcW w:w="2410" w:type="dxa"/>
          </w:tcPr>
          <w:p w14:paraId="0684BD92" w14:textId="77777777" w:rsidR="00567764" w:rsidRPr="001363F8" w:rsidRDefault="00915C22" w:rsidP="0087383A">
            <w:pPr>
              <w:spacing w:line="360" w:lineRule="auto"/>
              <w:jc w:val="center"/>
            </w:pPr>
            <w:r>
              <w:t>92.2 (79.5 to 104.6</w:t>
            </w:r>
            <w:r w:rsidR="005C2A21">
              <w:t xml:space="preserve">) </w:t>
            </w:r>
            <w:r w:rsidR="005C2A21">
              <w:rPr>
                <w:rFonts w:cstheme="minorHAnsi"/>
              </w:rPr>
              <w:t>†</w:t>
            </w:r>
          </w:p>
        </w:tc>
      </w:tr>
      <w:tr w:rsidR="00567764" w14:paraId="7A1304ED" w14:textId="77777777" w:rsidTr="004971DD">
        <w:trPr>
          <w:jc w:val="center"/>
        </w:trPr>
        <w:tc>
          <w:tcPr>
            <w:tcW w:w="3125" w:type="dxa"/>
            <w:hideMark/>
          </w:tcPr>
          <w:p w14:paraId="393EA491" w14:textId="77777777" w:rsidR="00567764" w:rsidRDefault="00567764" w:rsidP="00270491">
            <w:pPr>
              <w:spacing w:line="360" w:lineRule="auto"/>
              <w:rPr>
                <w:lang w:eastAsia="en-US"/>
              </w:rPr>
            </w:pPr>
            <w:r>
              <w:t>FVC</w:t>
            </w:r>
          </w:p>
        </w:tc>
        <w:tc>
          <w:tcPr>
            <w:tcW w:w="2370" w:type="dxa"/>
            <w:hideMark/>
          </w:tcPr>
          <w:p w14:paraId="333C1928" w14:textId="67578878" w:rsidR="00567764" w:rsidRPr="001363F8" w:rsidRDefault="00A66892" w:rsidP="0087383A">
            <w:pPr>
              <w:spacing w:line="360" w:lineRule="auto"/>
              <w:jc w:val="center"/>
              <w:rPr>
                <w:lang w:eastAsia="en-US"/>
              </w:rPr>
            </w:pPr>
            <w:r>
              <w:t>-0.89 (-1.91 to -0.18</w:t>
            </w:r>
            <w:r w:rsidR="005C2A21" w:rsidRPr="001363F8">
              <w:t>)</w:t>
            </w:r>
            <w:r w:rsidR="00586993">
              <w:t xml:space="preserve"> </w:t>
            </w:r>
            <w:r w:rsidR="0083439E">
              <w:t>*</w:t>
            </w:r>
          </w:p>
        </w:tc>
        <w:tc>
          <w:tcPr>
            <w:tcW w:w="2410" w:type="dxa"/>
          </w:tcPr>
          <w:p w14:paraId="239DDC24" w14:textId="77777777" w:rsidR="00567764" w:rsidRDefault="00915C22" w:rsidP="0087383A">
            <w:pPr>
              <w:spacing w:line="360" w:lineRule="auto"/>
              <w:jc w:val="center"/>
            </w:pPr>
            <w:r>
              <w:t>93.9 (81.8 to 104.2</w:t>
            </w:r>
            <w:r w:rsidR="005C2A21">
              <w:t xml:space="preserve">) </w:t>
            </w:r>
            <w:r w:rsidR="005C2A21">
              <w:rPr>
                <w:rFonts w:cstheme="minorHAnsi"/>
              </w:rPr>
              <w:t>†</w:t>
            </w:r>
          </w:p>
        </w:tc>
      </w:tr>
      <w:tr w:rsidR="00567764" w14:paraId="28DAC75D" w14:textId="77777777" w:rsidTr="004971DD">
        <w:trPr>
          <w:jc w:val="center"/>
        </w:trPr>
        <w:tc>
          <w:tcPr>
            <w:tcW w:w="3125" w:type="dxa"/>
            <w:hideMark/>
          </w:tcPr>
          <w:p w14:paraId="46B0EC9C" w14:textId="539E3CCC" w:rsidR="00567764" w:rsidRPr="00234FFC" w:rsidRDefault="00EC66C8" w:rsidP="00270491">
            <w:pPr>
              <w:spacing w:line="360" w:lineRule="auto"/>
              <w:rPr>
                <w:i/>
                <w:lang w:eastAsia="en-US"/>
              </w:rPr>
            </w:pPr>
            <w:r>
              <w:t>FEV</w:t>
            </w:r>
            <w:r w:rsidRPr="00EC66C8">
              <w:rPr>
                <w:vertAlign w:val="subscript"/>
              </w:rPr>
              <w:t>1</w:t>
            </w:r>
            <w:r w:rsidR="00240386">
              <w:t>/FVC</w:t>
            </w:r>
          </w:p>
        </w:tc>
        <w:tc>
          <w:tcPr>
            <w:tcW w:w="2370" w:type="dxa"/>
            <w:hideMark/>
          </w:tcPr>
          <w:p w14:paraId="0C7207E6" w14:textId="764C4748" w:rsidR="00567764" w:rsidRPr="001363F8" w:rsidRDefault="00A66892" w:rsidP="0087383A">
            <w:pPr>
              <w:spacing w:line="360" w:lineRule="auto"/>
              <w:jc w:val="center"/>
              <w:rPr>
                <w:lang w:eastAsia="en-US"/>
              </w:rPr>
            </w:pPr>
            <w:r>
              <w:t>-0.27 (-1.21</w:t>
            </w:r>
            <w:r w:rsidR="00240386">
              <w:t xml:space="preserve"> to </w:t>
            </w:r>
            <w:r>
              <w:t>0.35</w:t>
            </w:r>
            <w:r w:rsidR="005C2A21" w:rsidRPr="001363F8">
              <w:t>)</w:t>
            </w:r>
            <w:r w:rsidR="00586993">
              <w:t xml:space="preserve"> </w:t>
            </w:r>
            <w:r w:rsidR="0083439E">
              <w:t>*</w:t>
            </w:r>
          </w:p>
        </w:tc>
        <w:tc>
          <w:tcPr>
            <w:tcW w:w="2410" w:type="dxa"/>
          </w:tcPr>
          <w:p w14:paraId="0DA5B343" w14:textId="77777777" w:rsidR="00567764" w:rsidRPr="001363F8" w:rsidRDefault="00915C22" w:rsidP="0087383A">
            <w:pPr>
              <w:spacing w:line="360" w:lineRule="auto"/>
              <w:jc w:val="center"/>
            </w:pPr>
            <w:r>
              <w:t xml:space="preserve">87.9 (82.1 to 91.6) </w:t>
            </w:r>
            <w:r>
              <w:rPr>
                <w:rFonts w:cstheme="minorHAnsi"/>
              </w:rPr>
              <w:t>‡</w:t>
            </w:r>
          </w:p>
        </w:tc>
      </w:tr>
      <w:tr w:rsidR="00240386" w14:paraId="7C1E8ED1" w14:textId="77777777" w:rsidTr="004971DD">
        <w:trPr>
          <w:jc w:val="center"/>
        </w:trPr>
        <w:tc>
          <w:tcPr>
            <w:tcW w:w="3125" w:type="dxa"/>
          </w:tcPr>
          <w:p w14:paraId="6C1F1333" w14:textId="0F7FE966" w:rsidR="00240386" w:rsidRDefault="00915C22" w:rsidP="00270491">
            <w:pPr>
              <w:spacing w:line="360" w:lineRule="auto"/>
            </w:pPr>
            <w:r>
              <w:t>F</w:t>
            </w:r>
            <w:r w:rsidR="00240386">
              <w:t>EF25-75</w:t>
            </w:r>
            <w:r w:rsidR="00CD51A0">
              <w:t>%</w:t>
            </w:r>
          </w:p>
        </w:tc>
        <w:tc>
          <w:tcPr>
            <w:tcW w:w="2370" w:type="dxa"/>
          </w:tcPr>
          <w:p w14:paraId="7F307240" w14:textId="71E4EC5B" w:rsidR="00240386" w:rsidRDefault="00A66892" w:rsidP="0087383A">
            <w:pPr>
              <w:spacing w:line="360" w:lineRule="auto"/>
              <w:jc w:val="center"/>
            </w:pPr>
            <w:r>
              <w:t>-0.69 (-1.63 to 0.38</w:t>
            </w:r>
            <w:r w:rsidR="0083439E">
              <w:t>)</w:t>
            </w:r>
            <w:r w:rsidR="00586993">
              <w:t xml:space="preserve"> </w:t>
            </w:r>
            <w:r w:rsidR="0083439E">
              <w:t>*</w:t>
            </w:r>
          </w:p>
        </w:tc>
        <w:tc>
          <w:tcPr>
            <w:tcW w:w="2410" w:type="dxa"/>
          </w:tcPr>
          <w:p w14:paraId="009C02A8" w14:textId="77777777" w:rsidR="00240386" w:rsidRDefault="00915C22" w:rsidP="0087383A">
            <w:pPr>
              <w:spacing w:line="360" w:lineRule="auto"/>
              <w:jc w:val="center"/>
            </w:pPr>
            <w:r>
              <w:t>not available</w:t>
            </w:r>
          </w:p>
        </w:tc>
      </w:tr>
      <w:tr w:rsidR="00567764" w14:paraId="5313366E" w14:textId="77777777" w:rsidTr="004971DD">
        <w:trPr>
          <w:jc w:val="center"/>
        </w:trPr>
        <w:tc>
          <w:tcPr>
            <w:tcW w:w="3125" w:type="dxa"/>
            <w:hideMark/>
          </w:tcPr>
          <w:p w14:paraId="3B59D313" w14:textId="77777777" w:rsidR="00567764" w:rsidRDefault="00AD1F57" w:rsidP="00270491">
            <w:pPr>
              <w:spacing w:line="360" w:lineRule="auto"/>
              <w:rPr>
                <w:lang w:eastAsia="en-US"/>
              </w:rPr>
            </w:pPr>
            <w:r>
              <w:rPr>
                <w:lang w:eastAsia="en-US"/>
              </w:rPr>
              <w:t>No abnormality, n (%)</w:t>
            </w:r>
          </w:p>
        </w:tc>
        <w:tc>
          <w:tcPr>
            <w:tcW w:w="2370" w:type="dxa"/>
            <w:hideMark/>
          </w:tcPr>
          <w:p w14:paraId="00035B8B" w14:textId="72D3E8D8" w:rsidR="00AD1F57" w:rsidRPr="001363F8" w:rsidRDefault="00D34B04" w:rsidP="0087383A">
            <w:pPr>
              <w:spacing w:line="360" w:lineRule="auto"/>
              <w:jc w:val="center"/>
              <w:rPr>
                <w:lang w:eastAsia="en-US"/>
              </w:rPr>
            </w:pPr>
            <w:r>
              <w:rPr>
                <w:lang w:eastAsia="en-US"/>
              </w:rPr>
              <w:t>90 (62.1</w:t>
            </w:r>
            <w:r w:rsidR="00AD1F57">
              <w:rPr>
                <w:lang w:eastAsia="en-US"/>
              </w:rPr>
              <w:t>%)</w:t>
            </w:r>
          </w:p>
        </w:tc>
        <w:tc>
          <w:tcPr>
            <w:tcW w:w="2410" w:type="dxa"/>
          </w:tcPr>
          <w:p w14:paraId="1BDB9C98" w14:textId="77777777" w:rsidR="00567764" w:rsidRPr="001363F8" w:rsidRDefault="00AD1F57" w:rsidP="0087383A">
            <w:pPr>
              <w:spacing w:line="360" w:lineRule="auto"/>
              <w:jc w:val="center"/>
              <w:rPr>
                <w:lang w:eastAsia="en-US"/>
              </w:rPr>
            </w:pPr>
            <w:r>
              <w:rPr>
                <w:lang w:eastAsia="en-US"/>
              </w:rPr>
              <w:t>102 (70.3%)</w:t>
            </w:r>
          </w:p>
        </w:tc>
      </w:tr>
      <w:tr w:rsidR="00AD1F57" w14:paraId="4E5C31DD" w14:textId="77777777" w:rsidTr="004971DD">
        <w:trPr>
          <w:jc w:val="center"/>
        </w:trPr>
        <w:tc>
          <w:tcPr>
            <w:tcW w:w="3125" w:type="dxa"/>
          </w:tcPr>
          <w:p w14:paraId="231BFF01" w14:textId="77777777" w:rsidR="00AD1F57" w:rsidRDefault="00AD1F57" w:rsidP="00270491">
            <w:pPr>
              <w:spacing w:line="360" w:lineRule="auto"/>
              <w:rPr>
                <w:lang w:eastAsia="en-US"/>
              </w:rPr>
            </w:pPr>
            <w:r>
              <w:rPr>
                <w:lang w:eastAsia="en-US"/>
              </w:rPr>
              <w:t>Obstruction, n (%)</w:t>
            </w:r>
          </w:p>
        </w:tc>
        <w:tc>
          <w:tcPr>
            <w:tcW w:w="2370" w:type="dxa"/>
          </w:tcPr>
          <w:p w14:paraId="04128DDA" w14:textId="5E7EA5D7" w:rsidR="00AD1F57" w:rsidRDefault="00D34B04" w:rsidP="0087383A">
            <w:pPr>
              <w:spacing w:line="360" w:lineRule="auto"/>
              <w:jc w:val="center"/>
              <w:rPr>
                <w:lang w:eastAsia="en-US"/>
              </w:rPr>
            </w:pPr>
            <w:r>
              <w:rPr>
                <w:lang w:eastAsia="en-US"/>
              </w:rPr>
              <w:t>26</w:t>
            </w:r>
            <w:r w:rsidR="00384DAE">
              <w:rPr>
                <w:lang w:eastAsia="en-US"/>
              </w:rPr>
              <w:t xml:space="preserve"> (17.9</w:t>
            </w:r>
            <w:r w:rsidR="00AD1F57">
              <w:rPr>
                <w:lang w:eastAsia="en-US"/>
              </w:rPr>
              <w:t>%)</w:t>
            </w:r>
          </w:p>
        </w:tc>
        <w:tc>
          <w:tcPr>
            <w:tcW w:w="2410" w:type="dxa"/>
          </w:tcPr>
          <w:p w14:paraId="56D8986B" w14:textId="77777777" w:rsidR="00AD1F57" w:rsidRPr="001363F8" w:rsidRDefault="00AD1F57" w:rsidP="0087383A">
            <w:pPr>
              <w:spacing w:line="360" w:lineRule="auto"/>
              <w:jc w:val="center"/>
              <w:rPr>
                <w:lang w:eastAsia="en-US"/>
              </w:rPr>
            </w:pPr>
            <w:r>
              <w:rPr>
                <w:lang w:eastAsia="en-US"/>
              </w:rPr>
              <w:t>18 (</w:t>
            </w:r>
            <w:r w:rsidR="00B4219D">
              <w:rPr>
                <w:lang w:eastAsia="en-US"/>
              </w:rPr>
              <w:t>12.4%</w:t>
            </w:r>
            <w:r>
              <w:rPr>
                <w:lang w:eastAsia="en-US"/>
              </w:rPr>
              <w:t>)</w:t>
            </w:r>
          </w:p>
        </w:tc>
      </w:tr>
      <w:tr w:rsidR="00AD1F57" w14:paraId="6A294C60" w14:textId="77777777" w:rsidTr="004971DD">
        <w:trPr>
          <w:jc w:val="center"/>
        </w:trPr>
        <w:tc>
          <w:tcPr>
            <w:tcW w:w="3125" w:type="dxa"/>
            <w:tcBorders>
              <w:bottom w:val="single" w:sz="4" w:space="0" w:color="auto"/>
            </w:tcBorders>
          </w:tcPr>
          <w:p w14:paraId="41F1C1D4" w14:textId="77777777" w:rsidR="00AD1F57" w:rsidRDefault="00AD1F57" w:rsidP="00270491">
            <w:pPr>
              <w:spacing w:line="360" w:lineRule="auto"/>
              <w:rPr>
                <w:lang w:eastAsia="en-US"/>
              </w:rPr>
            </w:pPr>
            <w:r>
              <w:rPr>
                <w:lang w:eastAsia="en-US"/>
              </w:rPr>
              <w:t>Reduced FVC, n (%)</w:t>
            </w:r>
          </w:p>
        </w:tc>
        <w:tc>
          <w:tcPr>
            <w:tcW w:w="2370" w:type="dxa"/>
            <w:tcBorders>
              <w:bottom w:val="single" w:sz="4" w:space="0" w:color="auto"/>
            </w:tcBorders>
          </w:tcPr>
          <w:p w14:paraId="72A5B3FC" w14:textId="1CC48EEB" w:rsidR="00AD1F57" w:rsidRDefault="00D34B04" w:rsidP="0087383A">
            <w:pPr>
              <w:spacing w:line="360" w:lineRule="auto"/>
              <w:jc w:val="center"/>
              <w:rPr>
                <w:lang w:eastAsia="en-US"/>
              </w:rPr>
            </w:pPr>
            <w:r>
              <w:rPr>
                <w:lang w:eastAsia="en-US"/>
              </w:rPr>
              <w:t>29</w:t>
            </w:r>
            <w:r w:rsidR="00384DAE">
              <w:rPr>
                <w:lang w:eastAsia="en-US"/>
              </w:rPr>
              <w:t xml:space="preserve"> (20.0</w:t>
            </w:r>
            <w:r w:rsidR="00AD1F57">
              <w:rPr>
                <w:lang w:eastAsia="en-US"/>
              </w:rPr>
              <w:t>%)</w:t>
            </w:r>
          </w:p>
        </w:tc>
        <w:tc>
          <w:tcPr>
            <w:tcW w:w="2410" w:type="dxa"/>
            <w:tcBorders>
              <w:bottom w:val="single" w:sz="4" w:space="0" w:color="auto"/>
            </w:tcBorders>
          </w:tcPr>
          <w:p w14:paraId="59F6BFCF" w14:textId="77777777" w:rsidR="00AD1F57" w:rsidRPr="001363F8" w:rsidRDefault="00AD1F57" w:rsidP="0087383A">
            <w:pPr>
              <w:spacing w:line="360" w:lineRule="auto"/>
              <w:jc w:val="center"/>
              <w:rPr>
                <w:lang w:eastAsia="en-US"/>
              </w:rPr>
            </w:pPr>
            <w:r>
              <w:rPr>
                <w:lang w:eastAsia="en-US"/>
              </w:rPr>
              <w:t>25 (</w:t>
            </w:r>
            <w:r w:rsidR="00B4219D">
              <w:rPr>
                <w:lang w:eastAsia="en-US"/>
              </w:rPr>
              <w:t>17.2%</w:t>
            </w:r>
            <w:r>
              <w:rPr>
                <w:lang w:eastAsia="en-US"/>
              </w:rPr>
              <w:t>)</w:t>
            </w:r>
          </w:p>
        </w:tc>
      </w:tr>
      <w:tr w:rsidR="00291DE2" w14:paraId="2E8957C9" w14:textId="77777777" w:rsidTr="004971DD">
        <w:trPr>
          <w:jc w:val="center"/>
        </w:trPr>
        <w:tc>
          <w:tcPr>
            <w:tcW w:w="3125" w:type="dxa"/>
            <w:tcBorders>
              <w:top w:val="single" w:sz="4" w:space="0" w:color="auto"/>
              <w:bottom w:val="nil"/>
            </w:tcBorders>
          </w:tcPr>
          <w:p w14:paraId="4D63F975" w14:textId="77777777" w:rsidR="00291DE2" w:rsidRPr="00CD51A0" w:rsidRDefault="00CD51A0" w:rsidP="0087383A">
            <w:pPr>
              <w:spacing w:line="360" w:lineRule="auto"/>
              <w:rPr>
                <w:b/>
                <w:lang w:eastAsia="en-US"/>
              </w:rPr>
            </w:pPr>
            <w:r w:rsidRPr="00CD51A0">
              <w:rPr>
                <w:b/>
                <w:lang w:eastAsia="en-US"/>
              </w:rPr>
              <w:t>Reversibility testing</w:t>
            </w:r>
          </w:p>
        </w:tc>
        <w:tc>
          <w:tcPr>
            <w:tcW w:w="2370" w:type="dxa"/>
            <w:tcBorders>
              <w:top w:val="single" w:sz="4" w:space="0" w:color="auto"/>
              <w:bottom w:val="nil"/>
            </w:tcBorders>
          </w:tcPr>
          <w:p w14:paraId="0F65DDA4" w14:textId="77777777" w:rsidR="00291DE2" w:rsidRPr="00327B16" w:rsidRDefault="0022448C" w:rsidP="0087383A">
            <w:pPr>
              <w:spacing w:line="360" w:lineRule="auto"/>
              <w:jc w:val="center"/>
              <w:rPr>
                <w:b/>
                <w:lang w:eastAsia="en-US"/>
              </w:rPr>
            </w:pPr>
            <w:r w:rsidRPr="00327B16">
              <w:rPr>
                <w:b/>
                <w:lang w:eastAsia="en-US"/>
              </w:rPr>
              <w:t>FEV % change</w:t>
            </w:r>
          </w:p>
        </w:tc>
        <w:tc>
          <w:tcPr>
            <w:tcW w:w="2410" w:type="dxa"/>
            <w:tcBorders>
              <w:top w:val="single" w:sz="4" w:space="0" w:color="auto"/>
              <w:bottom w:val="nil"/>
            </w:tcBorders>
          </w:tcPr>
          <w:p w14:paraId="51F491C7" w14:textId="77777777" w:rsidR="00291DE2" w:rsidRPr="00327B16" w:rsidRDefault="00327B16" w:rsidP="0087383A">
            <w:pPr>
              <w:spacing w:line="360" w:lineRule="auto"/>
              <w:jc w:val="center"/>
              <w:rPr>
                <w:b/>
                <w:lang w:eastAsia="en-US"/>
              </w:rPr>
            </w:pPr>
            <w:r>
              <w:rPr>
                <w:b/>
                <w:lang w:eastAsia="en-US"/>
              </w:rPr>
              <w:t>Reversible</w:t>
            </w:r>
            <w:r w:rsidR="0022448C" w:rsidRPr="00327B16">
              <w:rPr>
                <w:b/>
                <w:lang w:eastAsia="en-US"/>
              </w:rPr>
              <w:t xml:space="preserve">, </w:t>
            </w:r>
            <w:r w:rsidR="0022448C" w:rsidRPr="00327B16">
              <w:rPr>
                <w:b/>
                <w:i/>
                <w:lang w:eastAsia="en-US"/>
              </w:rPr>
              <w:t>n</w:t>
            </w:r>
            <w:r w:rsidR="004971DD">
              <w:rPr>
                <w:b/>
                <w:i/>
                <w:lang w:eastAsia="en-US"/>
              </w:rPr>
              <w:t xml:space="preserve"> </w:t>
            </w:r>
            <w:r w:rsidR="004345F6" w:rsidRPr="004345F6">
              <w:rPr>
                <w:b/>
                <w:i/>
                <w:lang w:eastAsia="en-US"/>
              </w:rPr>
              <w:t>(%)</w:t>
            </w:r>
          </w:p>
        </w:tc>
      </w:tr>
      <w:tr w:rsidR="00270491" w14:paraId="77807980" w14:textId="77777777" w:rsidTr="004971DD">
        <w:trPr>
          <w:jc w:val="center"/>
        </w:trPr>
        <w:tc>
          <w:tcPr>
            <w:tcW w:w="3125" w:type="dxa"/>
            <w:tcBorders>
              <w:top w:val="single" w:sz="4" w:space="0" w:color="auto"/>
              <w:bottom w:val="nil"/>
            </w:tcBorders>
          </w:tcPr>
          <w:p w14:paraId="6054CC0C" w14:textId="1D3A798D" w:rsidR="00270491" w:rsidRPr="00CD51A0" w:rsidRDefault="0044500E" w:rsidP="00437CBF">
            <w:pPr>
              <w:spacing w:line="360" w:lineRule="auto"/>
              <w:rPr>
                <w:b/>
                <w:lang w:eastAsia="en-US"/>
              </w:rPr>
            </w:pPr>
            <w:r>
              <w:rPr>
                <w:lang w:eastAsia="en-US"/>
              </w:rPr>
              <w:t>Reduced FVC</w:t>
            </w:r>
            <w:r w:rsidR="00270491">
              <w:rPr>
                <w:lang w:eastAsia="en-US"/>
              </w:rPr>
              <w:t xml:space="preserve"> pattern (n=2</w:t>
            </w:r>
            <w:r w:rsidR="00C23F1F">
              <w:rPr>
                <w:lang w:eastAsia="en-US"/>
              </w:rPr>
              <w:t>6</w:t>
            </w:r>
            <w:r w:rsidR="00270491">
              <w:rPr>
                <w:lang w:eastAsia="en-US"/>
              </w:rPr>
              <w:t>)</w:t>
            </w:r>
          </w:p>
        </w:tc>
        <w:tc>
          <w:tcPr>
            <w:tcW w:w="2370" w:type="dxa"/>
            <w:tcBorders>
              <w:top w:val="single" w:sz="4" w:space="0" w:color="auto"/>
              <w:bottom w:val="nil"/>
            </w:tcBorders>
          </w:tcPr>
          <w:p w14:paraId="3024D18F" w14:textId="6FE7F875" w:rsidR="00270491" w:rsidRPr="00327B16" w:rsidRDefault="00845253" w:rsidP="0087383A">
            <w:pPr>
              <w:spacing w:line="360" w:lineRule="auto"/>
              <w:jc w:val="center"/>
              <w:rPr>
                <w:b/>
                <w:lang w:eastAsia="en-US"/>
              </w:rPr>
            </w:pPr>
            <w:r>
              <w:rPr>
                <w:lang w:eastAsia="en-US"/>
              </w:rPr>
              <w:t>2</w:t>
            </w:r>
            <w:r w:rsidR="00483725">
              <w:rPr>
                <w:lang w:eastAsia="en-US"/>
              </w:rPr>
              <w:t>.6</w:t>
            </w:r>
            <w:r w:rsidR="00384DAE">
              <w:rPr>
                <w:lang w:eastAsia="en-US"/>
              </w:rPr>
              <w:t xml:space="preserve"> (-</w:t>
            </w:r>
            <w:r w:rsidR="00483725">
              <w:rPr>
                <w:lang w:eastAsia="en-US"/>
              </w:rPr>
              <w:t>3.6</w:t>
            </w:r>
            <w:r w:rsidR="00384DAE">
              <w:rPr>
                <w:lang w:eastAsia="en-US"/>
              </w:rPr>
              <w:t xml:space="preserve"> to </w:t>
            </w:r>
            <w:r w:rsidR="00483725">
              <w:rPr>
                <w:lang w:eastAsia="en-US"/>
              </w:rPr>
              <w:t>9.5</w:t>
            </w:r>
            <w:r w:rsidR="00270491">
              <w:rPr>
                <w:lang w:eastAsia="en-US"/>
              </w:rPr>
              <w:t>)</w:t>
            </w:r>
          </w:p>
        </w:tc>
        <w:tc>
          <w:tcPr>
            <w:tcW w:w="2410" w:type="dxa"/>
            <w:tcBorders>
              <w:top w:val="single" w:sz="4" w:space="0" w:color="auto"/>
              <w:bottom w:val="nil"/>
            </w:tcBorders>
          </w:tcPr>
          <w:p w14:paraId="0F8835B1" w14:textId="717A3D52" w:rsidR="00270491" w:rsidRDefault="00CC5F8D" w:rsidP="00483725">
            <w:pPr>
              <w:spacing w:line="360" w:lineRule="auto"/>
              <w:jc w:val="center"/>
              <w:rPr>
                <w:b/>
                <w:lang w:eastAsia="en-US"/>
              </w:rPr>
            </w:pPr>
            <w:r>
              <w:rPr>
                <w:lang w:eastAsia="en-US"/>
              </w:rPr>
              <w:t>8</w:t>
            </w:r>
            <w:r w:rsidR="00C2021E">
              <w:rPr>
                <w:lang w:eastAsia="en-US"/>
              </w:rPr>
              <w:t xml:space="preserve"> (</w:t>
            </w:r>
            <w:r w:rsidR="00845253">
              <w:rPr>
                <w:lang w:eastAsia="en-US"/>
              </w:rPr>
              <w:t>30.8</w:t>
            </w:r>
            <w:r w:rsidR="00270491">
              <w:rPr>
                <w:lang w:eastAsia="en-US"/>
              </w:rPr>
              <w:t>%)</w:t>
            </w:r>
          </w:p>
        </w:tc>
      </w:tr>
      <w:tr w:rsidR="00270491" w14:paraId="5C396FF1" w14:textId="77777777" w:rsidTr="004971DD">
        <w:trPr>
          <w:jc w:val="center"/>
        </w:trPr>
        <w:tc>
          <w:tcPr>
            <w:tcW w:w="3125" w:type="dxa"/>
            <w:tcBorders>
              <w:top w:val="single" w:sz="4" w:space="0" w:color="auto"/>
              <w:bottom w:val="nil"/>
            </w:tcBorders>
          </w:tcPr>
          <w:p w14:paraId="4396B8C8" w14:textId="3335B248" w:rsidR="00270491" w:rsidRPr="00CD51A0" w:rsidRDefault="00270491" w:rsidP="00C2021E">
            <w:pPr>
              <w:spacing w:line="360" w:lineRule="auto"/>
              <w:rPr>
                <w:b/>
                <w:lang w:eastAsia="en-US"/>
              </w:rPr>
            </w:pPr>
            <w:r>
              <w:rPr>
                <w:lang w:eastAsia="en-US"/>
              </w:rPr>
              <w:t>Obstructive pattern</w:t>
            </w:r>
            <w:r w:rsidR="005D7FF7">
              <w:rPr>
                <w:lang w:eastAsia="en-US"/>
              </w:rPr>
              <w:t xml:space="preserve"> (n=2</w:t>
            </w:r>
            <w:r w:rsidR="00C23F1F">
              <w:rPr>
                <w:lang w:eastAsia="en-US"/>
              </w:rPr>
              <w:t>1</w:t>
            </w:r>
            <w:r>
              <w:rPr>
                <w:lang w:eastAsia="en-US"/>
              </w:rPr>
              <w:t>)</w:t>
            </w:r>
          </w:p>
        </w:tc>
        <w:tc>
          <w:tcPr>
            <w:tcW w:w="2370" w:type="dxa"/>
            <w:tcBorders>
              <w:top w:val="single" w:sz="4" w:space="0" w:color="auto"/>
              <w:bottom w:val="nil"/>
            </w:tcBorders>
          </w:tcPr>
          <w:p w14:paraId="083BA208" w14:textId="04B48D99" w:rsidR="00270491" w:rsidRPr="00327B16" w:rsidRDefault="00437CBF" w:rsidP="00483725">
            <w:pPr>
              <w:spacing w:line="360" w:lineRule="auto"/>
              <w:jc w:val="center"/>
              <w:rPr>
                <w:b/>
                <w:lang w:eastAsia="en-US"/>
              </w:rPr>
            </w:pPr>
            <w:r>
              <w:rPr>
                <w:lang w:eastAsia="en-US"/>
              </w:rPr>
              <w:t>3.</w:t>
            </w:r>
            <w:r w:rsidR="00C23F1F">
              <w:rPr>
                <w:lang w:eastAsia="en-US"/>
              </w:rPr>
              <w:t>3</w:t>
            </w:r>
            <w:r w:rsidR="00384DAE">
              <w:rPr>
                <w:lang w:eastAsia="en-US"/>
              </w:rPr>
              <w:t xml:space="preserve"> (-</w:t>
            </w:r>
            <w:r w:rsidR="00845253">
              <w:rPr>
                <w:lang w:eastAsia="en-US"/>
              </w:rPr>
              <w:t>4.3</w:t>
            </w:r>
            <w:r w:rsidR="00384DAE">
              <w:rPr>
                <w:lang w:eastAsia="en-US"/>
              </w:rPr>
              <w:t xml:space="preserve"> to </w:t>
            </w:r>
            <w:r w:rsidR="00845253">
              <w:rPr>
                <w:lang w:eastAsia="en-US"/>
              </w:rPr>
              <w:t>12.1</w:t>
            </w:r>
            <w:r w:rsidR="00270491">
              <w:rPr>
                <w:lang w:eastAsia="en-US"/>
              </w:rPr>
              <w:t>)</w:t>
            </w:r>
          </w:p>
        </w:tc>
        <w:tc>
          <w:tcPr>
            <w:tcW w:w="2410" w:type="dxa"/>
            <w:tcBorders>
              <w:top w:val="single" w:sz="4" w:space="0" w:color="auto"/>
              <w:bottom w:val="nil"/>
            </w:tcBorders>
          </w:tcPr>
          <w:p w14:paraId="72C3CA6B" w14:textId="22194C13" w:rsidR="00270491" w:rsidRDefault="00483725" w:rsidP="0087383A">
            <w:pPr>
              <w:spacing w:line="360" w:lineRule="auto"/>
              <w:jc w:val="center"/>
              <w:rPr>
                <w:b/>
                <w:lang w:eastAsia="en-US"/>
              </w:rPr>
            </w:pPr>
            <w:r>
              <w:rPr>
                <w:lang w:eastAsia="en-US"/>
              </w:rPr>
              <w:t>7</w:t>
            </w:r>
            <w:r w:rsidR="00C2021E">
              <w:rPr>
                <w:lang w:eastAsia="en-US"/>
              </w:rPr>
              <w:t xml:space="preserve"> (</w:t>
            </w:r>
            <w:r w:rsidR="00845253">
              <w:rPr>
                <w:lang w:eastAsia="en-US"/>
              </w:rPr>
              <w:t>33</w:t>
            </w:r>
            <w:r w:rsidR="00C2021E">
              <w:rPr>
                <w:lang w:eastAsia="en-US"/>
              </w:rPr>
              <w:t>.</w:t>
            </w:r>
            <w:r w:rsidR="00845253">
              <w:rPr>
                <w:lang w:eastAsia="en-US"/>
              </w:rPr>
              <w:t>3</w:t>
            </w:r>
            <w:r w:rsidR="00270491">
              <w:rPr>
                <w:lang w:eastAsia="en-US"/>
              </w:rPr>
              <w:t>%)</w:t>
            </w:r>
          </w:p>
        </w:tc>
      </w:tr>
      <w:tr w:rsidR="00270491" w14:paraId="462BBAF7" w14:textId="77777777" w:rsidTr="004971DD">
        <w:trPr>
          <w:jc w:val="center"/>
        </w:trPr>
        <w:tc>
          <w:tcPr>
            <w:tcW w:w="3125" w:type="dxa"/>
            <w:tcBorders>
              <w:top w:val="single" w:sz="4" w:space="0" w:color="auto"/>
              <w:bottom w:val="nil"/>
            </w:tcBorders>
          </w:tcPr>
          <w:p w14:paraId="68000D31" w14:textId="0C0EDF6B" w:rsidR="00270491" w:rsidRPr="00CD51A0" w:rsidRDefault="00270491" w:rsidP="00C2021E">
            <w:pPr>
              <w:spacing w:line="360" w:lineRule="auto"/>
              <w:rPr>
                <w:b/>
                <w:lang w:eastAsia="en-US"/>
              </w:rPr>
            </w:pPr>
            <w:r>
              <w:rPr>
                <w:lang w:eastAsia="en-US"/>
              </w:rPr>
              <w:t>All</w:t>
            </w:r>
            <w:r w:rsidR="00C23F1F">
              <w:rPr>
                <w:lang w:eastAsia="en-US"/>
              </w:rPr>
              <w:t xml:space="preserve"> (n=47</w:t>
            </w:r>
            <w:r>
              <w:rPr>
                <w:lang w:eastAsia="en-US"/>
              </w:rPr>
              <w:t>)</w:t>
            </w:r>
          </w:p>
        </w:tc>
        <w:tc>
          <w:tcPr>
            <w:tcW w:w="2370" w:type="dxa"/>
            <w:tcBorders>
              <w:top w:val="single" w:sz="4" w:space="0" w:color="auto"/>
              <w:bottom w:val="nil"/>
            </w:tcBorders>
          </w:tcPr>
          <w:p w14:paraId="65070683" w14:textId="4ED3A4C2" w:rsidR="00270491" w:rsidRPr="00327B16" w:rsidRDefault="00483725" w:rsidP="0087383A">
            <w:pPr>
              <w:spacing w:line="360" w:lineRule="auto"/>
              <w:jc w:val="center"/>
              <w:rPr>
                <w:b/>
                <w:lang w:eastAsia="en-US"/>
              </w:rPr>
            </w:pPr>
            <w:r>
              <w:rPr>
                <w:lang w:eastAsia="en-US"/>
              </w:rPr>
              <w:t>2.7</w:t>
            </w:r>
            <w:r w:rsidR="00C73F53">
              <w:rPr>
                <w:lang w:eastAsia="en-US"/>
              </w:rPr>
              <w:t xml:space="preserve"> (-4.3 to </w:t>
            </w:r>
            <w:r>
              <w:rPr>
                <w:lang w:eastAsia="en-US"/>
              </w:rPr>
              <w:t>10.1</w:t>
            </w:r>
            <w:r w:rsidR="00270491">
              <w:rPr>
                <w:lang w:eastAsia="en-US"/>
              </w:rPr>
              <w:t>)</w:t>
            </w:r>
          </w:p>
        </w:tc>
        <w:tc>
          <w:tcPr>
            <w:tcW w:w="2410" w:type="dxa"/>
            <w:tcBorders>
              <w:top w:val="single" w:sz="4" w:space="0" w:color="auto"/>
              <w:bottom w:val="nil"/>
            </w:tcBorders>
          </w:tcPr>
          <w:p w14:paraId="5991B724" w14:textId="044E7A92" w:rsidR="00270491" w:rsidRDefault="00DE36FD" w:rsidP="0087383A">
            <w:pPr>
              <w:spacing w:line="360" w:lineRule="auto"/>
              <w:jc w:val="center"/>
              <w:rPr>
                <w:b/>
                <w:lang w:eastAsia="en-US"/>
              </w:rPr>
            </w:pPr>
            <w:r>
              <w:rPr>
                <w:lang w:eastAsia="en-US"/>
              </w:rPr>
              <w:t>1</w:t>
            </w:r>
            <w:r w:rsidR="00483725">
              <w:rPr>
                <w:lang w:eastAsia="en-US"/>
              </w:rPr>
              <w:t>5</w:t>
            </w:r>
            <w:r w:rsidR="00C2021E">
              <w:rPr>
                <w:lang w:eastAsia="en-US"/>
              </w:rPr>
              <w:t xml:space="preserve"> (</w:t>
            </w:r>
            <w:r w:rsidR="00845253">
              <w:rPr>
                <w:lang w:eastAsia="en-US"/>
              </w:rPr>
              <w:t>31</w:t>
            </w:r>
            <w:r w:rsidR="00C2021E">
              <w:rPr>
                <w:lang w:eastAsia="en-US"/>
              </w:rPr>
              <w:t>.</w:t>
            </w:r>
            <w:r w:rsidR="00845253">
              <w:rPr>
                <w:lang w:eastAsia="en-US"/>
              </w:rPr>
              <w:t>9</w:t>
            </w:r>
            <w:r w:rsidR="00270491">
              <w:rPr>
                <w:lang w:eastAsia="en-US"/>
              </w:rPr>
              <w:t>%)</w:t>
            </w:r>
          </w:p>
        </w:tc>
      </w:tr>
    </w:tbl>
    <w:p w14:paraId="7F153CD0" w14:textId="77777777" w:rsidR="00567764" w:rsidRDefault="00567764" w:rsidP="00D948B7"/>
    <w:p w14:paraId="6CCB06E6" w14:textId="730BA703" w:rsidR="00305912" w:rsidRPr="00BA25C1" w:rsidRDefault="005249B2" w:rsidP="00D948B7">
      <w:pPr>
        <w:rPr>
          <w:color w:val="FF0000"/>
        </w:rPr>
      </w:pPr>
      <w:r>
        <w:t>Continuous data presented as median (IQR)</w:t>
      </w:r>
      <w:r w:rsidR="00E713CC">
        <w:t xml:space="preserve"> due to skewed distributions</w:t>
      </w:r>
      <w:r>
        <w:t xml:space="preserve">. </w:t>
      </w:r>
      <w:r w:rsidR="00E713CC">
        <w:t>Includes all traces meeting ATS criteria (grades A and B), n=145</w:t>
      </w:r>
      <w:r w:rsidR="00315620">
        <w:t xml:space="preserve"> at baseline, n=4</w:t>
      </w:r>
      <w:r w:rsidR="0045764C">
        <w:t>7</w:t>
      </w:r>
      <w:r w:rsidR="00315620">
        <w:t xml:space="preserve"> for reversibility testing.</w:t>
      </w:r>
    </w:p>
    <w:p w14:paraId="59CEE166" w14:textId="59AC6532" w:rsidR="00087586" w:rsidRDefault="00087586" w:rsidP="00D948B7">
      <w:r>
        <w:t xml:space="preserve">* </w:t>
      </w:r>
      <w:proofErr w:type="gramStart"/>
      <w:r w:rsidR="0083439E">
        <w:t>median</w:t>
      </w:r>
      <w:proofErr w:type="gramEnd"/>
      <w:r w:rsidR="0083439E">
        <w:t xml:space="preserve"> </w:t>
      </w:r>
      <w:r>
        <w:t xml:space="preserve">z-score </w:t>
      </w:r>
      <w:r w:rsidR="0083439E">
        <w:t>(IQR)</w:t>
      </w:r>
      <w:r>
        <w:t>.</w:t>
      </w:r>
      <w:r>
        <w:rPr>
          <w:rFonts w:cstheme="minorHAnsi"/>
        </w:rPr>
        <w:t>†</w:t>
      </w:r>
      <w:r>
        <w:t xml:space="preserve"> </w:t>
      </w:r>
      <w:r w:rsidR="00270491">
        <w:t>median p</w:t>
      </w:r>
      <w:r>
        <w:t>ercentage of predicted</w:t>
      </w:r>
      <w:r w:rsidR="00270491">
        <w:t xml:space="preserve"> (IQR)</w:t>
      </w:r>
      <w:r>
        <w:t xml:space="preserve">. </w:t>
      </w:r>
      <w:r>
        <w:rPr>
          <w:rFonts w:cstheme="minorHAnsi"/>
        </w:rPr>
        <w:t xml:space="preserve">‡ </w:t>
      </w:r>
      <w:proofErr w:type="gramStart"/>
      <w:r w:rsidR="00270491">
        <w:rPr>
          <w:rFonts w:cstheme="minorHAnsi"/>
        </w:rPr>
        <w:t>median</w:t>
      </w:r>
      <w:proofErr w:type="gramEnd"/>
      <w:r w:rsidR="00270491">
        <w:rPr>
          <w:rFonts w:cstheme="minorHAnsi"/>
        </w:rPr>
        <w:t xml:space="preserve"> percentage (IQR)</w:t>
      </w:r>
    </w:p>
    <w:p w14:paraId="43D491D3" w14:textId="77777777" w:rsidR="00305912" w:rsidRDefault="00305912" w:rsidP="00D948B7">
      <w:r>
        <w:br w:type="page"/>
      </w:r>
    </w:p>
    <w:p w14:paraId="3C82040B" w14:textId="226EE29A" w:rsidR="008674B3" w:rsidRDefault="001E6D2F" w:rsidP="0076202A">
      <w:pPr>
        <w:pStyle w:val="Heading3"/>
      </w:pPr>
      <w:bookmarkStart w:id="35" w:name="_Ref358487833"/>
      <w:bookmarkStart w:id="36" w:name="_Ref380678143"/>
      <w:bookmarkStart w:id="37" w:name="_Ref376869684"/>
      <w:bookmarkStart w:id="38" w:name="_Ref358385157"/>
      <w:bookmarkStart w:id="39" w:name="_Ref318974861"/>
      <w:r w:rsidRPr="00C362F1">
        <w:lastRenderedPageBreak/>
        <w:t xml:space="preserve">Figure </w:t>
      </w:r>
      <w:fldSimple w:instr=" SEQ Figure \* ARABIC ">
        <w:r w:rsidR="00394877">
          <w:rPr>
            <w:noProof/>
          </w:rPr>
          <w:t>1</w:t>
        </w:r>
      </w:fldSimple>
      <w:bookmarkEnd w:id="35"/>
      <w:r>
        <w:rPr>
          <w:noProof/>
        </w:rPr>
        <w:t xml:space="preserve"> </w:t>
      </w:r>
      <w:r w:rsidR="008674B3">
        <w:rPr>
          <w:noProof/>
        </w:rPr>
        <w:t>Study f</w:t>
      </w:r>
      <w:r w:rsidR="008674B3">
        <w:t>lowchart</w:t>
      </w:r>
    </w:p>
    <w:p w14:paraId="78B8A94E" w14:textId="183E1A6D" w:rsidR="008674B3" w:rsidRDefault="008674B3" w:rsidP="009A0953">
      <w:r>
        <w:t>Flow diagram illustrates</w:t>
      </w:r>
      <w:r w:rsidR="001E6D2F">
        <w:t xml:space="preserve"> </w:t>
      </w:r>
      <w:r w:rsidR="00C362F1">
        <w:t>participant</w:t>
      </w:r>
      <w:r w:rsidR="001E6D2F">
        <w:t xml:space="preserve"> retention and quality of spirometry throughout the study</w:t>
      </w:r>
      <w:bookmarkEnd w:id="36"/>
      <w:r>
        <w:t>.</w:t>
      </w:r>
      <w:bookmarkStart w:id="40" w:name="_Ref383761162"/>
    </w:p>
    <w:p w14:paraId="21888933" w14:textId="77777777" w:rsidR="009A0953" w:rsidRDefault="009A0953" w:rsidP="009A0953"/>
    <w:p w14:paraId="26C11B5A" w14:textId="3815DB38" w:rsidR="003E6AAC" w:rsidRDefault="003E6AAC" w:rsidP="003E6AAC">
      <w:pPr>
        <w:pStyle w:val="Heading3"/>
      </w:pPr>
      <w:r>
        <w:t xml:space="preserve">Figure </w:t>
      </w:r>
      <w:fldSimple w:instr=" SEQ Figure \* ARABIC ">
        <w:r w:rsidR="00394877">
          <w:rPr>
            <w:noProof/>
          </w:rPr>
          <w:t>2</w:t>
        </w:r>
      </w:fldSimple>
      <w:bookmarkEnd w:id="37"/>
      <w:bookmarkEnd w:id="40"/>
      <w:r>
        <w:t xml:space="preserve"> Spirometr</w:t>
      </w:r>
      <w:r w:rsidR="000C6CBA">
        <w:t xml:space="preserve">y results </w:t>
      </w:r>
      <w:r>
        <w:t>overview</w:t>
      </w:r>
    </w:p>
    <w:p w14:paraId="7D186C10" w14:textId="114648D0" w:rsidR="00CB12A4" w:rsidRDefault="000C6CBA" w:rsidP="00CB12A4">
      <w:r>
        <w:t>Graphs</w:t>
      </w:r>
      <w:r w:rsidR="00CB12A4">
        <w:t xml:space="preserve"> illustrating the degree and distribution of spirometric abnormality. </w:t>
      </w:r>
      <w:r w:rsidRPr="00AE2EC5">
        <w:rPr>
          <w:b/>
        </w:rPr>
        <w:t>Panel A:</w:t>
      </w:r>
      <w:r>
        <w:t xml:space="preserve"> </w:t>
      </w:r>
      <w:r w:rsidR="00CB12A4">
        <w:t>Boxes represent 25 and 75</w:t>
      </w:r>
      <w:r w:rsidR="00CB12A4" w:rsidRPr="00CB12A4">
        <w:rPr>
          <w:vertAlign w:val="superscript"/>
        </w:rPr>
        <w:t>th</w:t>
      </w:r>
      <w:r>
        <w:t xml:space="preserve"> centiles,</w:t>
      </w:r>
      <w:r w:rsidR="00CB12A4">
        <w:t xml:space="preserve"> </w:t>
      </w:r>
      <w:r>
        <w:t>w</w:t>
      </w:r>
      <w:r w:rsidR="00CB12A4">
        <w:t>hiskers represent 10 and 90</w:t>
      </w:r>
      <w:r w:rsidR="00CB12A4" w:rsidRPr="00CB12A4">
        <w:rPr>
          <w:vertAlign w:val="superscript"/>
        </w:rPr>
        <w:t>th</w:t>
      </w:r>
      <w:r w:rsidR="00CB12A4">
        <w:t xml:space="preserve"> centiles, with outliers shown as individual dots. ULN and LLN are upper and lower limits of normal respectively, drawn by dashed line at +1.64SD and -1.64SD from the mean.</w:t>
      </w:r>
      <w:r>
        <w:t xml:space="preserve"> </w:t>
      </w:r>
      <w:r w:rsidRPr="00AE2EC5">
        <w:rPr>
          <w:b/>
        </w:rPr>
        <w:t>Panel B:</w:t>
      </w:r>
      <w:r>
        <w:t xml:space="preserve"> FEV z-score for all participants as a function of age. Linear regression model is shown </w:t>
      </w:r>
      <w:r w:rsidR="001E45D3">
        <w:t xml:space="preserve">as a solid line. </w:t>
      </w:r>
      <w:r>
        <w:t>There is a non-significant tendency to reducing FEV</w:t>
      </w:r>
      <w:r w:rsidRPr="000C6CBA">
        <w:rPr>
          <w:vertAlign w:val="subscript"/>
        </w:rPr>
        <w:t>1</w:t>
      </w:r>
      <w:r>
        <w:t xml:space="preserve"> with increasing age in this cohort (</w:t>
      </w:r>
      <w:r w:rsidR="001E45D3">
        <w:t>r</w:t>
      </w:r>
      <w:r w:rsidR="001E45D3" w:rsidRPr="001E45D3">
        <w:rPr>
          <w:vertAlign w:val="superscript"/>
        </w:rPr>
        <w:t>2</w:t>
      </w:r>
      <w:r w:rsidR="001E45D3">
        <w:t xml:space="preserve"> = 0.02</w:t>
      </w:r>
      <w:r w:rsidR="00961F0B">
        <w:t>6</w:t>
      </w:r>
      <w:r w:rsidR="001E45D3">
        <w:t xml:space="preserve">, </w:t>
      </w:r>
      <w:r w:rsidR="00961F0B">
        <w:t>p=0.054</w:t>
      </w:r>
      <w:r>
        <w:t>).</w:t>
      </w:r>
      <w:r w:rsidR="002424C5">
        <w:t xml:space="preserve"> Similar results for FVC obtained (results not shown).</w:t>
      </w:r>
    </w:p>
    <w:bookmarkEnd w:id="38"/>
    <w:bookmarkEnd w:id="39"/>
    <w:p w14:paraId="653CC002" w14:textId="09103E45" w:rsidR="0076202A" w:rsidRDefault="0076202A">
      <w:pPr>
        <w:spacing w:line="276" w:lineRule="auto"/>
        <w:rPr>
          <w:rFonts w:asciiTheme="majorHAnsi" w:eastAsiaTheme="majorEastAsia" w:hAnsiTheme="majorHAnsi" w:cstheme="majorBidi"/>
          <w:b/>
          <w:bCs/>
        </w:rPr>
      </w:pPr>
    </w:p>
    <w:p w14:paraId="38D70A79" w14:textId="552DABFD" w:rsidR="0076202A" w:rsidRDefault="0076202A" w:rsidP="0076202A">
      <w:pPr>
        <w:pStyle w:val="Heading3"/>
      </w:pPr>
      <w:bookmarkStart w:id="41" w:name="_Ref401062740"/>
      <w:r>
        <w:t xml:space="preserve">Figure </w:t>
      </w:r>
      <w:fldSimple w:instr=" SEQ Figure \* ARABIC ">
        <w:r w:rsidR="00394877">
          <w:rPr>
            <w:noProof/>
          </w:rPr>
          <w:t>3</w:t>
        </w:r>
      </w:fldSimple>
      <w:bookmarkEnd w:id="41"/>
      <w:r>
        <w:t xml:space="preserve"> Proposed CLD phenotypes</w:t>
      </w:r>
    </w:p>
    <w:p w14:paraId="561C52FD" w14:textId="325C49DD" w:rsidR="002E5334" w:rsidRPr="0076202A" w:rsidRDefault="0076202A">
      <w:pPr>
        <w:rPr>
          <w:rFonts w:asciiTheme="majorHAnsi" w:eastAsiaTheme="majorEastAsia" w:hAnsiTheme="majorHAnsi" w:cstheme="majorBidi"/>
          <w:bCs/>
        </w:rPr>
      </w:pPr>
      <w:r>
        <w:rPr>
          <w:rFonts w:asciiTheme="majorHAnsi" w:eastAsiaTheme="majorEastAsia" w:hAnsiTheme="majorHAnsi" w:cstheme="majorBidi"/>
          <w:bCs/>
        </w:rPr>
        <w:t xml:space="preserve">Proportional areas diagram illustrating the </w:t>
      </w:r>
      <w:r w:rsidR="00113357">
        <w:rPr>
          <w:rFonts w:asciiTheme="majorHAnsi" w:eastAsiaTheme="majorEastAsia" w:hAnsiTheme="majorHAnsi" w:cstheme="majorBidi"/>
          <w:bCs/>
        </w:rPr>
        <w:t xml:space="preserve">proposed CLD phenotypes, “Cough” and “Hypoxia”, and their overlap with individuals with abnormal spirometry. Percentages indicate the proportion of the entire study </w:t>
      </w:r>
      <w:r w:rsidR="00FA7CD6">
        <w:rPr>
          <w:rFonts w:asciiTheme="majorHAnsi" w:eastAsiaTheme="majorEastAsia" w:hAnsiTheme="majorHAnsi" w:cstheme="majorBidi"/>
          <w:bCs/>
        </w:rPr>
        <w:t>population for which spirometry data were available.</w:t>
      </w:r>
    </w:p>
    <w:sectPr w:rsidR="002E5334" w:rsidRPr="0076202A" w:rsidSect="009A095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167EF9" w14:textId="77777777" w:rsidR="004060F8" w:rsidRDefault="004060F8" w:rsidP="00715FB3">
      <w:pPr>
        <w:spacing w:after="0" w:line="240" w:lineRule="auto"/>
      </w:pPr>
      <w:r>
        <w:separator/>
      </w:r>
    </w:p>
  </w:endnote>
  <w:endnote w:type="continuationSeparator" w:id="0">
    <w:p w14:paraId="10EE71C2" w14:textId="77777777" w:rsidR="004060F8" w:rsidRDefault="004060F8" w:rsidP="00715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rutiger 45 Light">
    <w:altName w:val="Vrinda"/>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2EB35B" w14:textId="77777777" w:rsidR="001015DF" w:rsidRDefault="001015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CE374D" w14:textId="77777777" w:rsidR="001015DF" w:rsidRDefault="001015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A51AE" w14:textId="77777777" w:rsidR="001015DF" w:rsidRDefault="001015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ED90AE" w14:textId="77777777" w:rsidR="004060F8" w:rsidRDefault="004060F8" w:rsidP="00715FB3">
      <w:pPr>
        <w:spacing w:after="0" w:line="240" w:lineRule="auto"/>
      </w:pPr>
      <w:r>
        <w:separator/>
      </w:r>
    </w:p>
  </w:footnote>
  <w:footnote w:type="continuationSeparator" w:id="0">
    <w:p w14:paraId="42E39125" w14:textId="77777777" w:rsidR="004060F8" w:rsidRDefault="004060F8" w:rsidP="00715F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F116F" w14:textId="77777777" w:rsidR="001015DF" w:rsidRDefault="001015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F5B98" w14:textId="77777777" w:rsidR="001015DF" w:rsidRDefault="001015D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0FCF4" w14:textId="77777777" w:rsidR="001015DF" w:rsidRDefault="001015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7046CA"/>
    <w:multiLevelType w:val="hybridMultilevel"/>
    <w:tmpl w:val="19ECE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354560"/>
    <w:multiLevelType w:val="hybridMultilevel"/>
    <w:tmpl w:val="59FC7726"/>
    <w:lvl w:ilvl="0" w:tplc="4168A1BE">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58157590"/>
    <w:multiLevelType w:val="hybridMultilevel"/>
    <w:tmpl w:val="B868E9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3D73A0"/>
    <w:multiLevelType w:val="hybridMultilevel"/>
    <w:tmpl w:val="246A82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2BF68B3-8F08-47D9-A647-69EB726EE535}"/>
    <w:docVar w:name="dgnword-eventsink" w:val="251093336"/>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wr5dzzqz5vtlet5su5eaxefsffx2fstftv&quot;&gt;Adolescent Spirometry References&lt;record-ids&gt;&lt;item&gt;5&lt;/item&gt;&lt;item&gt;8&lt;/item&gt;&lt;item&gt;9&lt;/item&gt;&lt;item&gt;10&lt;/item&gt;&lt;item&gt;40&lt;/item&gt;&lt;item&gt;46&lt;/item&gt;&lt;item&gt;48&lt;/item&gt;&lt;item&gt;49&lt;/item&gt;&lt;item&gt;51&lt;/item&gt;&lt;item&gt;62&lt;/item&gt;&lt;item&gt;64&lt;/item&gt;&lt;item&gt;65&lt;/item&gt;&lt;item&gt;66&lt;/item&gt;&lt;item&gt;67&lt;/item&gt;&lt;item&gt;68&lt;/item&gt;&lt;item&gt;122&lt;/item&gt;&lt;item&gt;124&lt;/item&gt;&lt;item&gt;127&lt;/item&gt;&lt;item&gt;130&lt;/item&gt;&lt;item&gt;131&lt;/item&gt;&lt;/record-ids&gt;&lt;/item&gt;&lt;/Libraries&gt;"/>
  </w:docVars>
  <w:rsids>
    <w:rsidRoot w:val="00313889"/>
    <w:rsid w:val="000064F3"/>
    <w:rsid w:val="0000735C"/>
    <w:rsid w:val="00007D55"/>
    <w:rsid w:val="00011E3D"/>
    <w:rsid w:val="000150F0"/>
    <w:rsid w:val="00015982"/>
    <w:rsid w:val="00021EA4"/>
    <w:rsid w:val="000225CB"/>
    <w:rsid w:val="0002401F"/>
    <w:rsid w:val="00025928"/>
    <w:rsid w:val="00026228"/>
    <w:rsid w:val="00026B3F"/>
    <w:rsid w:val="00030F56"/>
    <w:rsid w:val="000365C5"/>
    <w:rsid w:val="000400AD"/>
    <w:rsid w:val="000446F9"/>
    <w:rsid w:val="0004777E"/>
    <w:rsid w:val="00054292"/>
    <w:rsid w:val="00057EC5"/>
    <w:rsid w:val="00064019"/>
    <w:rsid w:val="00064237"/>
    <w:rsid w:val="00074DC4"/>
    <w:rsid w:val="0007683C"/>
    <w:rsid w:val="00084F31"/>
    <w:rsid w:val="00085223"/>
    <w:rsid w:val="00086871"/>
    <w:rsid w:val="00087449"/>
    <w:rsid w:val="00087586"/>
    <w:rsid w:val="0009005E"/>
    <w:rsid w:val="0009517A"/>
    <w:rsid w:val="00095467"/>
    <w:rsid w:val="000A3D32"/>
    <w:rsid w:val="000A516D"/>
    <w:rsid w:val="000A7A64"/>
    <w:rsid w:val="000B1532"/>
    <w:rsid w:val="000B5AB6"/>
    <w:rsid w:val="000B5B35"/>
    <w:rsid w:val="000C18D5"/>
    <w:rsid w:val="000C29D5"/>
    <w:rsid w:val="000C6C9C"/>
    <w:rsid w:val="000C6CBA"/>
    <w:rsid w:val="000D0900"/>
    <w:rsid w:val="000D2EAC"/>
    <w:rsid w:val="000D3FF0"/>
    <w:rsid w:val="000D4A05"/>
    <w:rsid w:val="000E356A"/>
    <w:rsid w:val="000E51F2"/>
    <w:rsid w:val="000F108C"/>
    <w:rsid w:val="000F268E"/>
    <w:rsid w:val="000F2945"/>
    <w:rsid w:val="000F3923"/>
    <w:rsid w:val="00101550"/>
    <w:rsid w:val="001015DF"/>
    <w:rsid w:val="00102CDB"/>
    <w:rsid w:val="00103A89"/>
    <w:rsid w:val="00103E22"/>
    <w:rsid w:val="001069A4"/>
    <w:rsid w:val="001075A4"/>
    <w:rsid w:val="0010794C"/>
    <w:rsid w:val="00107B24"/>
    <w:rsid w:val="00113357"/>
    <w:rsid w:val="001138F1"/>
    <w:rsid w:val="00113B97"/>
    <w:rsid w:val="00114084"/>
    <w:rsid w:val="00114DE6"/>
    <w:rsid w:val="00117452"/>
    <w:rsid w:val="00124013"/>
    <w:rsid w:val="00125747"/>
    <w:rsid w:val="0012759E"/>
    <w:rsid w:val="00127DF0"/>
    <w:rsid w:val="001326C7"/>
    <w:rsid w:val="00133854"/>
    <w:rsid w:val="00134875"/>
    <w:rsid w:val="001363F8"/>
    <w:rsid w:val="00140A1D"/>
    <w:rsid w:val="00141762"/>
    <w:rsid w:val="001435B0"/>
    <w:rsid w:val="001467D6"/>
    <w:rsid w:val="00150185"/>
    <w:rsid w:val="001507FD"/>
    <w:rsid w:val="0015117A"/>
    <w:rsid w:val="00152A05"/>
    <w:rsid w:val="00161528"/>
    <w:rsid w:val="001637A3"/>
    <w:rsid w:val="00163EE6"/>
    <w:rsid w:val="001642C2"/>
    <w:rsid w:val="00164434"/>
    <w:rsid w:val="00165AF6"/>
    <w:rsid w:val="00167A82"/>
    <w:rsid w:val="00170D4E"/>
    <w:rsid w:val="00175F96"/>
    <w:rsid w:val="0017784B"/>
    <w:rsid w:val="0018031A"/>
    <w:rsid w:val="00180EB3"/>
    <w:rsid w:val="00181F3D"/>
    <w:rsid w:val="001835E8"/>
    <w:rsid w:val="001836C5"/>
    <w:rsid w:val="001838A0"/>
    <w:rsid w:val="00192549"/>
    <w:rsid w:val="001935D7"/>
    <w:rsid w:val="001952E1"/>
    <w:rsid w:val="00197976"/>
    <w:rsid w:val="001A1A08"/>
    <w:rsid w:val="001A27A5"/>
    <w:rsid w:val="001A3F8F"/>
    <w:rsid w:val="001A54AD"/>
    <w:rsid w:val="001B5BE4"/>
    <w:rsid w:val="001C23B1"/>
    <w:rsid w:val="001C68E4"/>
    <w:rsid w:val="001D0C0D"/>
    <w:rsid w:val="001D1982"/>
    <w:rsid w:val="001D26D7"/>
    <w:rsid w:val="001D3188"/>
    <w:rsid w:val="001D4111"/>
    <w:rsid w:val="001D5B85"/>
    <w:rsid w:val="001E0881"/>
    <w:rsid w:val="001E45D3"/>
    <w:rsid w:val="001E5BA7"/>
    <w:rsid w:val="001E69CE"/>
    <w:rsid w:val="001E6D2F"/>
    <w:rsid w:val="001E7918"/>
    <w:rsid w:val="001F09C4"/>
    <w:rsid w:val="001F3540"/>
    <w:rsid w:val="001F393E"/>
    <w:rsid w:val="002022D4"/>
    <w:rsid w:val="00205CB6"/>
    <w:rsid w:val="00207614"/>
    <w:rsid w:val="002076BE"/>
    <w:rsid w:val="00210F97"/>
    <w:rsid w:val="00212A4D"/>
    <w:rsid w:val="00216F09"/>
    <w:rsid w:val="00222E7E"/>
    <w:rsid w:val="0022404C"/>
    <w:rsid w:val="0022448C"/>
    <w:rsid w:val="00231E9B"/>
    <w:rsid w:val="00232892"/>
    <w:rsid w:val="00233ABC"/>
    <w:rsid w:val="00234FFC"/>
    <w:rsid w:val="00236BF6"/>
    <w:rsid w:val="00240386"/>
    <w:rsid w:val="002424C5"/>
    <w:rsid w:val="00250AE9"/>
    <w:rsid w:val="0025317E"/>
    <w:rsid w:val="00255AAC"/>
    <w:rsid w:val="00263ECC"/>
    <w:rsid w:val="00265D80"/>
    <w:rsid w:val="00267F65"/>
    <w:rsid w:val="00270491"/>
    <w:rsid w:val="0027085C"/>
    <w:rsid w:val="002750D1"/>
    <w:rsid w:val="00275E70"/>
    <w:rsid w:val="00277E52"/>
    <w:rsid w:val="00280CBA"/>
    <w:rsid w:val="00281798"/>
    <w:rsid w:val="00282206"/>
    <w:rsid w:val="00291DE2"/>
    <w:rsid w:val="002A3DD2"/>
    <w:rsid w:val="002A5B55"/>
    <w:rsid w:val="002B0157"/>
    <w:rsid w:val="002B0B75"/>
    <w:rsid w:val="002B5458"/>
    <w:rsid w:val="002B6E35"/>
    <w:rsid w:val="002D0188"/>
    <w:rsid w:val="002D0F42"/>
    <w:rsid w:val="002D264A"/>
    <w:rsid w:val="002D5AF0"/>
    <w:rsid w:val="002D76B7"/>
    <w:rsid w:val="002E04A4"/>
    <w:rsid w:val="002E5334"/>
    <w:rsid w:val="002E57BF"/>
    <w:rsid w:val="002E5E7C"/>
    <w:rsid w:val="002E6F96"/>
    <w:rsid w:val="003006CE"/>
    <w:rsid w:val="00300B1D"/>
    <w:rsid w:val="00305912"/>
    <w:rsid w:val="00310168"/>
    <w:rsid w:val="00311C36"/>
    <w:rsid w:val="00312F01"/>
    <w:rsid w:val="00313889"/>
    <w:rsid w:val="00315620"/>
    <w:rsid w:val="00320D67"/>
    <w:rsid w:val="00322426"/>
    <w:rsid w:val="00323A91"/>
    <w:rsid w:val="00323CE7"/>
    <w:rsid w:val="003244B1"/>
    <w:rsid w:val="00327B16"/>
    <w:rsid w:val="00335CB2"/>
    <w:rsid w:val="00344B47"/>
    <w:rsid w:val="0034639A"/>
    <w:rsid w:val="00346725"/>
    <w:rsid w:val="00346A4B"/>
    <w:rsid w:val="00351671"/>
    <w:rsid w:val="003531C5"/>
    <w:rsid w:val="003613B2"/>
    <w:rsid w:val="0036222B"/>
    <w:rsid w:val="00362E4B"/>
    <w:rsid w:val="003758E5"/>
    <w:rsid w:val="00377739"/>
    <w:rsid w:val="00377F72"/>
    <w:rsid w:val="00382016"/>
    <w:rsid w:val="0038211A"/>
    <w:rsid w:val="00384DAE"/>
    <w:rsid w:val="00390642"/>
    <w:rsid w:val="00390DF7"/>
    <w:rsid w:val="0039427A"/>
    <w:rsid w:val="00394877"/>
    <w:rsid w:val="003A65E9"/>
    <w:rsid w:val="003A797D"/>
    <w:rsid w:val="003B1521"/>
    <w:rsid w:val="003C1F1B"/>
    <w:rsid w:val="003C45EA"/>
    <w:rsid w:val="003C4C02"/>
    <w:rsid w:val="003C648F"/>
    <w:rsid w:val="003C6D16"/>
    <w:rsid w:val="003D273F"/>
    <w:rsid w:val="003D30C7"/>
    <w:rsid w:val="003D3D91"/>
    <w:rsid w:val="003D5678"/>
    <w:rsid w:val="003D668D"/>
    <w:rsid w:val="003E1092"/>
    <w:rsid w:val="003E2ABA"/>
    <w:rsid w:val="003E505E"/>
    <w:rsid w:val="003E610F"/>
    <w:rsid w:val="003E6AAC"/>
    <w:rsid w:val="003E6C8B"/>
    <w:rsid w:val="004031D8"/>
    <w:rsid w:val="004042C4"/>
    <w:rsid w:val="00404CE3"/>
    <w:rsid w:val="00405FAD"/>
    <w:rsid w:val="004060F8"/>
    <w:rsid w:val="004079A3"/>
    <w:rsid w:val="00410D3A"/>
    <w:rsid w:val="00417261"/>
    <w:rsid w:val="00425B04"/>
    <w:rsid w:val="00427CAA"/>
    <w:rsid w:val="00431289"/>
    <w:rsid w:val="00432DA6"/>
    <w:rsid w:val="00433E53"/>
    <w:rsid w:val="004345F6"/>
    <w:rsid w:val="00437941"/>
    <w:rsid w:val="00437CBF"/>
    <w:rsid w:val="004439E2"/>
    <w:rsid w:val="00444D61"/>
    <w:rsid w:val="0044500E"/>
    <w:rsid w:val="004541F6"/>
    <w:rsid w:val="00456094"/>
    <w:rsid w:val="004569A2"/>
    <w:rsid w:val="0045764C"/>
    <w:rsid w:val="004577A0"/>
    <w:rsid w:val="004636B2"/>
    <w:rsid w:val="0046549C"/>
    <w:rsid w:val="00481C43"/>
    <w:rsid w:val="00483725"/>
    <w:rsid w:val="004839F8"/>
    <w:rsid w:val="004846D3"/>
    <w:rsid w:val="00491C79"/>
    <w:rsid w:val="004971DD"/>
    <w:rsid w:val="004A5743"/>
    <w:rsid w:val="004B078E"/>
    <w:rsid w:val="004C525B"/>
    <w:rsid w:val="004C694F"/>
    <w:rsid w:val="004D305F"/>
    <w:rsid w:val="004E0436"/>
    <w:rsid w:val="004E30C6"/>
    <w:rsid w:val="004E5F0A"/>
    <w:rsid w:val="004E6570"/>
    <w:rsid w:val="004E7C22"/>
    <w:rsid w:val="004F0D39"/>
    <w:rsid w:val="004F176D"/>
    <w:rsid w:val="004F24EB"/>
    <w:rsid w:val="004F5845"/>
    <w:rsid w:val="004F7A41"/>
    <w:rsid w:val="00500CD1"/>
    <w:rsid w:val="00500D55"/>
    <w:rsid w:val="005030D9"/>
    <w:rsid w:val="00503C8E"/>
    <w:rsid w:val="00507CE9"/>
    <w:rsid w:val="00511935"/>
    <w:rsid w:val="00512DB4"/>
    <w:rsid w:val="00515A39"/>
    <w:rsid w:val="00517005"/>
    <w:rsid w:val="00522780"/>
    <w:rsid w:val="005249B2"/>
    <w:rsid w:val="005304B9"/>
    <w:rsid w:val="00530E9D"/>
    <w:rsid w:val="0053566A"/>
    <w:rsid w:val="005431CA"/>
    <w:rsid w:val="00544A8B"/>
    <w:rsid w:val="005477D1"/>
    <w:rsid w:val="00550694"/>
    <w:rsid w:val="005507F7"/>
    <w:rsid w:val="0055462D"/>
    <w:rsid w:val="00554DE6"/>
    <w:rsid w:val="00561FEB"/>
    <w:rsid w:val="00565175"/>
    <w:rsid w:val="00566064"/>
    <w:rsid w:val="00567764"/>
    <w:rsid w:val="005705CF"/>
    <w:rsid w:val="0057100A"/>
    <w:rsid w:val="005710AD"/>
    <w:rsid w:val="0057111C"/>
    <w:rsid w:val="0057337F"/>
    <w:rsid w:val="00573A22"/>
    <w:rsid w:val="00576F3E"/>
    <w:rsid w:val="00577119"/>
    <w:rsid w:val="00585709"/>
    <w:rsid w:val="005859C3"/>
    <w:rsid w:val="00586993"/>
    <w:rsid w:val="00591B80"/>
    <w:rsid w:val="00591E40"/>
    <w:rsid w:val="0059537C"/>
    <w:rsid w:val="0059578F"/>
    <w:rsid w:val="005976CD"/>
    <w:rsid w:val="005A3299"/>
    <w:rsid w:val="005A547A"/>
    <w:rsid w:val="005A761A"/>
    <w:rsid w:val="005B132C"/>
    <w:rsid w:val="005B2169"/>
    <w:rsid w:val="005B2268"/>
    <w:rsid w:val="005B2419"/>
    <w:rsid w:val="005B479D"/>
    <w:rsid w:val="005C0F1E"/>
    <w:rsid w:val="005C2A21"/>
    <w:rsid w:val="005C33F0"/>
    <w:rsid w:val="005C64C8"/>
    <w:rsid w:val="005D0C3C"/>
    <w:rsid w:val="005D2267"/>
    <w:rsid w:val="005D7FF7"/>
    <w:rsid w:val="005E0D26"/>
    <w:rsid w:val="005E34D5"/>
    <w:rsid w:val="005E451F"/>
    <w:rsid w:val="005F0C58"/>
    <w:rsid w:val="005F1852"/>
    <w:rsid w:val="005F1A54"/>
    <w:rsid w:val="005F474D"/>
    <w:rsid w:val="005F57BB"/>
    <w:rsid w:val="005F70C7"/>
    <w:rsid w:val="005F756C"/>
    <w:rsid w:val="00602CAB"/>
    <w:rsid w:val="00602D9C"/>
    <w:rsid w:val="00605553"/>
    <w:rsid w:val="00605DC9"/>
    <w:rsid w:val="00606244"/>
    <w:rsid w:val="006077D9"/>
    <w:rsid w:val="00610170"/>
    <w:rsid w:val="0061026A"/>
    <w:rsid w:val="0061037E"/>
    <w:rsid w:val="006127BE"/>
    <w:rsid w:val="006133F0"/>
    <w:rsid w:val="0062504B"/>
    <w:rsid w:val="00625179"/>
    <w:rsid w:val="0063046E"/>
    <w:rsid w:val="00631E06"/>
    <w:rsid w:val="0063415C"/>
    <w:rsid w:val="0063772C"/>
    <w:rsid w:val="0064611C"/>
    <w:rsid w:val="0064660A"/>
    <w:rsid w:val="00647A90"/>
    <w:rsid w:val="0065076B"/>
    <w:rsid w:val="006531C0"/>
    <w:rsid w:val="006658F7"/>
    <w:rsid w:val="00670126"/>
    <w:rsid w:val="00672BF2"/>
    <w:rsid w:val="00677836"/>
    <w:rsid w:val="006809A1"/>
    <w:rsid w:val="006833B7"/>
    <w:rsid w:val="00684750"/>
    <w:rsid w:val="006944A6"/>
    <w:rsid w:val="00695E81"/>
    <w:rsid w:val="00697D00"/>
    <w:rsid w:val="006A1A7D"/>
    <w:rsid w:val="006A1DE4"/>
    <w:rsid w:val="006A35C4"/>
    <w:rsid w:val="006A6F09"/>
    <w:rsid w:val="006A7088"/>
    <w:rsid w:val="006A7D66"/>
    <w:rsid w:val="006B4BBF"/>
    <w:rsid w:val="006C24AE"/>
    <w:rsid w:val="006C7DD2"/>
    <w:rsid w:val="006D15D5"/>
    <w:rsid w:val="006D272A"/>
    <w:rsid w:val="006D41B5"/>
    <w:rsid w:val="006D4790"/>
    <w:rsid w:val="006D6150"/>
    <w:rsid w:val="006E0D9B"/>
    <w:rsid w:val="006E3666"/>
    <w:rsid w:val="006E3D89"/>
    <w:rsid w:val="006E4450"/>
    <w:rsid w:val="006E5B5A"/>
    <w:rsid w:val="006F3113"/>
    <w:rsid w:val="00703C87"/>
    <w:rsid w:val="007052A2"/>
    <w:rsid w:val="00705506"/>
    <w:rsid w:val="007111F0"/>
    <w:rsid w:val="00715FB3"/>
    <w:rsid w:val="00717005"/>
    <w:rsid w:val="00721584"/>
    <w:rsid w:val="00722D01"/>
    <w:rsid w:val="00737304"/>
    <w:rsid w:val="00737DF6"/>
    <w:rsid w:val="0074003B"/>
    <w:rsid w:val="00741AF0"/>
    <w:rsid w:val="00741FD3"/>
    <w:rsid w:val="00742A7B"/>
    <w:rsid w:val="00747BA1"/>
    <w:rsid w:val="007541C7"/>
    <w:rsid w:val="00757DE7"/>
    <w:rsid w:val="00760F94"/>
    <w:rsid w:val="0076202A"/>
    <w:rsid w:val="00762292"/>
    <w:rsid w:val="007626A5"/>
    <w:rsid w:val="00762787"/>
    <w:rsid w:val="00762FFD"/>
    <w:rsid w:val="0076384E"/>
    <w:rsid w:val="0076444D"/>
    <w:rsid w:val="007666FF"/>
    <w:rsid w:val="0076790C"/>
    <w:rsid w:val="007707D9"/>
    <w:rsid w:val="0077179A"/>
    <w:rsid w:val="00774A55"/>
    <w:rsid w:val="0078260C"/>
    <w:rsid w:val="007A08F1"/>
    <w:rsid w:val="007A3A4E"/>
    <w:rsid w:val="007A407D"/>
    <w:rsid w:val="007A5D52"/>
    <w:rsid w:val="007A5F08"/>
    <w:rsid w:val="007B7194"/>
    <w:rsid w:val="007C3191"/>
    <w:rsid w:val="007C4D7F"/>
    <w:rsid w:val="007C5A92"/>
    <w:rsid w:val="007C722C"/>
    <w:rsid w:val="007D17C5"/>
    <w:rsid w:val="007D310C"/>
    <w:rsid w:val="007D3561"/>
    <w:rsid w:val="007D3DAA"/>
    <w:rsid w:val="007E5CD1"/>
    <w:rsid w:val="007E6EB1"/>
    <w:rsid w:val="007E7513"/>
    <w:rsid w:val="007F27B9"/>
    <w:rsid w:val="007F367C"/>
    <w:rsid w:val="00803A98"/>
    <w:rsid w:val="008048FE"/>
    <w:rsid w:val="00810F5E"/>
    <w:rsid w:val="00813E3A"/>
    <w:rsid w:val="00820B8B"/>
    <w:rsid w:val="00821151"/>
    <w:rsid w:val="00821CD9"/>
    <w:rsid w:val="0082240C"/>
    <w:rsid w:val="00822B65"/>
    <w:rsid w:val="00824275"/>
    <w:rsid w:val="00824FC6"/>
    <w:rsid w:val="0082531C"/>
    <w:rsid w:val="008308DF"/>
    <w:rsid w:val="00831243"/>
    <w:rsid w:val="00831ACA"/>
    <w:rsid w:val="0083439E"/>
    <w:rsid w:val="00836106"/>
    <w:rsid w:val="00844DD8"/>
    <w:rsid w:val="00845253"/>
    <w:rsid w:val="0084731D"/>
    <w:rsid w:val="0085302D"/>
    <w:rsid w:val="00857EC3"/>
    <w:rsid w:val="00862A95"/>
    <w:rsid w:val="0086747F"/>
    <w:rsid w:val="008674B3"/>
    <w:rsid w:val="00867AA2"/>
    <w:rsid w:val="0087383A"/>
    <w:rsid w:val="008749F7"/>
    <w:rsid w:val="00876634"/>
    <w:rsid w:val="00876B8E"/>
    <w:rsid w:val="00882A81"/>
    <w:rsid w:val="008855B0"/>
    <w:rsid w:val="00885858"/>
    <w:rsid w:val="008A0262"/>
    <w:rsid w:val="008A0497"/>
    <w:rsid w:val="008A31C6"/>
    <w:rsid w:val="008A73E5"/>
    <w:rsid w:val="008B5774"/>
    <w:rsid w:val="008B5C7D"/>
    <w:rsid w:val="008B698F"/>
    <w:rsid w:val="008C4A46"/>
    <w:rsid w:val="008C53E0"/>
    <w:rsid w:val="008D6055"/>
    <w:rsid w:val="008D62FD"/>
    <w:rsid w:val="008D67D7"/>
    <w:rsid w:val="008D6DFE"/>
    <w:rsid w:val="008E009D"/>
    <w:rsid w:val="008E66D0"/>
    <w:rsid w:val="008F0E45"/>
    <w:rsid w:val="008F313A"/>
    <w:rsid w:val="008F6601"/>
    <w:rsid w:val="0090061F"/>
    <w:rsid w:val="00902BBF"/>
    <w:rsid w:val="00906150"/>
    <w:rsid w:val="00915C22"/>
    <w:rsid w:val="00917EEB"/>
    <w:rsid w:val="009239FD"/>
    <w:rsid w:val="009260DA"/>
    <w:rsid w:val="00927A2A"/>
    <w:rsid w:val="00930AD7"/>
    <w:rsid w:val="00932F9D"/>
    <w:rsid w:val="009375E6"/>
    <w:rsid w:val="00940BED"/>
    <w:rsid w:val="00941011"/>
    <w:rsid w:val="009410CD"/>
    <w:rsid w:val="00943AFE"/>
    <w:rsid w:val="00944AFA"/>
    <w:rsid w:val="0094544B"/>
    <w:rsid w:val="0094739B"/>
    <w:rsid w:val="009474D9"/>
    <w:rsid w:val="009528B1"/>
    <w:rsid w:val="00957D4E"/>
    <w:rsid w:val="009618F9"/>
    <w:rsid w:val="00961C41"/>
    <w:rsid w:val="00961F0B"/>
    <w:rsid w:val="00966193"/>
    <w:rsid w:val="00973CA4"/>
    <w:rsid w:val="00975DA2"/>
    <w:rsid w:val="009767B8"/>
    <w:rsid w:val="009767F9"/>
    <w:rsid w:val="0098096E"/>
    <w:rsid w:val="00981ECB"/>
    <w:rsid w:val="0098208C"/>
    <w:rsid w:val="009844BD"/>
    <w:rsid w:val="00992555"/>
    <w:rsid w:val="009932A0"/>
    <w:rsid w:val="009940A5"/>
    <w:rsid w:val="009960B9"/>
    <w:rsid w:val="00996F76"/>
    <w:rsid w:val="0099729D"/>
    <w:rsid w:val="009A0953"/>
    <w:rsid w:val="009A0F54"/>
    <w:rsid w:val="009A1389"/>
    <w:rsid w:val="009A2279"/>
    <w:rsid w:val="009A4F16"/>
    <w:rsid w:val="009A5AD7"/>
    <w:rsid w:val="009A5C81"/>
    <w:rsid w:val="009A67EE"/>
    <w:rsid w:val="009B0033"/>
    <w:rsid w:val="009B0B8A"/>
    <w:rsid w:val="009B2E98"/>
    <w:rsid w:val="009B474A"/>
    <w:rsid w:val="009B614C"/>
    <w:rsid w:val="009C4E5C"/>
    <w:rsid w:val="009D12EE"/>
    <w:rsid w:val="009D5E00"/>
    <w:rsid w:val="009D6B02"/>
    <w:rsid w:val="009E1E04"/>
    <w:rsid w:val="009E3DEB"/>
    <w:rsid w:val="009E62F5"/>
    <w:rsid w:val="009F29BC"/>
    <w:rsid w:val="009F2BEC"/>
    <w:rsid w:val="009F427E"/>
    <w:rsid w:val="009F7FCF"/>
    <w:rsid w:val="00A112A8"/>
    <w:rsid w:val="00A112A9"/>
    <w:rsid w:val="00A11D15"/>
    <w:rsid w:val="00A1647D"/>
    <w:rsid w:val="00A21400"/>
    <w:rsid w:val="00A224EC"/>
    <w:rsid w:val="00A26867"/>
    <w:rsid w:val="00A31EDE"/>
    <w:rsid w:val="00A3279C"/>
    <w:rsid w:val="00A37C58"/>
    <w:rsid w:val="00A42662"/>
    <w:rsid w:val="00A44893"/>
    <w:rsid w:val="00A47567"/>
    <w:rsid w:val="00A50250"/>
    <w:rsid w:val="00A5601C"/>
    <w:rsid w:val="00A564D7"/>
    <w:rsid w:val="00A56913"/>
    <w:rsid w:val="00A6279A"/>
    <w:rsid w:val="00A66892"/>
    <w:rsid w:val="00A70789"/>
    <w:rsid w:val="00A727F2"/>
    <w:rsid w:val="00A74925"/>
    <w:rsid w:val="00A75667"/>
    <w:rsid w:val="00A758D2"/>
    <w:rsid w:val="00A77124"/>
    <w:rsid w:val="00A82314"/>
    <w:rsid w:val="00A8438E"/>
    <w:rsid w:val="00A85043"/>
    <w:rsid w:val="00A87BC2"/>
    <w:rsid w:val="00A96BF8"/>
    <w:rsid w:val="00AA5E99"/>
    <w:rsid w:val="00AB1AC0"/>
    <w:rsid w:val="00AB55C9"/>
    <w:rsid w:val="00AC07D7"/>
    <w:rsid w:val="00AD1F57"/>
    <w:rsid w:val="00AD26E3"/>
    <w:rsid w:val="00AD3604"/>
    <w:rsid w:val="00AD3CE9"/>
    <w:rsid w:val="00AD3EEF"/>
    <w:rsid w:val="00AD6925"/>
    <w:rsid w:val="00AD6C44"/>
    <w:rsid w:val="00AE2EC5"/>
    <w:rsid w:val="00AE5499"/>
    <w:rsid w:val="00AE62D5"/>
    <w:rsid w:val="00AE6B10"/>
    <w:rsid w:val="00AE71EC"/>
    <w:rsid w:val="00AF5E9F"/>
    <w:rsid w:val="00B0075F"/>
    <w:rsid w:val="00B0141D"/>
    <w:rsid w:val="00B01731"/>
    <w:rsid w:val="00B021E8"/>
    <w:rsid w:val="00B10541"/>
    <w:rsid w:val="00B12E21"/>
    <w:rsid w:val="00B156C5"/>
    <w:rsid w:val="00B16AD9"/>
    <w:rsid w:val="00B21509"/>
    <w:rsid w:val="00B23162"/>
    <w:rsid w:val="00B243EF"/>
    <w:rsid w:val="00B27C45"/>
    <w:rsid w:val="00B31467"/>
    <w:rsid w:val="00B3347E"/>
    <w:rsid w:val="00B34F28"/>
    <w:rsid w:val="00B35602"/>
    <w:rsid w:val="00B4219D"/>
    <w:rsid w:val="00B42B96"/>
    <w:rsid w:val="00B439B5"/>
    <w:rsid w:val="00B463C9"/>
    <w:rsid w:val="00B46536"/>
    <w:rsid w:val="00B50191"/>
    <w:rsid w:val="00B510CC"/>
    <w:rsid w:val="00B51CF6"/>
    <w:rsid w:val="00B51F93"/>
    <w:rsid w:val="00B521D8"/>
    <w:rsid w:val="00B52E26"/>
    <w:rsid w:val="00B54455"/>
    <w:rsid w:val="00B57BB6"/>
    <w:rsid w:val="00B60021"/>
    <w:rsid w:val="00B6535B"/>
    <w:rsid w:val="00B65B7F"/>
    <w:rsid w:val="00B67785"/>
    <w:rsid w:val="00B75CC6"/>
    <w:rsid w:val="00B8334E"/>
    <w:rsid w:val="00B86AD8"/>
    <w:rsid w:val="00B87302"/>
    <w:rsid w:val="00B92241"/>
    <w:rsid w:val="00B92A96"/>
    <w:rsid w:val="00B96747"/>
    <w:rsid w:val="00BA0484"/>
    <w:rsid w:val="00BA06E3"/>
    <w:rsid w:val="00BA1027"/>
    <w:rsid w:val="00BA20E5"/>
    <w:rsid w:val="00BA25C1"/>
    <w:rsid w:val="00BA2FF6"/>
    <w:rsid w:val="00BA39E4"/>
    <w:rsid w:val="00BA568B"/>
    <w:rsid w:val="00BA57B3"/>
    <w:rsid w:val="00BB55D8"/>
    <w:rsid w:val="00BB7F7B"/>
    <w:rsid w:val="00BC0F20"/>
    <w:rsid w:val="00BC1288"/>
    <w:rsid w:val="00BC2E13"/>
    <w:rsid w:val="00BC33A2"/>
    <w:rsid w:val="00BC5F69"/>
    <w:rsid w:val="00BC7D1C"/>
    <w:rsid w:val="00BD4CD8"/>
    <w:rsid w:val="00BD5056"/>
    <w:rsid w:val="00BE249E"/>
    <w:rsid w:val="00BE2745"/>
    <w:rsid w:val="00BE47B5"/>
    <w:rsid w:val="00BE6304"/>
    <w:rsid w:val="00BF1AF2"/>
    <w:rsid w:val="00BF319F"/>
    <w:rsid w:val="00BF5372"/>
    <w:rsid w:val="00C06155"/>
    <w:rsid w:val="00C070BB"/>
    <w:rsid w:val="00C113C5"/>
    <w:rsid w:val="00C16F21"/>
    <w:rsid w:val="00C173F1"/>
    <w:rsid w:val="00C1777D"/>
    <w:rsid w:val="00C2021E"/>
    <w:rsid w:val="00C22075"/>
    <w:rsid w:val="00C23F1F"/>
    <w:rsid w:val="00C2654F"/>
    <w:rsid w:val="00C30A74"/>
    <w:rsid w:val="00C313B7"/>
    <w:rsid w:val="00C354FB"/>
    <w:rsid w:val="00C362F1"/>
    <w:rsid w:val="00C45055"/>
    <w:rsid w:val="00C45451"/>
    <w:rsid w:val="00C5073B"/>
    <w:rsid w:val="00C52410"/>
    <w:rsid w:val="00C571F1"/>
    <w:rsid w:val="00C5747F"/>
    <w:rsid w:val="00C61231"/>
    <w:rsid w:val="00C6429F"/>
    <w:rsid w:val="00C65185"/>
    <w:rsid w:val="00C6557E"/>
    <w:rsid w:val="00C67374"/>
    <w:rsid w:val="00C73F53"/>
    <w:rsid w:val="00C744BE"/>
    <w:rsid w:val="00C779C8"/>
    <w:rsid w:val="00C8120A"/>
    <w:rsid w:val="00C86637"/>
    <w:rsid w:val="00C90EE9"/>
    <w:rsid w:val="00C91C1F"/>
    <w:rsid w:val="00C969B9"/>
    <w:rsid w:val="00CA4C36"/>
    <w:rsid w:val="00CA79BC"/>
    <w:rsid w:val="00CB0706"/>
    <w:rsid w:val="00CB12A4"/>
    <w:rsid w:val="00CB1AB2"/>
    <w:rsid w:val="00CC28A1"/>
    <w:rsid w:val="00CC55BB"/>
    <w:rsid w:val="00CC5F8D"/>
    <w:rsid w:val="00CD4613"/>
    <w:rsid w:val="00CD51A0"/>
    <w:rsid w:val="00CD63F9"/>
    <w:rsid w:val="00CD733C"/>
    <w:rsid w:val="00CD73FE"/>
    <w:rsid w:val="00CD7AF1"/>
    <w:rsid w:val="00CE272D"/>
    <w:rsid w:val="00CE346B"/>
    <w:rsid w:val="00CE3CD3"/>
    <w:rsid w:val="00CE6E2B"/>
    <w:rsid w:val="00CE7EA5"/>
    <w:rsid w:val="00CF32E6"/>
    <w:rsid w:val="00CF6BA0"/>
    <w:rsid w:val="00CF71CF"/>
    <w:rsid w:val="00D00C52"/>
    <w:rsid w:val="00D010E1"/>
    <w:rsid w:val="00D01A9C"/>
    <w:rsid w:val="00D01D3A"/>
    <w:rsid w:val="00D0211B"/>
    <w:rsid w:val="00D067C0"/>
    <w:rsid w:val="00D07C64"/>
    <w:rsid w:val="00D10C18"/>
    <w:rsid w:val="00D1422B"/>
    <w:rsid w:val="00D3114C"/>
    <w:rsid w:val="00D314DE"/>
    <w:rsid w:val="00D34B04"/>
    <w:rsid w:val="00D361BD"/>
    <w:rsid w:val="00D415D1"/>
    <w:rsid w:val="00D43DA5"/>
    <w:rsid w:val="00D44B1B"/>
    <w:rsid w:val="00D50875"/>
    <w:rsid w:val="00D517DC"/>
    <w:rsid w:val="00D52661"/>
    <w:rsid w:val="00D70CB7"/>
    <w:rsid w:val="00D71B0D"/>
    <w:rsid w:val="00D76F68"/>
    <w:rsid w:val="00D76FB3"/>
    <w:rsid w:val="00D836B1"/>
    <w:rsid w:val="00D860AE"/>
    <w:rsid w:val="00D90D51"/>
    <w:rsid w:val="00D91919"/>
    <w:rsid w:val="00D948B7"/>
    <w:rsid w:val="00D95CF0"/>
    <w:rsid w:val="00DA48A9"/>
    <w:rsid w:val="00DA51D8"/>
    <w:rsid w:val="00DA71E5"/>
    <w:rsid w:val="00DB0C43"/>
    <w:rsid w:val="00DB15E4"/>
    <w:rsid w:val="00DB2630"/>
    <w:rsid w:val="00DB5778"/>
    <w:rsid w:val="00DC0B21"/>
    <w:rsid w:val="00DC0EFB"/>
    <w:rsid w:val="00DC2BC5"/>
    <w:rsid w:val="00DC5B45"/>
    <w:rsid w:val="00DC5FC8"/>
    <w:rsid w:val="00DC7CCE"/>
    <w:rsid w:val="00DD121C"/>
    <w:rsid w:val="00DD1850"/>
    <w:rsid w:val="00DD5262"/>
    <w:rsid w:val="00DD7C48"/>
    <w:rsid w:val="00DE0D05"/>
    <w:rsid w:val="00DE36FD"/>
    <w:rsid w:val="00DE5871"/>
    <w:rsid w:val="00DE599E"/>
    <w:rsid w:val="00DE7F4C"/>
    <w:rsid w:val="00DF19AA"/>
    <w:rsid w:val="00DF2E2D"/>
    <w:rsid w:val="00DF69F9"/>
    <w:rsid w:val="00DF7891"/>
    <w:rsid w:val="00E0285C"/>
    <w:rsid w:val="00E1069B"/>
    <w:rsid w:val="00E14488"/>
    <w:rsid w:val="00E1745A"/>
    <w:rsid w:val="00E21EDF"/>
    <w:rsid w:val="00E27538"/>
    <w:rsid w:val="00E31B75"/>
    <w:rsid w:val="00E343B5"/>
    <w:rsid w:val="00E346B4"/>
    <w:rsid w:val="00E35304"/>
    <w:rsid w:val="00E36F7A"/>
    <w:rsid w:val="00E374C3"/>
    <w:rsid w:val="00E4012B"/>
    <w:rsid w:val="00E424E0"/>
    <w:rsid w:val="00E42ED9"/>
    <w:rsid w:val="00E433C4"/>
    <w:rsid w:val="00E50218"/>
    <w:rsid w:val="00E518FE"/>
    <w:rsid w:val="00E52D00"/>
    <w:rsid w:val="00E54717"/>
    <w:rsid w:val="00E563A2"/>
    <w:rsid w:val="00E67E39"/>
    <w:rsid w:val="00E713CC"/>
    <w:rsid w:val="00E71663"/>
    <w:rsid w:val="00E758BE"/>
    <w:rsid w:val="00E77C0D"/>
    <w:rsid w:val="00E84B46"/>
    <w:rsid w:val="00E8783C"/>
    <w:rsid w:val="00E93773"/>
    <w:rsid w:val="00EA034C"/>
    <w:rsid w:val="00EA051C"/>
    <w:rsid w:val="00EA3E9E"/>
    <w:rsid w:val="00EA480C"/>
    <w:rsid w:val="00EA6242"/>
    <w:rsid w:val="00EB2D18"/>
    <w:rsid w:val="00EB3D50"/>
    <w:rsid w:val="00EB64AD"/>
    <w:rsid w:val="00EC57BD"/>
    <w:rsid w:val="00EC66C8"/>
    <w:rsid w:val="00ED01FD"/>
    <w:rsid w:val="00ED0A0D"/>
    <w:rsid w:val="00ED4905"/>
    <w:rsid w:val="00EE0475"/>
    <w:rsid w:val="00EE0B5E"/>
    <w:rsid w:val="00EE120C"/>
    <w:rsid w:val="00EE28CA"/>
    <w:rsid w:val="00EE2D5D"/>
    <w:rsid w:val="00EF0F59"/>
    <w:rsid w:val="00EF17F1"/>
    <w:rsid w:val="00EF1DCD"/>
    <w:rsid w:val="00EF50AD"/>
    <w:rsid w:val="00EF6847"/>
    <w:rsid w:val="00F0021D"/>
    <w:rsid w:val="00F00451"/>
    <w:rsid w:val="00F16C0D"/>
    <w:rsid w:val="00F21D26"/>
    <w:rsid w:val="00F23E67"/>
    <w:rsid w:val="00F256BA"/>
    <w:rsid w:val="00F257D6"/>
    <w:rsid w:val="00F31614"/>
    <w:rsid w:val="00F34EF0"/>
    <w:rsid w:val="00F36E3D"/>
    <w:rsid w:val="00F41A53"/>
    <w:rsid w:val="00F426F4"/>
    <w:rsid w:val="00F500A7"/>
    <w:rsid w:val="00F50A92"/>
    <w:rsid w:val="00F51C67"/>
    <w:rsid w:val="00F64599"/>
    <w:rsid w:val="00F65DCB"/>
    <w:rsid w:val="00F6770C"/>
    <w:rsid w:val="00F74FFF"/>
    <w:rsid w:val="00F75AA9"/>
    <w:rsid w:val="00F80652"/>
    <w:rsid w:val="00F81889"/>
    <w:rsid w:val="00F82915"/>
    <w:rsid w:val="00F83709"/>
    <w:rsid w:val="00F841AE"/>
    <w:rsid w:val="00F92C24"/>
    <w:rsid w:val="00F933AF"/>
    <w:rsid w:val="00F9386D"/>
    <w:rsid w:val="00F94BC7"/>
    <w:rsid w:val="00FA0061"/>
    <w:rsid w:val="00FA023C"/>
    <w:rsid w:val="00FA2285"/>
    <w:rsid w:val="00FA327E"/>
    <w:rsid w:val="00FA3E5A"/>
    <w:rsid w:val="00FA6ACE"/>
    <w:rsid w:val="00FA7CD6"/>
    <w:rsid w:val="00FB2ADF"/>
    <w:rsid w:val="00FB6B47"/>
    <w:rsid w:val="00FC1E78"/>
    <w:rsid w:val="00FC5B89"/>
    <w:rsid w:val="00FD1AD5"/>
    <w:rsid w:val="00FE183F"/>
    <w:rsid w:val="00FE1F8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5E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4434"/>
    <w:pPr>
      <w:spacing w:line="480" w:lineRule="auto"/>
    </w:pPr>
  </w:style>
  <w:style w:type="paragraph" w:styleId="Heading1">
    <w:name w:val="heading 1"/>
    <w:basedOn w:val="Normal"/>
    <w:next w:val="Normal"/>
    <w:link w:val="Heading1Char"/>
    <w:uiPriority w:val="9"/>
    <w:qFormat/>
    <w:rsid w:val="0018031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64434"/>
    <w:pPr>
      <w:spacing w:before="24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64434"/>
    <w:pPr>
      <w:spacing w:before="240" w:after="120" w:line="360"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64434"/>
    <w:pPr>
      <w:spacing w:before="240" w:after="12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8031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8031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8031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8031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8031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64434"/>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64434"/>
    <w:rPr>
      <w:rFonts w:asciiTheme="majorHAnsi" w:eastAsiaTheme="majorEastAsia" w:hAnsiTheme="majorHAnsi" w:cstheme="majorBidi"/>
      <w:b/>
      <w:bCs/>
    </w:rPr>
  </w:style>
  <w:style w:type="paragraph" w:styleId="Header">
    <w:name w:val="header"/>
    <w:basedOn w:val="Normal"/>
    <w:link w:val="HeaderChar"/>
    <w:uiPriority w:val="99"/>
    <w:unhideWhenUsed/>
    <w:rsid w:val="00715F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5FB3"/>
  </w:style>
  <w:style w:type="paragraph" w:styleId="Footer">
    <w:name w:val="footer"/>
    <w:basedOn w:val="Normal"/>
    <w:link w:val="FooterChar"/>
    <w:uiPriority w:val="99"/>
    <w:unhideWhenUsed/>
    <w:rsid w:val="00715F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5FB3"/>
  </w:style>
  <w:style w:type="paragraph" w:styleId="BalloonText">
    <w:name w:val="Balloon Text"/>
    <w:basedOn w:val="Normal"/>
    <w:link w:val="BalloonTextChar"/>
    <w:uiPriority w:val="99"/>
    <w:semiHidden/>
    <w:unhideWhenUsed/>
    <w:rsid w:val="00715F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FB3"/>
    <w:rPr>
      <w:rFonts w:ascii="Tahoma" w:hAnsi="Tahoma" w:cs="Tahoma"/>
      <w:sz w:val="16"/>
      <w:szCs w:val="16"/>
    </w:rPr>
  </w:style>
  <w:style w:type="character" w:styleId="PlaceholderText">
    <w:name w:val="Placeholder Text"/>
    <w:basedOn w:val="DefaultParagraphFont"/>
    <w:uiPriority w:val="99"/>
    <w:semiHidden/>
    <w:rsid w:val="00715FB3"/>
    <w:rPr>
      <w:color w:val="808080"/>
    </w:rPr>
  </w:style>
  <w:style w:type="character" w:styleId="Strong">
    <w:name w:val="Strong"/>
    <w:uiPriority w:val="22"/>
    <w:qFormat/>
    <w:rsid w:val="0018031A"/>
    <w:rPr>
      <w:b/>
      <w:bCs/>
    </w:rPr>
  </w:style>
  <w:style w:type="character" w:customStyle="1" w:styleId="Heading1Char">
    <w:name w:val="Heading 1 Char"/>
    <w:basedOn w:val="DefaultParagraphFont"/>
    <w:link w:val="Heading1"/>
    <w:uiPriority w:val="9"/>
    <w:rsid w:val="0018031A"/>
    <w:rPr>
      <w:rFonts w:asciiTheme="majorHAnsi" w:eastAsiaTheme="majorEastAsia" w:hAnsiTheme="majorHAnsi" w:cstheme="majorBidi"/>
      <w:b/>
      <w:bCs/>
      <w:sz w:val="28"/>
      <w:szCs w:val="28"/>
    </w:rPr>
  </w:style>
  <w:style w:type="paragraph" w:styleId="NoSpacing">
    <w:name w:val="No Spacing"/>
    <w:basedOn w:val="Normal"/>
    <w:uiPriority w:val="1"/>
    <w:qFormat/>
    <w:rsid w:val="0018031A"/>
    <w:pPr>
      <w:spacing w:after="0" w:line="240" w:lineRule="auto"/>
    </w:pPr>
  </w:style>
  <w:style w:type="paragraph" w:styleId="Title">
    <w:name w:val="Title"/>
    <w:basedOn w:val="Normal"/>
    <w:next w:val="Normal"/>
    <w:link w:val="TitleChar"/>
    <w:uiPriority w:val="10"/>
    <w:qFormat/>
    <w:rsid w:val="0018031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8031A"/>
    <w:rPr>
      <w:rFonts w:asciiTheme="majorHAnsi" w:eastAsiaTheme="majorEastAsia" w:hAnsiTheme="majorHAnsi" w:cstheme="majorBidi"/>
      <w:spacing w:val="5"/>
      <w:sz w:val="52"/>
      <w:szCs w:val="52"/>
    </w:rPr>
  </w:style>
  <w:style w:type="character" w:styleId="Hyperlink">
    <w:name w:val="Hyperlink"/>
    <w:basedOn w:val="DefaultParagraphFont"/>
    <w:uiPriority w:val="99"/>
    <w:unhideWhenUsed/>
    <w:rsid w:val="006E0D9B"/>
    <w:rPr>
      <w:color w:val="0000FF" w:themeColor="hyperlink"/>
      <w:u w:val="single"/>
    </w:rPr>
  </w:style>
  <w:style w:type="table" w:styleId="TableGrid">
    <w:name w:val="Table Grid"/>
    <w:basedOn w:val="TableNormal"/>
    <w:uiPriority w:val="59"/>
    <w:rsid w:val="0098096E"/>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164434"/>
    <w:rPr>
      <w:rFonts w:asciiTheme="majorHAnsi" w:eastAsiaTheme="majorEastAsia" w:hAnsiTheme="majorHAnsi" w:cstheme="majorBidi"/>
      <w:b/>
      <w:bCs/>
      <w:i/>
      <w:iCs/>
    </w:rPr>
  </w:style>
  <w:style w:type="table" w:styleId="LightShading">
    <w:name w:val="Light Shading"/>
    <w:basedOn w:val="TableNormal"/>
    <w:uiPriority w:val="60"/>
    <w:rsid w:val="00234FF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JamieTable">
    <w:name w:val="JamieTable"/>
    <w:basedOn w:val="TableNormal"/>
    <w:uiPriority w:val="99"/>
    <w:rsid w:val="00234FFC"/>
    <w:pPr>
      <w:spacing w:after="0" w:line="240" w:lineRule="auto"/>
    </w:pPr>
    <w:tblPr>
      <w:tblBorders>
        <w:top w:val="single" w:sz="8" w:space="0" w:color="auto"/>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style>
  <w:style w:type="paragraph" w:customStyle="1" w:styleId="TableText">
    <w:name w:val="TableText"/>
    <w:basedOn w:val="Normal"/>
    <w:rsid w:val="0018031A"/>
    <w:pPr>
      <w:keepLines/>
      <w:spacing w:after="0" w:line="240" w:lineRule="auto"/>
    </w:pPr>
    <w:rPr>
      <w:rFonts w:ascii="Frutiger 45 Light" w:hAnsi="Frutiger 45 Light" w:cstheme="minorHAnsi"/>
      <w:sz w:val="18"/>
    </w:rPr>
  </w:style>
  <w:style w:type="paragraph" w:customStyle="1" w:styleId="References">
    <w:name w:val="References"/>
    <w:basedOn w:val="Normal"/>
    <w:rsid w:val="0018031A"/>
    <w:pPr>
      <w:tabs>
        <w:tab w:val="left" w:pos="284"/>
      </w:tabs>
      <w:spacing w:after="0" w:line="288" w:lineRule="auto"/>
      <w:ind w:left="284" w:hanging="284"/>
    </w:pPr>
    <w:rPr>
      <w:noProof/>
      <w:sz w:val="20"/>
    </w:rPr>
  </w:style>
  <w:style w:type="paragraph" w:customStyle="1" w:styleId="TableText1">
    <w:name w:val="TableText1"/>
    <w:basedOn w:val="Normal"/>
    <w:rsid w:val="0018031A"/>
    <w:pPr>
      <w:keepLines/>
      <w:spacing w:after="0" w:line="240" w:lineRule="auto"/>
    </w:pPr>
    <w:rPr>
      <w:rFonts w:ascii="Frutiger 45 Light" w:hAnsi="Frutiger 45 Light" w:cstheme="minorHAnsi"/>
      <w:sz w:val="18"/>
    </w:rPr>
  </w:style>
  <w:style w:type="paragraph" w:styleId="Caption">
    <w:name w:val="caption"/>
    <w:basedOn w:val="Normal"/>
    <w:next w:val="Normal"/>
    <w:uiPriority w:val="35"/>
    <w:unhideWhenUsed/>
    <w:rsid w:val="0018031A"/>
    <w:pPr>
      <w:spacing w:before="240" w:line="240" w:lineRule="auto"/>
    </w:pPr>
    <w:rPr>
      <w:b/>
      <w:bCs/>
      <w:sz w:val="18"/>
      <w:szCs w:val="18"/>
    </w:rPr>
  </w:style>
  <w:style w:type="paragraph" w:styleId="ListParagraph">
    <w:name w:val="List Paragraph"/>
    <w:basedOn w:val="Normal"/>
    <w:uiPriority w:val="34"/>
    <w:qFormat/>
    <w:rsid w:val="0018031A"/>
    <w:pPr>
      <w:ind w:left="720"/>
      <w:contextualSpacing/>
    </w:pPr>
  </w:style>
  <w:style w:type="paragraph" w:styleId="TOCHeading">
    <w:name w:val="TOC Heading"/>
    <w:basedOn w:val="Heading1"/>
    <w:next w:val="Normal"/>
    <w:uiPriority w:val="39"/>
    <w:semiHidden/>
    <w:unhideWhenUsed/>
    <w:qFormat/>
    <w:rsid w:val="0018031A"/>
    <w:pPr>
      <w:outlineLvl w:val="9"/>
    </w:pPr>
    <w:rPr>
      <w:lang w:bidi="en-US"/>
    </w:rPr>
  </w:style>
  <w:style w:type="character" w:customStyle="1" w:styleId="Heading5Char">
    <w:name w:val="Heading 5 Char"/>
    <w:basedOn w:val="DefaultParagraphFont"/>
    <w:link w:val="Heading5"/>
    <w:uiPriority w:val="9"/>
    <w:semiHidden/>
    <w:rsid w:val="0018031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8031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8031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8031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8031A"/>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18031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8031A"/>
    <w:rPr>
      <w:rFonts w:asciiTheme="majorHAnsi" w:eastAsiaTheme="majorEastAsia" w:hAnsiTheme="majorHAnsi" w:cstheme="majorBidi"/>
      <w:i/>
      <w:iCs/>
      <w:spacing w:val="13"/>
      <w:sz w:val="24"/>
      <w:szCs w:val="24"/>
    </w:rPr>
  </w:style>
  <w:style w:type="character" w:styleId="Emphasis">
    <w:name w:val="Emphasis"/>
    <w:uiPriority w:val="20"/>
    <w:qFormat/>
    <w:rsid w:val="0018031A"/>
    <w:rPr>
      <w:b/>
      <w:bCs/>
      <w:i/>
      <w:iCs/>
      <w:spacing w:val="10"/>
      <w:bdr w:val="none" w:sz="0" w:space="0" w:color="auto"/>
      <w:shd w:val="clear" w:color="auto" w:fill="auto"/>
    </w:rPr>
  </w:style>
  <w:style w:type="paragraph" w:styleId="Quote">
    <w:name w:val="Quote"/>
    <w:basedOn w:val="Normal"/>
    <w:next w:val="Normal"/>
    <w:link w:val="QuoteChar"/>
    <w:uiPriority w:val="29"/>
    <w:qFormat/>
    <w:rsid w:val="0018031A"/>
    <w:pPr>
      <w:spacing w:before="200" w:after="0"/>
      <w:ind w:left="360" w:right="360"/>
    </w:pPr>
    <w:rPr>
      <w:i/>
      <w:iCs/>
    </w:rPr>
  </w:style>
  <w:style w:type="character" w:customStyle="1" w:styleId="QuoteChar">
    <w:name w:val="Quote Char"/>
    <w:basedOn w:val="DefaultParagraphFont"/>
    <w:link w:val="Quote"/>
    <w:uiPriority w:val="29"/>
    <w:rsid w:val="0018031A"/>
    <w:rPr>
      <w:i/>
      <w:iCs/>
    </w:rPr>
  </w:style>
  <w:style w:type="paragraph" w:styleId="IntenseQuote">
    <w:name w:val="Intense Quote"/>
    <w:basedOn w:val="Normal"/>
    <w:next w:val="Normal"/>
    <w:link w:val="IntenseQuoteChar"/>
    <w:uiPriority w:val="30"/>
    <w:qFormat/>
    <w:rsid w:val="0018031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8031A"/>
    <w:rPr>
      <w:b/>
      <w:bCs/>
      <w:i/>
      <w:iCs/>
    </w:rPr>
  </w:style>
  <w:style w:type="character" w:styleId="SubtleEmphasis">
    <w:name w:val="Subtle Emphasis"/>
    <w:uiPriority w:val="19"/>
    <w:qFormat/>
    <w:rsid w:val="0018031A"/>
    <w:rPr>
      <w:i/>
      <w:iCs/>
    </w:rPr>
  </w:style>
  <w:style w:type="character" w:styleId="IntenseEmphasis">
    <w:name w:val="Intense Emphasis"/>
    <w:uiPriority w:val="21"/>
    <w:qFormat/>
    <w:rsid w:val="0018031A"/>
    <w:rPr>
      <w:b/>
      <w:bCs/>
    </w:rPr>
  </w:style>
  <w:style w:type="character" w:styleId="SubtleReference">
    <w:name w:val="Subtle Reference"/>
    <w:uiPriority w:val="31"/>
    <w:qFormat/>
    <w:rsid w:val="0018031A"/>
    <w:rPr>
      <w:smallCaps/>
    </w:rPr>
  </w:style>
  <w:style w:type="character" w:styleId="IntenseReference">
    <w:name w:val="Intense Reference"/>
    <w:uiPriority w:val="32"/>
    <w:qFormat/>
    <w:rsid w:val="0018031A"/>
    <w:rPr>
      <w:smallCaps/>
      <w:spacing w:val="5"/>
      <w:u w:val="single"/>
    </w:rPr>
  </w:style>
  <w:style w:type="character" w:styleId="BookTitle">
    <w:name w:val="Book Title"/>
    <w:uiPriority w:val="33"/>
    <w:qFormat/>
    <w:rsid w:val="0018031A"/>
    <w:rPr>
      <w:i/>
      <w:iCs/>
      <w:smallCaps/>
      <w:spacing w:val="5"/>
    </w:rPr>
  </w:style>
  <w:style w:type="paragraph" w:styleId="EndnoteText">
    <w:name w:val="endnote text"/>
    <w:basedOn w:val="Normal"/>
    <w:link w:val="EndnoteTextChar"/>
    <w:uiPriority w:val="99"/>
    <w:semiHidden/>
    <w:unhideWhenUsed/>
    <w:rsid w:val="00A564D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64D7"/>
    <w:rPr>
      <w:sz w:val="20"/>
      <w:szCs w:val="20"/>
    </w:rPr>
  </w:style>
  <w:style w:type="character" w:styleId="EndnoteReference">
    <w:name w:val="endnote reference"/>
    <w:basedOn w:val="DefaultParagraphFont"/>
    <w:uiPriority w:val="99"/>
    <w:semiHidden/>
    <w:unhideWhenUsed/>
    <w:rsid w:val="00A564D7"/>
    <w:rPr>
      <w:vertAlign w:val="superscript"/>
    </w:rPr>
  </w:style>
  <w:style w:type="character" w:styleId="CommentReference">
    <w:name w:val="annotation reference"/>
    <w:basedOn w:val="DefaultParagraphFont"/>
    <w:uiPriority w:val="99"/>
    <w:semiHidden/>
    <w:unhideWhenUsed/>
    <w:rsid w:val="00E343B5"/>
    <w:rPr>
      <w:sz w:val="16"/>
      <w:szCs w:val="16"/>
    </w:rPr>
  </w:style>
  <w:style w:type="paragraph" w:styleId="CommentText">
    <w:name w:val="annotation text"/>
    <w:basedOn w:val="Normal"/>
    <w:link w:val="CommentTextChar"/>
    <w:uiPriority w:val="99"/>
    <w:semiHidden/>
    <w:unhideWhenUsed/>
    <w:rsid w:val="00E343B5"/>
    <w:pPr>
      <w:spacing w:line="240" w:lineRule="auto"/>
    </w:pPr>
    <w:rPr>
      <w:sz w:val="20"/>
      <w:szCs w:val="20"/>
    </w:rPr>
  </w:style>
  <w:style w:type="character" w:customStyle="1" w:styleId="CommentTextChar">
    <w:name w:val="Comment Text Char"/>
    <w:basedOn w:val="DefaultParagraphFont"/>
    <w:link w:val="CommentText"/>
    <w:uiPriority w:val="99"/>
    <w:semiHidden/>
    <w:rsid w:val="00E343B5"/>
    <w:rPr>
      <w:sz w:val="20"/>
      <w:szCs w:val="20"/>
    </w:rPr>
  </w:style>
  <w:style w:type="paragraph" w:styleId="CommentSubject">
    <w:name w:val="annotation subject"/>
    <w:basedOn w:val="CommentText"/>
    <w:next w:val="CommentText"/>
    <w:link w:val="CommentSubjectChar"/>
    <w:uiPriority w:val="99"/>
    <w:semiHidden/>
    <w:unhideWhenUsed/>
    <w:rsid w:val="00E343B5"/>
    <w:rPr>
      <w:b/>
      <w:bCs/>
    </w:rPr>
  </w:style>
  <w:style w:type="character" w:customStyle="1" w:styleId="CommentSubjectChar">
    <w:name w:val="Comment Subject Char"/>
    <w:basedOn w:val="CommentTextChar"/>
    <w:link w:val="CommentSubject"/>
    <w:uiPriority w:val="99"/>
    <w:semiHidden/>
    <w:rsid w:val="00E343B5"/>
    <w:rPr>
      <w:b/>
      <w:bCs/>
      <w:sz w:val="20"/>
      <w:szCs w:val="20"/>
    </w:rPr>
  </w:style>
  <w:style w:type="paragraph" w:styleId="FootnoteText">
    <w:name w:val="footnote text"/>
    <w:basedOn w:val="Normal"/>
    <w:link w:val="FootnoteTextChar"/>
    <w:uiPriority w:val="99"/>
    <w:semiHidden/>
    <w:unhideWhenUsed/>
    <w:rsid w:val="005B13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132C"/>
    <w:rPr>
      <w:sz w:val="20"/>
      <w:szCs w:val="20"/>
    </w:rPr>
  </w:style>
  <w:style w:type="character" w:styleId="FootnoteReference">
    <w:name w:val="footnote reference"/>
    <w:basedOn w:val="DefaultParagraphFont"/>
    <w:uiPriority w:val="99"/>
    <w:semiHidden/>
    <w:unhideWhenUsed/>
    <w:rsid w:val="005B132C"/>
    <w:rPr>
      <w:vertAlign w:val="superscript"/>
    </w:rPr>
  </w:style>
  <w:style w:type="paragraph" w:customStyle="1" w:styleId="ColorfulList-Accent11">
    <w:name w:val="Colorful List - Accent 11"/>
    <w:basedOn w:val="Normal"/>
    <w:qFormat/>
    <w:rsid w:val="00940BED"/>
    <w:pPr>
      <w:spacing w:line="276" w:lineRule="auto"/>
      <w:ind w:left="720"/>
      <w:contextualSpacing/>
    </w:pPr>
    <w:rPr>
      <w:rFonts w:ascii="Calibri" w:eastAsia="Calibri" w:hAnsi="Calibri" w:cs="Times New Roman"/>
      <w:lang w:eastAsia="en-US"/>
    </w:rPr>
  </w:style>
  <w:style w:type="paragraph" w:styleId="Revision">
    <w:name w:val="Revision"/>
    <w:hidden/>
    <w:uiPriority w:val="99"/>
    <w:semiHidden/>
    <w:rsid w:val="00BA10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354018">
      <w:bodyDiv w:val="1"/>
      <w:marLeft w:val="0"/>
      <w:marRight w:val="0"/>
      <w:marTop w:val="0"/>
      <w:marBottom w:val="0"/>
      <w:divBdr>
        <w:top w:val="none" w:sz="0" w:space="0" w:color="auto"/>
        <w:left w:val="none" w:sz="0" w:space="0" w:color="auto"/>
        <w:bottom w:val="none" w:sz="0" w:space="0" w:color="auto"/>
        <w:right w:val="none" w:sz="0" w:space="0" w:color="auto"/>
      </w:divBdr>
    </w:div>
    <w:div w:id="99178634">
      <w:bodyDiv w:val="1"/>
      <w:marLeft w:val="0"/>
      <w:marRight w:val="0"/>
      <w:marTop w:val="0"/>
      <w:marBottom w:val="0"/>
      <w:divBdr>
        <w:top w:val="none" w:sz="0" w:space="0" w:color="auto"/>
        <w:left w:val="none" w:sz="0" w:space="0" w:color="auto"/>
        <w:bottom w:val="none" w:sz="0" w:space="0" w:color="auto"/>
        <w:right w:val="none" w:sz="0" w:space="0" w:color="auto"/>
      </w:divBdr>
    </w:div>
    <w:div w:id="168328409">
      <w:bodyDiv w:val="1"/>
      <w:marLeft w:val="0"/>
      <w:marRight w:val="0"/>
      <w:marTop w:val="0"/>
      <w:marBottom w:val="0"/>
      <w:divBdr>
        <w:top w:val="none" w:sz="0" w:space="0" w:color="auto"/>
        <w:left w:val="none" w:sz="0" w:space="0" w:color="auto"/>
        <w:bottom w:val="none" w:sz="0" w:space="0" w:color="auto"/>
        <w:right w:val="none" w:sz="0" w:space="0" w:color="auto"/>
      </w:divBdr>
    </w:div>
    <w:div w:id="180361074">
      <w:bodyDiv w:val="1"/>
      <w:marLeft w:val="0"/>
      <w:marRight w:val="0"/>
      <w:marTop w:val="0"/>
      <w:marBottom w:val="0"/>
      <w:divBdr>
        <w:top w:val="none" w:sz="0" w:space="0" w:color="auto"/>
        <w:left w:val="none" w:sz="0" w:space="0" w:color="auto"/>
        <w:bottom w:val="none" w:sz="0" w:space="0" w:color="auto"/>
        <w:right w:val="none" w:sz="0" w:space="0" w:color="auto"/>
      </w:divBdr>
    </w:div>
    <w:div w:id="302318734">
      <w:bodyDiv w:val="1"/>
      <w:marLeft w:val="0"/>
      <w:marRight w:val="0"/>
      <w:marTop w:val="0"/>
      <w:marBottom w:val="0"/>
      <w:divBdr>
        <w:top w:val="none" w:sz="0" w:space="0" w:color="auto"/>
        <w:left w:val="none" w:sz="0" w:space="0" w:color="auto"/>
        <w:bottom w:val="none" w:sz="0" w:space="0" w:color="auto"/>
        <w:right w:val="none" w:sz="0" w:space="0" w:color="auto"/>
      </w:divBdr>
    </w:div>
    <w:div w:id="397438956">
      <w:bodyDiv w:val="1"/>
      <w:marLeft w:val="0"/>
      <w:marRight w:val="0"/>
      <w:marTop w:val="0"/>
      <w:marBottom w:val="0"/>
      <w:divBdr>
        <w:top w:val="none" w:sz="0" w:space="0" w:color="auto"/>
        <w:left w:val="none" w:sz="0" w:space="0" w:color="auto"/>
        <w:bottom w:val="none" w:sz="0" w:space="0" w:color="auto"/>
        <w:right w:val="none" w:sz="0" w:space="0" w:color="auto"/>
      </w:divBdr>
    </w:div>
    <w:div w:id="483425826">
      <w:bodyDiv w:val="1"/>
      <w:marLeft w:val="0"/>
      <w:marRight w:val="0"/>
      <w:marTop w:val="0"/>
      <w:marBottom w:val="0"/>
      <w:divBdr>
        <w:top w:val="none" w:sz="0" w:space="0" w:color="auto"/>
        <w:left w:val="none" w:sz="0" w:space="0" w:color="auto"/>
        <w:bottom w:val="none" w:sz="0" w:space="0" w:color="auto"/>
        <w:right w:val="none" w:sz="0" w:space="0" w:color="auto"/>
      </w:divBdr>
    </w:div>
    <w:div w:id="563418206">
      <w:bodyDiv w:val="1"/>
      <w:marLeft w:val="0"/>
      <w:marRight w:val="0"/>
      <w:marTop w:val="0"/>
      <w:marBottom w:val="0"/>
      <w:divBdr>
        <w:top w:val="none" w:sz="0" w:space="0" w:color="auto"/>
        <w:left w:val="none" w:sz="0" w:space="0" w:color="auto"/>
        <w:bottom w:val="none" w:sz="0" w:space="0" w:color="auto"/>
        <w:right w:val="none" w:sz="0" w:space="0" w:color="auto"/>
      </w:divBdr>
    </w:div>
    <w:div w:id="617831999">
      <w:bodyDiv w:val="1"/>
      <w:marLeft w:val="0"/>
      <w:marRight w:val="0"/>
      <w:marTop w:val="0"/>
      <w:marBottom w:val="0"/>
      <w:divBdr>
        <w:top w:val="none" w:sz="0" w:space="0" w:color="auto"/>
        <w:left w:val="none" w:sz="0" w:space="0" w:color="auto"/>
        <w:bottom w:val="none" w:sz="0" w:space="0" w:color="auto"/>
        <w:right w:val="none" w:sz="0" w:space="0" w:color="auto"/>
      </w:divBdr>
    </w:div>
    <w:div w:id="672949055">
      <w:bodyDiv w:val="1"/>
      <w:marLeft w:val="0"/>
      <w:marRight w:val="0"/>
      <w:marTop w:val="0"/>
      <w:marBottom w:val="0"/>
      <w:divBdr>
        <w:top w:val="none" w:sz="0" w:space="0" w:color="auto"/>
        <w:left w:val="none" w:sz="0" w:space="0" w:color="auto"/>
        <w:bottom w:val="none" w:sz="0" w:space="0" w:color="auto"/>
        <w:right w:val="none" w:sz="0" w:space="0" w:color="auto"/>
      </w:divBdr>
    </w:div>
    <w:div w:id="732508470">
      <w:bodyDiv w:val="1"/>
      <w:marLeft w:val="0"/>
      <w:marRight w:val="0"/>
      <w:marTop w:val="0"/>
      <w:marBottom w:val="0"/>
      <w:divBdr>
        <w:top w:val="none" w:sz="0" w:space="0" w:color="auto"/>
        <w:left w:val="none" w:sz="0" w:space="0" w:color="auto"/>
        <w:bottom w:val="none" w:sz="0" w:space="0" w:color="auto"/>
        <w:right w:val="none" w:sz="0" w:space="0" w:color="auto"/>
      </w:divBdr>
    </w:div>
    <w:div w:id="745152027">
      <w:bodyDiv w:val="1"/>
      <w:marLeft w:val="0"/>
      <w:marRight w:val="0"/>
      <w:marTop w:val="0"/>
      <w:marBottom w:val="0"/>
      <w:divBdr>
        <w:top w:val="none" w:sz="0" w:space="0" w:color="auto"/>
        <w:left w:val="none" w:sz="0" w:space="0" w:color="auto"/>
        <w:bottom w:val="none" w:sz="0" w:space="0" w:color="auto"/>
        <w:right w:val="none" w:sz="0" w:space="0" w:color="auto"/>
      </w:divBdr>
    </w:div>
    <w:div w:id="775642203">
      <w:bodyDiv w:val="1"/>
      <w:marLeft w:val="0"/>
      <w:marRight w:val="0"/>
      <w:marTop w:val="0"/>
      <w:marBottom w:val="0"/>
      <w:divBdr>
        <w:top w:val="none" w:sz="0" w:space="0" w:color="auto"/>
        <w:left w:val="none" w:sz="0" w:space="0" w:color="auto"/>
        <w:bottom w:val="none" w:sz="0" w:space="0" w:color="auto"/>
        <w:right w:val="none" w:sz="0" w:space="0" w:color="auto"/>
      </w:divBdr>
    </w:div>
    <w:div w:id="788162490">
      <w:bodyDiv w:val="1"/>
      <w:marLeft w:val="0"/>
      <w:marRight w:val="0"/>
      <w:marTop w:val="0"/>
      <w:marBottom w:val="0"/>
      <w:divBdr>
        <w:top w:val="none" w:sz="0" w:space="0" w:color="auto"/>
        <w:left w:val="none" w:sz="0" w:space="0" w:color="auto"/>
        <w:bottom w:val="none" w:sz="0" w:space="0" w:color="auto"/>
        <w:right w:val="none" w:sz="0" w:space="0" w:color="auto"/>
      </w:divBdr>
    </w:div>
    <w:div w:id="797794152">
      <w:bodyDiv w:val="1"/>
      <w:marLeft w:val="0"/>
      <w:marRight w:val="0"/>
      <w:marTop w:val="0"/>
      <w:marBottom w:val="0"/>
      <w:divBdr>
        <w:top w:val="none" w:sz="0" w:space="0" w:color="auto"/>
        <w:left w:val="none" w:sz="0" w:space="0" w:color="auto"/>
        <w:bottom w:val="none" w:sz="0" w:space="0" w:color="auto"/>
        <w:right w:val="none" w:sz="0" w:space="0" w:color="auto"/>
      </w:divBdr>
    </w:div>
    <w:div w:id="895429532">
      <w:bodyDiv w:val="1"/>
      <w:marLeft w:val="0"/>
      <w:marRight w:val="0"/>
      <w:marTop w:val="0"/>
      <w:marBottom w:val="0"/>
      <w:divBdr>
        <w:top w:val="none" w:sz="0" w:space="0" w:color="auto"/>
        <w:left w:val="none" w:sz="0" w:space="0" w:color="auto"/>
        <w:bottom w:val="none" w:sz="0" w:space="0" w:color="auto"/>
        <w:right w:val="none" w:sz="0" w:space="0" w:color="auto"/>
      </w:divBdr>
    </w:div>
    <w:div w:id="976498414">
      <w:bodyDiv w:val="1"/>
      <w:marLeft w:val="0"/>
      <w:marRight w:val="0"/>
      <w:marTop w:val="0"/>
      <w:marBottom w:val="0"/>
      <w:divBdr>
        <w:top w:val="none" w:sz="0" w:space="0" w:color="auto"/>
        <w:left w:val="none" w:sz="0" w:space="0" w:color="auto"/>
        <w:bottom w:val="none" w:sz="0" w:space="0" w:color="auto"/>
        <w:right w:val="none" w:sz="0" w:space="0" w:color="auto"/>
      </w:divBdr>
    </w:div>
    <w:div w:id="1098209611">
      <w:bodyDiv w:val="1"/>
      <w:marLeft w:val="0"/>
      <w:marRight w:val="0"/>
      <w:marTop w:val="0"/>
      <w:marBottom w:val="0"/>
      <w:divBdr>
        <w:top w:val="none" w:sz="0" w:space="0" w:color="auto"/>
        <w:left w:val="none" w:sz="0" w:space="0" w:color="auto"/>
        <w:bottom w:val="none" w:sz="0" w:space="0" w:color="auto"/>
        <w:right w:val="none" w:sz="0" w:space="0" w:color="auto"/>
      </w:divBdr>
    </w:div>
    <w:div w:id="1201630604">
      <w:bodyDiv w:val="1"/>
      <w:marLeft w:val="0"/>
      <w:marRight w:val="0"/>
      <w:marTop w:val="0"/>
      <w:marBottom w:val="0"/>
      <w:divBdr>
        <w:top w:val="none" w:sz="0" w:space="0" w:color="auto"/>
        <w:left w:val="none" w:sz="0" w:space="0" w:color="auto"/>
        <w:bottom w:val="none" w:sz="0" w:space="0" w:color="auto"/>
        <w:right w:val="none" w:sz="0" w:space="0" w:color="auto"/>
      </w:divBdr>
    </w:div>
    <w:div w:id="1235356319">
      <w:bodyDiv w:val="1"/>
      <w:marLeft w:val="0"/>
      <w:marRight w:val="0"/>
      <w:marTop w:val="0"/>
      <w:marBottom w:val="0"/>
      <w:divBdr>
        <w:top w:val="none" w:sz="0" w:space="0" w:color="auto"/>
        <w:left w:val="none" w:sz="0" w:space="0" w:color="auto"/>
        <w:bottom w:val="none" w:sz="0" w:space="0" w:color="auto"/>
        <w:right w:val="none" w:sz="0" w:space="0" w:color="auto"/>
      </w:divBdr>
    </w:div>
    <w:div w:id="1286035752">
      <w:bodyDiv w:val="1"/>
      <w:marLeft w:val="0"/>
      <w:marRight w:val="0"/>
      <w:marTop w:val="0"/>
      <w:marBottom w:val="0"/>
      <w:divBdr>
        <w:top w:val="none" w:sz="0" w:space="0" w:color="auto"/>
        <w:left w:val="none" w:sz="0" w:space="0" w:color="auto"/>
        <w:bottom w:val="none" w:sz="0" w:space="0" w:color="auto"/>
        <w:right w:val="none" w:sz="0" w:space="0" w:color="auto"/>
      </w:divBdr>
    </w:div>
    <w:div w:id="1331104961">
      <w:bodyDiv w:val="1"/>
      <w:marLeft w:val="0"/>
      <w:marRight w:val="0"/>
      <w:marTop w:val="0"/>
      <w:marBottom w:val="0"/>
      <w:divBdr>
        <w:top w:val="none" w:sz="0" w:space="0" w:color="auto"/>
        <w:left w:val="none" w:sz="0" w:space="0" w:color="auto"/>
        <w:bottom w:val="none" w:sz="0" w:space="0" w:color="auto"/>
        <w:right w:val="none" w:sz="0" w:space="0" w:color="auto"/>
      </w:divBdr>
    </w:div>
    <w:div w:id="1429813131">
      <w:bodyDiv w:val="1"/>
      <w:marLeft w:val="0"/>
      <w:marRight w:val="0"/>
      <w:marTop w:val="0"/>
      <w:marBottom w:val="0"/>
      <w:divBdr>
        <w:top w:val="none" w:sz="0" w:space="0" w:color="auto"/>
        <w:left w:val="none" w:sz="0" w:space="0" w:color="auto"/>
        <w:bottom w:val="none" w:sz="0" w:space="0" w:color="auto"/>
        <w:right w:val="none" w:sz="0" w:space="0" w:color="auto"/>
      </w:divBdr>
    </w:div>
    <w:div w:id="1430853063">
      <w:bodyDiv w:val="1"/>
      <w:marLeft w:val="0"/>
      <w:marRight w:val="0"/>
      <w:marTop w:val="0"/>
      <w:marBottom w:val="0"/>
      <w:divBdr>
        <w:top w:val="none" w:sz="0" w:space="0" w:color="auto"/>
        <w:left w:val="none" w:sz="0" w:space="0" w:color="auto"/>
        <w:bottom w:val="none" w:sz="0" w:space="0" w:color="auto"/>
        <w:right w:val="none" w:sz="0" w:space="0" w:color="auto"/>
      </w:divBdr>
    </w:div>
    <w:div w:id="1453330928">
      <w:bodyDiv w:val="1"/>
      <w:marLeft w:val="0"/>
      <w:marRight w:val="0"/>
      <w:marTop w:val="0"/>
      <w:marBottom w:val="0"/>
      <w:divBdr>
        <w:top w:val="none" w:sz="0" w:space="0" w:color="auto"/>
        <w:left w:val="none" w:sz="0" w:space="0" w:color="auto"/>
        <w:bottom w:val="none" w:sz="0" w:space="0" w:color="auto"/>
        <w:right w:val="none" w:sz="0" w:space="0" w:color="auto"/>
      </w:divBdr>
    </w:div>
    <w:div w:id="1521314372">
      <w:bodyDiv w:val="1"/>
      <w:marLeft w:val="0"/>
      <w:marRight w:val="0"/>
      <w:marTop w:val="0"/>
      <w:marBottom w:val="0"/>
      <w:divBdr>
        <w:top w:val="none" w:sz="0" w:space="0" w:color="auto"/>
        <w:left w:val="none" w:sz="0" w:space="0" w:color="auto"/>
        <w:bottom w:val="none" w:sz="0" w:space="0" w:color="auto"/>
        <w:right w:val="none" w:sz="0" w:space="0" w:color="auto"/>
      </w:divBdr>
    </w:div>
    <w:div w:id="1575968923">
      <w:bodyDiv w:val="1"/>
      <w:marLeft w:val="0"/>
      <w:marRight w:val="0"/>
      <w:marTop w:val="0"/>
      <w:marBottom w:val="0"/>
      <w:divBdr>
        <w:top w:val="none" w:sz="0" w:space="0" w:color="auto"/>
        <w:left w:val="none" w:sz="0" w:space="0" w:color="auto"/>
        <w:bottom w:val="none" w:sz="0" w:space="0" w:color="auto"/>
        <w:right w:val="none" w:sz="0" w:space="0" w:color="auto"/>
      </w:divBdr>
    </w:div>
    <w:div w:id="1584487683">
      <w:bodyDiv w:val="1"/>
      <w:marLeft w:val="0"/>
      <w:marRight w:val="0"/>
      <w:marTop w:val="0"/>
      <w:marBottom w:val="0"/>
      <w:divBdr>
        <w:top w:val="none" w:sz="0" w:space="0" w:color="auto"/>
        <w:left w:val="none" w:sz="0" w:space="0" w:color="auto"/>
        <w:bottom w:val="none" w:sz="0" w:space="0" w:color="auto"/>
        <w:right w:val="none" w:sz="0" w:space="0" w:color="auto"/>
      </w:divBdr>
    </w:div>
    <w:div w:id="1615556921">
      <w:bodyDiv w:val="1"/>
      <w:marLeft w:val="0"/>
      <w:marRight w:val="0"/>
      <w:marTop w:val="0"/>
      <w:marBottom w:val="0"/>
      <w:divBdr>
        <w:top w:val="none" w:sz="0" w:space="0" w:color="auto"/>
        <w:left w:val="none" w:sz="0" w:space="0" w:color="auto"/>
        <w:bottom w:val="none" w:sz="0" w:space="0" w:color="auto"/>
        <w:right w:val="none" w:sz="0" w:space="0" w:color="auto"/>
      </w:divBdr>
    </w:div>
    <w:div w:id="1834296637">
      <w:bodyDiv w:val="1"/>
      <w:marLeft w:val="0"/>
      <w:marRight w:val="0"/>
      <w:marTop w:val="0"/>
      <w:marBottom w:val="0"/>
      <w:divBdr>
        <w:top w:val="none" w:sz="0" w:space="0" w:color="auto"/>
        <w:left w:val="none" w:sz="0" w:space="0" w:color="auto"/>
        <w:bottom w:val="none" w:sz="0" w:space="0" w:color="auto"/>
        <w:right w:val="none" w:sz="0" w:space="0" w:color="auto"/>
      </w:divBdr>
    </w:div>
    <w:div w:id="1850681125">
      <w:bodyDiv w:val="1"/>
      <w:marLeft w:val="0"/>
      <w:marRight w:val="0"/>
      <w:marTop w:val="0"/>
      <w:marBottom w:val="0"/>
      <w:divBdr>
        <w:top w:val="none" w:sz="0" w:space="0" w:color="auto"/>
        <w:left w:val="none" w:sz="0" w:space="0" w:color="auto"/>
        <w:bottom w:val="none" w:sz="0" w:space="0" w:color="auto"/>
        <w:right w:val="none" w:sz="0" w:space="0" w:color="auto"/>
      </w:divBdr>
    </w:div>
    <w:div w:id="1919435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ylance@liv.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627</Words>
  <Characters>54880</Characters>
  <Application>Microsoft Office Word</Application>
  <DocSecurity>0</DocSecurity>
  <Lines>457</Lines>
  <Paragraphs>128</Paragraphs>
  <ScaleCrop>false</ScaleCrop>
  <Company/>
  <LinksUpToDate>false</LinksUpToDate>
  <CharactersWithSpaces>64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5-06-10T13:17:00Z</dcterms:created>
  <dcterms:modified xsi:type="dcterms:W3CDTF">2015-06-10T13:17:00Z</dcterms:modified>
  <cp:contentStatus/>
</cp:coreProperties>
</file>